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D8E03" w14:textId="53F34321" w:rsidR="00CC0435" w:rsidRPr="00810525" w:rsidRDefault="00D27C81" w:rsidP="005A3D12">
      <w:pPr>
        <w:jc w:val="center"/>
        <w:rPr>
          <w:sz w:val="40"/>
          <w:szCs w:val="40"/>
        </w:rPr>
      </w:pPr>
      <w:r>
        <w:rPr>
          <w:sz w:val="40"/>
          <w:szCs w:val="40"/>
        </w:rPr>
        <w:t>Annual Rport</w:t>
      </w:r>
    </w:p>
    <w:p w14:paraId="29819977" w14:textId="77777777" w:rsidR="005A3D12" w:rsidRDefault="005A3D12" w:rsidP="005A3D12">
      <w:pPr>
        <w:jc w:val="center"/>
      </w:pPr>
    </w:p>
    <w:p w14:paraId="5B77B227" w14:textId="4505B1CE" w:rsidR="005A3D12" w:rsidRDefault="005A3D12" w:rsidP="005A3D12"/>
    <w:sdt>
      <w:sdtPr>
        <w:rPr>
          <w:rFonts w:asciiTheme="minorHAnsi" w:eastAsiaTheme="minorHAnsi" w:hAnsiTheme="minorHAnsi" w:cstheme="minorBidi"/>
          <w:color w:val="auto"/>
          <w:kern w:val="2"/>
          <w:sz w:val="22"/>
          <w:szCs w:val="22"/>
          <w14:ligatures w14:val="standardContextual"/>
        </w:rPr>
        <w:id w:val="107091326"/>
        <w:docPartObj>
          <w:docPartGallery w:val="Table of Contents"/>
          <w:docPartUnique/>
        </w:docPartObj>
      </w:sdtPr>
      <w:sdtEndPr>
        <w:rPr>
          <w:b/>
          <w:bCs/>
          <w:noProof/>
        </w:rPr>
      </w:sdtEndPr>
      <w:sdtContent>
        <w:p w14:paraId="015E6207" w14:textId="29BE4385" w:rsidR="00165437" w:rsidRDefault="00165437">
          <w:pPr>
            <w:pStyle w:val="TOCHeading"/>
          </w:pPr>
          <w:r>
            <w:t>Contents</w:t>
          </w:r>
        </w:p>
        <w:p w14:paraId="622434FE" w14:textId="09306044" w:rsidR="00D4355A" w:rsidRDefault="00165437">
          <w:pPr>
            <w:pStyle w:val="TOC3"/>
            <w:tabs>
              <w:tab w:val="right" w:leader="dot" w:pos="9350"/>
            </w:tabs>
            <w:rPr>
              <w:rFonts w:eastAsiaTheme="minorEastAsia"/>
              <w:noProof/>
              <w:kern w:val="0"/>
              <w14:ligatures w14:val="none"/>
            </w:rPr>
          </w:pPr>
          <w:r>
            <w:fldChar w:fldCharType="begin"/>
          </w:r>
          <w:r>
            <w:instrText xml:space="preserve"> TOC \o "1-3" \h \z \u </w:instrText>
          </w:r>
          <w:r>
            <w:fldChar w:fldCharType="separate"/>
          </w:r>
          <w:hyperlink w:anchor="_Toc189125692" w:history="1">
            <w:r w:rsidR="00D4355A" w:rsidRPr="00C37D78">
              <w:rPr>
                <w:rStyle w:val="Hyperlink"/>
                <w:i/>
                <w:iCs/>
                <w:noProof/>
              </w:rPr>
              <w:t>Abstract</w:t>
            </w:r>
            <w:r w:rsidR="00D4355A">
              <w:rPr>
                <w:noProof/>
                <w:webHidden/>
              </w:rPr>
              <w:tab/>
            </w:r>
            <w:r w:rsidR="00D4355A">
              <w:rPr>
                <w:noProof/>
                <w:webHidden/>
              </w:rPr>
              <w:fldChar w:fldCharType="begin"/>
            </w:r>
            <w:r w:rsidR="00D4355A">
              <w:rPr>
                <w:noProof/>
                <w:webHidden/>
              </w:rPr>
              <w:instrText xml:space="preserve"> PAGEREF _Toc189125692 \h </w:instrText>
            </w:r>
            <w:r w:rsidR="00D4355A">
              <w:rPr>
                <w:noProof/>
                <w:webHidden/>
              </w:rPr>
            </w:r>
            <w:r w:rsidR="00D4355A">
              <w:rPr>
                <w:noProof/>
                <w:webHidden/>
              </w:rPr>
              <w:fldChar w:fldCharType="separate"/>
            </w:r>
            <w:r w:rsidR="00023D81">
              <w:rPr>
                <w:noProof/>
                <w:webHidden/>
              </w:rPr>
              <w:t>2</w:t>
            </w:r>
            <w:r w:rsidR="00D4355A">
              <w:rPr>
                <w:noProof/>
                <w:webHidden/>
              </w:rPr>
              <w:fldChar w:fldCharType="end"/>
            </w:r>
          </w:hyperlink>
        </w:p>
        <w:p w14:paraId="2211F048" w14:textId="783B8DA3" w:rsidR="00D4355A" w:rsidRDefault="00000000">
          <w:pPr>
            <w:pStyle w:val="TOC1"/>
            <w:tabs>
              <w:tab w:val="right" w:leader="dot" w:pos="9350"/>
            </w:tabs>
            <w:rPr>
              <w:rFonts w:eastAsiaTheme="minorEastAsia"/>
              <w:noProof/>
              <w:kern w:val="0"/>
              <w14:ligatures w14:val="none"/>
            </w:rPr>
          </w:pPr>
          <w:hyperlink w:anchor="_Toc189125693" w:history="1">
            <w:r w:rsidR="00D4355A" w:rsidRPr="00C37D78">
              <w:rPr>
                <w:rStyle w:val="Hyperlink"/>
                <w:noProof/>
              </w:rPr>
              <w:t>Introduction</w:t>
            </w:r>
            <w:r w:rsidR="00D4355A">
              <w:rPr>
                <w:noProof/>
                <w:webHidden/>
              </w:rPr>
              <w:tab/>
            </w:r>
            <w:r w:rsidR="00D4355A">
              <w:rPr>
                <w:noProof/>
                <w:webHidden/>
              </w:rPr>
              <w:fldChar w:fldCharType="begin"/>
            </w:r>
            <w:r w:rsidR="00D4355A">
              <w:rPr>
                <w:noProof/>
                <w:webHidden/>
              </w:rPr>
              <w:instrText xml:space="preserve"> PAGEREF _Toc189125693 \h </w:instrText>
            </w:r>
            <w:r w:rsidR="00D4355A">
              <w:rPr>
                <w:noProof/>
                <w:webHidden/>
              </w:rPr>
            </w:r>
            <w:r w:rsidR="00D4355A">
              <w:rPr>
                <w:noProof/>
                <w:webHidden/>
              </w:rPr>
              <w:fldChar w:fldCharType="separate"/>
            </w:r>
            <w:r w:rsidR="00023D81">
              <w:rPr>
                <w:noProof/>
                <w:webHidden/>
              </w:rPr>
              <w:t>2</w:t>
            </w:r>
            <w:r w:rsidR="00D4355A">
              <w:rPr>
                <w:noProof/>
                <w:webHidden/>
              </w:rPr>
              <w:fldChar w:fldCharType="end"/>
            </w:r>
          </w:hyperlink>
        </w:p>
        <w:p w14:paraId="253BC53D" w14:textId="17E07B7C" w:rsidR="00D4355A" w:rsidRDefault="00000000">
          <w:pPr>
            <w:pStyle w:val="TOC1"/>
            <w:tabs>
              <w:tab w:val="right" w:leader="dot" w:pos="9350"/>
            </w:tabs>
            <w:rPr>
              <w:rFonts w:eastAsiaTheme="minorEastAsia"/>
              <w:noProof/>
              <w:kern w:val="0"/>
              <w14:ligatures w14:val="none"/>
            </w:rPr>
          </w:pPr>
          <w:hyperlink w:anchor="_Toc189125694" w:history="1">
            <w:r w:rsidR="00D4355A" w:rsidRPr="00C37D78">
              <w:rPr>
                <w:rStyle w:val="Hyperlink"/>
                <w:rFonts w:ascii="Calibri" w:hAnsi="Calibri" w:cs="Calibri"/>
                <w:noProof/>
              </w:rPr>
              <w:t>Related Works</w:t>
            </w:r>
            <w:r w:rsidR="00D4355A">
              <w:rPr>
                <w:noProof/>
                <w:webHidden/>
              </w:rPr>
              <w:tab/>
            </w:r>
            <w:r w:rsidR="00D4355A">
              <w:rPr>
                <w:noProof/>
                <w:webHidden/>
              </w:rPr>
              <w:fldChar w:fldCharType="begin"/>
            </w:r>
            <w:r w:rsidR="00D4355A">
              <w:rPr>
                <w:noProof/>
                <w:webHidden/>
              </w:rPr>
              <w:instrText xml:space="preserve"> PAGEREF _Toc189125694 \h </w:instrText>
            </w:r>
            <w:r w:rsidR="00D4355A">
              <w:rPr>
                <w:noProof/>
                <w:webHidden/>
              </w:rPr>
            </w:r>
            <w:r w:rsidR="00D4355A">
              <w:rPr>
                <w:noProof/>
                <w:webHidden/>
              </w:rPr>
              <w:fldChar w:fldCharType="separate"/>
            </w:r>
            <w:r w:rsidR="00023D81">
              <w:rPr>
                <w:noProof/>
                <w:webHidden/>
              </w:rPr>
              <w:t>4</w:t>
            </w:r>
            <w:r w:rsidR="00D4355A">
              <w:rPr>
                <w:noProof/>
                <w:webHidden/>
              </w:rPr>
              <w:fldChar w:fldCharType="end"/>
            </w:r>
          </w:hyperlink>
        </w:p>
        <w:p w14:paraId="010A68CA" w14:textId="5A09B82B" w:rsidR="00D4355A" w:rsidRDefault="00000000">
          <w:pPr>
            <w:pStyle w:val="TOC1"/>
            <w:tabs>
              <w:tab w:val="left" w:pos="440"/>
              <w:tab w:val="right" w:leader="dot" w:pos="9350"/>
            </w:tabs>
            <w:rPr>
              <w:rFonts w:eastAsiaTheme="minorEastAsia"/>
              <w:noProof/>
              <w:kern w:val="0"/>
              <w14:ligatures w14:val="none"/>
            </w:rPr>
          </w:pPr>
          <w:hyperlink w:anchor="_Toc189125695" w:history="1">
            <w:r w:rsidR="00D4355A" w:rsidRPr="00C37D78">
              <w:rPr>
                <w:rStyle w:val="Hyperlink"/>
                <w:rFonts w:ascii="Calibri" w:hAnsi="Calibri" w:cs="Calibri"/>
                <w:noProof/>
              </w:rPr>
              <w:t>1.</w:t>
            </w:r>
            <w:r w:rsidR="00D4355A">
              <w:rPr>
                <w:rFonts w:eastAsiaTheme="minorEastAsia"/>
                <w:noProof/>
                <w:kern w:val="0"/>
                <w14:ligatures w14:val="none"/>
              </w:rPr>
              <w:tab/>
            </w:r>
            <w:r w:rsidR="00D4355A" w:rsidRPr="00C37D78">
              <w:rPr>
                <w:rStyle w:val="Hyperlink"/>
                <w:rFonts w:ascii="Calibri" w:hAnsi="Calibri" w:cs="Calibri"/>
                <w:noProof/>
              </w:rPr>
              <w:t>Line detector :</w:t>
            </w:r>
            <w:r w:rsidR="00D4355A">
              <w:rPr>
                <w:noProof/>
                <w:webHidden/>
              </w:rPr>
              <w:tab/>
            </w:r>
            <w:r w:rsidR="00D4355A">
              <w:rPr>
                <w:noProof/>
                <w:webHidden/>
              </w:rPr>
              <w:fldChar w:fldCharType="begin"/>
            </w:r>
            <w:r w:rsidR="00D4355A">
              <w:rPr>
                <w:noProof/>
                <w:webHidden/>
              </w:rPr>
              <w:instrText xml:space="preserve"> PAGEREF _Toc189125695 \h </w:instrText>
            </w:r>
            <w:r w:rsidR="00D4355A">
              <w:rPr>
                <w:noProof/>
                <w:webHidden/>
              </w:rPr>
            </w:r>
            <w:r w:rsidR="00D4355A">
              <w:rPr>
                <w:noProof/>
                <w:webHidden/>
              </w:rPr>
              <w:fldChar w:fldCharType="separate"/>
            </w:r>
            <w:r w:rsidR="00023D81">
              <w:rPr>
                <w:noProof/>
                <w:webHidden/>
              </w:rPr>
              <w:t>5</w:t>
            </w:r>
            <w:r w:rsidR="00D4355A">
              <w:rPr>
                <w:noProof/>
                <w:webHidden/>
              </w:rPr>
              <w:fldChar w:fldCharType="end"/>
            </w:r>
          </w:hyperlink>
        </w:p>
        <w:p w14:paraId="0762C6A2" w14:textId="76CFFF9C" w:rsidR="00D4355A" w:rsidRDefault="00000000">
          <w:pPr>
            <w:pStyle w:val="TOC1"/>
            <w:tabs>
              <w:tab w:val="right" w:leader="dot" w:pos="9350"/>
            </w:tabs>
            <w:rPr>
              <w:rFonts w:eastAsiaTheme="minorEastAsia"/>
              <w:noProof/>
              <w:kern w:val="0"/>
              <w14:ligatures w14:val="none"/>
            </w:rPr>
          </w:pPr>
          <w:hyperlink w:anchor="_Toc189125696" w:history="1">
            <w:r w:rsidR="00D4355A" w:rsidRPr="00C37D78">
              <w:rPr>
                <w:rStyle w:val="Hyperlink"/>
                <w:rFonts w:ascii="Calibri" w:hAnsi="Calibri" w:cs="Calibri"/>
                <w:noProof/>
              </w:rPr>
              <w:t>1.1 Proposed Method</w:t>
            </w:r>
            <w:r w:rsidR="00D4355A">
              <w:rPr>
                <w:noProof/>
                <w:webHidden/>
              </w:rPr>
              <w:tab/>
            </w:r>
            <w:r w:rsidR="00D4355A">
              <w:rPr>
                <w:noProof/>
                <w:webHidden/>
              </w:rPr>
              <w:fldChar w:fldCharType="begin"/>
            </w:r>
            <w:r w:rsidR="00D4355A">
              <w:rPr>
                <w:noProof/>
                <w:webHidden/>
              </w:rPr>
              <w:instrText xml:space="preserve"> PAGEREF _Toc189125696 \h </w:instrText>
            </w:r>
            <w:r w:rsidR="00D4355A">
              <w:rPr>
                <w:noProof/>
                <w:webHidden/>
              </w:rPr>
            </w:r>
            <w:r w:rsidR="00D4355A">
              <w:rPr>
                <w:noProof/>
                <w:webHidden/>
              </w:rPr>
              <w:fldChar w:fldCharType="separate"/>
            </w:r>
            <w:r w:rsidR="00023D81">
              <w:rPr>
                <w:noProof/>
                <w:webHidden/>
              </w:rPr>
              <w:t>5</w:t>
            </w:r>
            <w:r w:rsidR="00D4355A">
              <w:rPr>
                <w:noProof/>
                <w:webHidden/>
              </w:rPr>
              <w:fldChar w:fldCharType="end"/>
            </w:r>
          </w:hyperlink>
        </w:p>
        <w:p w14:paraId="736ADFA2" w14:textId="77E11290" w:rsidR="00D4355A" w:rsidRDefault="00000000" w:rsidP="00D4355A">
          <w:pPr>
            <w:pStyle w:val="TOC2"/>
            <w:tabs>
              <w:tab w:val="left" w:pos="1100"/>
              <w:tab w:val="right" w:leader="dot" w:pos="9350"/>
            </w:tabs>
            <w:rPr>
              <w:rFonts w:eastAsiaTheme="minorEastAsia"/>
              <w:noProof/>
              <w:kern w:val="0"/>
              <w14:ligatures w14:val="none"/>
            </w:rPr>
          </w:pPr>
          <w:hyperlink w:anchor="_Toc189125697" w:history="1">
            <w:r w:rsidR="00D4355A">
              <w:rPr>
                <w:rStyle w:val="Hyperlink"/>
                <w:rFonts w:ascii="Calibri" w:hAnsi="Calibri" w:cs="Calibri"/>
                <w:noProof/>
                <w:lang w:bidi="fa-IR"/>
              </w:rPr>
              <w:t>1.1.1</w:t>
            </w:r>
            <w:r w:rsidR="00D4355A">
              <w:rPr>
                <w:rFonts w:eastAsiaTheme="minorEastAsia"/>
                <w:noProof/>
                <w:kern w:val="0"/>
                <w14:ligatures w14:val="none"/>
              </w:rPr>
              <w:tab/>
            </w:r>
            <w:r w:rsidR="00D4355A" w:rsidRPr="00C37D78">
              <w:rPr>
                <w:rStyle w:val="Hyperlink"/>
                <w:rFonts w:ascii="Calibri" w:hAnsi="Calibri" w:cs="Calibri"/>
                <w:noProof/>
                <w:lang w:bidi="fa-IR"/>
              </w:rPr>
              <w:t>Data Preperation :</w:t>
            </w:r>
            <w:r w:rsidR="00D4355A">
              <w:rPr>
                <w:noProof/>
                <w:webHidden/>
              </w:rPr>
              <w:tab/>
            </w:r>
            <w:r w:rsidR="00D4355A">
              <w:rPr>
                <w:noProof/>
                <w:webHidden/>
              </w:rPr>
              <w:fldChar w:fldCharType="begin"/>
            </w:r>
            <w:r w:rsidR="00D4355A">
              <w:rPr>
                <w:noProof/>
                <w:webHidden/>
              </w:rPr>
              <w:instrText xml:space="preserve"> PAGEREF _Toc189125697 \h </w:instrText>
            </w:r>
            <w:r w:rsidR="00D4355A">
              <w:rPr>
                <w:noProof/>
                <w:webHidden/>
              </w:rPr>
            </w:r>
            <w:r w:rsidR="00D4355A">
              <w:rPr>
                <w:noProof/>
                <w:webHidden/>
              </w:rPr>
              <w:fldChar w:fldCharType="separate"/>
            </w:r>
            <w:r w:rsidR="00023D81">
              <w:rPr>
                <w:noProof/>
                <w:webHidden/>
              </w:rPr>
              <w:t>7</w:t>
            </w:r>
            <w:r w:rsidR="00D4355A">
              <w:rPr>
                <w:noProof/>
                <w:webHidden/>
              </w:rPr>
              <w:fldChar w:fldCharType="end"/>
            </w:r>
          </w:hyperlink>
        </w:p>
        <w:p w14:paraId="66124AB0" w14:textId="50BD9EDE" w:rsidR="00D4355A" w:rsidRDefault="00000000">
          <w:pPr>
            <w:pStyle w:val="TOC2"/>
            <w:tabs>
              <w:tab w:val="right" w:leader="dot" w:pos="9350"/>
            </w:tabs>
            <w:rPr>
              <w:rFonts w:eastAsiaTheme="minorEastAsia"/>
              <w:noProof/>
              <w:kern w:val="0"/>
              <w14:ligatures w14:val="none"/>
            </w:rPr>
          </w:pPr>
          <w:hyperlink w:anchor="_Toc189125698" w:history="1">
            <w:r w:rsidR="00D4355A" w:rsidRPr="00C37D78">
              <w:rPr>
                <w:rStyle w:val="Hyperlink"/>
                <w:rFonts w:ascii="Calibri" w:hAnsi="Calibri" w:cs="Calibri"/>
                <w:noProof/>
                <w:lang w:bidi="fa-IR"/>
              </w:rPr>
              <w:t>1.1.1.1 Megatile</w:t>
            </w:r>
            <w:r w:rsidR="00D4355A" w:rsidRPr="00C37D78">
              <w:rPr>
                <w:rStyle w:val="Hyperlink"/>
                <w:rFonts w:ascii="Calibri" w:hAnsi="Calibri" w:cs="Calibri"/>
                <w:noProof/>
                <w:rtl/>
                <w:lang w:bidi="fa-IR"/>
              </w:rPr>
              <w:t>:</w:t>
            </w:r>
            <w:r w:rsidR="00D4355A">
              <w:rPr>
                <w:noProof/>
                <w:webHidden/>
              </w:rPr>
              <w:tab/>
            </w:r>
            <w:r w:rsidR="00D4355A">
              <w:rPr>
                <w:noProof/>
                <w:webHidden/>
              </w:rPr>
              <w:fldChar w:fldCharType="begin"/>
            </w:r>
            <w:r w:rsidR="00D4355A">
              <w:rPr>
                <w:noProof/>
                <w:webHidden/>
              </w:rPr>
              <w:instrText xml:space="preserve"> PAGEREF _Toc189125698 \h </w:instrText>
            </w:r>
            <w:r w:rsidR="00D4355A">
              <w:rPr>
                <w:noProof/>
                <w:webHidden/>
              </w:rPr>
            </w:r>
            <w:r w:rsidR="00D4355A">
              <w:rPr>
                <w:noProof/>
                <w:webHidden/>
              </w:rPr>
              <w:fldChar w:fldCharType="separate"/>
            </w:r>
            <w:r w:rsidR="00023D81">
              <w:rPr>
                <w:noProof/>
                <w:webHidden/>
              </w:rPr>
              <w:t>8</w:t>
            </w:r>
            <w:r w:rsidR="00D4355A">
              <w:rPr>
                <w:noProof/>
                <w:webHidden/>
              </w:rPr>
              <w:fldChar w:fldCharType="end"/>
            </w:r>
          </w:hyperlink>
        </w:p>
        <w:p w14:paraId="66C83BB2" w14:textId="1B4DF962" w:rsidR="00D4355A" w:rsidRDefault="00000000">
          <w:pPr>
            <w:pStyle w:val="TOC2"/>
            <w:tabs>
              <w:tab w:val="right" w:leader="dot" w:pos="9350"/>
            </w:tabs>
            <w:rPr>
              <w:rFonts w:eastAsiaTheme="minorEastAsia"/>
              <w:noProof/>
              <w:kern w:val="0"/>
              <w14:ligatures w14:val="none"/>
            </w:rPr>
          </w:pPr>
          <w:hyperlink w:anchor="_Toc189125699" w:history="1">
            <w:r w:rsidR="00D4355A" w:rsidRPr="00C37D78">
              <w:rPr>
                <w:rStyle w:val="Hyperlink"/>
                <w:rFonts w:ascii="Calibri" w:hAnsi="Calibri" w:cs="Calibri"/>
                <w:noProof/>
                <w:lang w:bidi="fa-IR"/>
              </w:rPr>
              <w:t>1.1.1.2 Physical cell :</w:t>
            </w:r>
            <w:r w:rsidR="00D4355A">
              <w:rPr>
                <w:noProof/>
                <w:webHidden/>
              </w:rPr>
              <w:tab/>
            </w:r>
            <w:r w:rsidR="00D4355A">
              <w:rPr>
                <w:noProof/>
                <w:webHidden/>
              </w:rPr>
              <w:fldChar w:fldCharType="begin"/>
            </w:r>
            <w:r w:rsidR="00D4355A">
              <w:rPr>
                <w:noProof/>
                <w:webHidden/>
              </w:rPr>
              <w:instrText xml:space="preserve"> PAGEREF _Toc189125699 \h </w:instrText>
            </w:r>
            <w:r w:rsidR="00D4355A">
              <w:rPr>
                <w:noProof/>
                <w:webHidden/>
              </w:rPr>
            </w:r>
            <w:r w:rsidR="00D4355A">
              <w:rPr>
                <w:noProof/>
                <w:webHidden/>
              </w:rPr>
              <w:fldChar w:fldCharType="separate"/>
            </w:r>
            <w:r w:rsidR="00023D81">
              <w:rPr>
                <w:noProof/>
                <w:webHidden/>
              </w:rPr>
              <w:t>10</w:t>
            </w:r>
            <w:r w:rsidR="00D4355A">
              <w:rPr>
                <w:noProof/>
                <w:webHidden/>
              </w:rPr>
              <w:fldChar w:fldCharType="end"/>
            </w:r>
          </w:hyperlink>
        </w:p>
        <w:p w14:paraId="2AA6FBE0" w14:textId="4CD0A84A" w:rsidR="00D4355A" w:rsidRDefault="00000000" w:rsidP="00D4355A">
          <w:pPr>
            <w:pStyle w:val="TOC2"/>
            <w:tabs>
              <w:tab w:val="left" w:pos="1100"/>
              <w:tab w:val="right" w:leader="dot" w:pos="9350"/>
            </w:tabs>
            <w:rPr>
              <w:rFonts w:eastAsiaTheme="minorEastAsia"/>
              <w:noProof/>
              <w:kern w:val="0"/>
              <w14:ligatures w14:val="none"/>
            </w:rPr>
          </w:pPr>
          <w:hyperlink w:anchor="_Toc189125700" w:history="1">
            <w:r w:rsidR="00D4355A">
              <w:rPr>
                <w:rStyle w:val="Hyperlink"/>
                <w:rFonts w:ascii="Calibri" w:hAnsi="Calibri" w:cs="Calibri"/>
                <w:noProof/>
                <w:lang w:bidi="fa-IR"/>
              </w:rPr>
              <w:t>1.1.1.3</w:t>
            </w:r>
            <w:r w:rsidR="00D4355A">
              <w:rPr>
                <w:rFonts w:eastAsiaTheme="minorEastAsia"/>
                <w:noProof/>
                <w:kern w:val="0"/>
                <w14:ligatures w14:val="none"/>
              </w:rPr>
              <w:tab/>
            </w:r>
            <w:r w:rsidR="00D4355A" w:rsidRPr="00C37D78">
              <w:rPr>
                <w:rStyle w:val="Hyperlink"/>
                <w:rFonts w:ascii="Calibri" w:hAnsi="Calibri" w:cs="Calibri"/>
                <w:noProof/>
                <w:lang w:bidi="fa-IR"/>
              </w:rPr>
              <w:t xml:space="preserve">Sampling </w:t>
            </w:r>
            <w:r w:rsidR="00D4355A" w:rsidRPr="00C37D78">
              <w:rPr>
                <w:rStyle w:val="Hyperlink"/>
                <w:rFonts w:ascii="Calibri" w:hAnsi="Calibri" w:cs="Calibri"/>
                <w:noProof/>
                <w:rtl/>
                <w:lang w:bidi="fa-IR"/>
              </w:rPr>
              <w:t>:</w:t>
            </w:r>
            <w:r w:rsidR="00D4355A">
              <w:rPr>
                <w:noProof/>
                <w:webHidden/>
              </w:rPr>
              <w:tab/>
            </w:r>
            <w:r w:rsidR="00D4355A">
              <w:rPr>
                <w:noProof/>
                <w:webHidden/>
              </w:rPr>
              <w:fldChar w:fldCharType="begin"/>
            </w:r>
            <w:r w:rsidR="00D4355A">
              <w:rPr>
                <w:noProof/>
                <w:webHidden/>
              </w:rPr>
              <w:instrText xml:space="preserve"> PAGEREF _Toc189125700 \h </w:instrText>
            </w:r>
            <w:r w:rsidR="00D4355A">
              <w:rPr>
                <w:noProof/>
                <w:webHidden/>
              </w:rPr>
            </w:r>
            <w:r w:rsidR="00D4355A">
              <w:rPr>
                <w:noProof/>
                <w:webHidden/>
              </w:rPr>
              <w:fldChar w:fldCharType="separate"/>
            </w:r>
            <w:r w:rsidR="00023D81">
              <w:rPr>
                <w:noProof/>
                <w:webHidden/>
              </w:rPr>
              <w:t>12</w:t>
            </w:r>
            <w:r w:rsidR="00D4355A">
              <w:rPr>
                <w:noProof/>
                <w:webHidden/>
              </w:rPr>
              <w:fldChar w:fldCharType="end"/>
            </w:r>
          </w:hyperlink>
        </w:p>
        <w:p w14:paraId="63197C8A" w14:textId="36EEA501" w:rsidR="00D4355A" w:rsidRDefault="00000000">
          <w:pPr>
            <w:pStyle w:val="TOC2"/>
            <w:tabs>
              <w:tab w:val="left" w:pos="1100"/>
              <w:tab w:val="right" w:leader="dot" w:pos="9350"/>
            </w:tabs>
            <w:rPr>
              <w:rFonts w:eastAsiaTheme="minorEastAsia"/>
              <w:noProof/>
              <w:kern w:val="0"/>
              <w14:ligatures w14:val="none"/>
            </w:rPr>
          </w:pPr>
          <w:hyperlink w:anchor="_Toc189125701" w:history="1">
            <w:r w:rsidR="00D4355A" w:rsidRPr="00C37D78">
              <w:rPr>
                <w:rStyle w:val="Hyperlink"/>
                <w:noProof/>
              </w:rPr>
              <w:t>1.1.1.4</w:t>
            </w:r>
            <w:r w:rsidR="00D4355A">
              <w:rPr>
                <w:rFonts w:eastAsiaTheme="minorEastAsia"/>
                <w:noProof/>
                <w:kern w:val="0"/>
                <w14:ligatures w14:val="none"/>
              </w:rPr>
              <w:tab/>
            </w:r>
            <w:r w:rsidR="00D4355A" w:rsidRPr="00C37D78">
              <w:rPr>
                <w:rStyle w:val="Hyperlink"/>
                <w:noProof/>
              </w:rPr>
              <w:t>Augmentation</w:t>
            </w:r>
            <w:r w:rsidR="00D4355A">
              <w:rPr>
                <w:noProof/>
                <w:webHidden/>
              </w:rPr>
              <w:tab/>
            </w:r>
            <w:r w:rsidR="00D4355A">
              <w:rPr>
                <w:noProof/>
                <w:webHidden/>
              </w:rPr>
              <w:fldChar w:fldCharType="begin"/>
            </w:r>
            <w:r w:rsidR="00D4355A">
              <w:rPr>
                <w:noProof/>
                <w:webHidden/>
              </w:rPr>
              <w:instrText xml:space="preserve"> PAGEREF _Toc189125701 \h </w:instrText>
            </w:r>
            <w:r w:rsidR="00D4355A">
              <w:rPr>
                <w:noProof/>
                <w:webHidden/>
              </w:rPr>
            </w:r>
            <w:r w:rsidR="00D4355A">
              <w:rPr>
                <w:noProof/>
                <w:webHidden/>
              </w:rPr>
              <w:fldChar w:fldCharType="separate"/>
            </w:r>
            <w:r w:rsidR="00023D81">
              <w:rPr>
                <w:noProof/>
                <w:webHidden/>
              </w:rPr>
              <w:t>16</w:t>
            </w:r>
            <w:r w:rsidR="00D4355A">
              <w:rPr>
                <w:noProof/>
                <w:webHidden/>
              </w:rPr>
              <w:fldChar w:fldCharType="end"/>
            </w:r>
          </w:hyperlink>
        </w:p>
        <w:p w14:paraId="63CBB4DD" w14:textId="4A00DDEC" w:rsidR="00D4355A" w:rsidRDefault="00000000">
          <w:pPr>
            <w:pStyle w:val="TOC1"/>
            <w:tabs>
              <w:tab w:val="left" w:pos="660"/>
              <w:tab w:val="right" w:leader="dot" w:pos="9350"/>
            </w:tabs>
            <w:rPr>
              <w:rFonts w:eastAsiaTheme="minorEastAsia"/>
              <w:noProof/>
              <w:kern w:val="0"/>
              <w14:ligatures w14:val="none"/>
            </w:rPr>
          </w:pPr>
          <w:hyperlink w:anchor="_Toc189125702" w:history="1">
            <w:r w:rsidR="00D4355A" w:rsidRPr="00C37D78">
              <w:rPr>
                <w:rStyle w:val="Hyperlink"/>
                <w:rFonts w:ascii="Calibri" w:hAnsi="Calibri" w:cs="Calibri"/>
                <w:noProof/>
              </w:rPr>
              <w:t>1.2</w:t>
            </w:r>
            <w:r w:rsidR="00D4355A">
              <w:rPr>
                <w:rFonts w:eastAsiaTheme="minorEastAsia"/>
                <w:noProof/>
                <w:kern w:val="0"/>
                <w14:ligatures w14:val="none"/>
              </w:rPr>
              <w:tab/>
            </w:r>
            <w:r w:rsidR="00D4355A" w:rsidRPr="00C37D78">
              <w:rPr>
                <w:rStyle w:val="Hyperlink"/>
                <w:rFonts w:ascii="Calibri" w:hAnsi="Calibri" w:cs="Calibri"/>
                <w:noProof/>
              </w:rPr>
              <w:t>Detection model ( light weight )</w:t>
            </w:r>
            <w:r w:rsidR="00D4355A">
              <w:rPr>
                <w:noProof/>
                <w:webHidden/>
              </w:rPr>
              <w:tab/>
            </w:r>
            <w:r w:rsidR="00D4355A">
              <w:rPr>
                <w:noProof/>
                <w:webHidden/>
              </w:rPr>
              <w:fldChar w:fldCharType="begin"/>
            </w:r>
            <w:r w:rsidR="00D4355A">
              <w:rPr>
                <w:noProof/>
                <w:webHidden/>
              </w:rPr>
              <w:instrText xml:space="preserve"> PAGEREF _Toc189125702 \h </w:instrText>
            </w:r>
            <w:r w:rsidR="00D4355A">
              <w:rPr>
                <w:noProof/>
                <w:webHidden/>
              </w:rPr>
            </w:r>
            <w:r w:rsidR="00D4355A">
              <w:rPr>
                <w:noProof/>
                <w:webHidden/>
              </w:rPr>
              <w:fldChar w:fldCharType="separate"/>
            </w:r>
            <w:r w:rsidR="00023D81">
              <w:rPr>
                <w:noProof/>
                <w:webHidden/>
              </w:rPr>
              <w:t>17</w:t>
            </w:r>
            <w:r w:rsidR="00D4355A">
              <w:rPr>
                <w:noProof/>
                <w:webHidden/>
              </w:rPr>
              <w:fldChar w:fldCharType="end"/>
            </w:r>
          </w:hyperlink>
        </w:p>
        <w:p w14:paraId="18E6705C" w14:textId="467EC3DD" w:rsidR="00D4355A" w:rsidRDefault="00000000">
          <w:pPr>
            <w:pStyle w:val="TOC1"/>
            <w:tabs>
              <w:tab w:val="right" w:leader="dot" w:pos="9350"/>
            </w:tabs>
            <w:rPr>
              <w:rFonts w:eastAsiaTheme="minorEastAsia"/>
              <w:noProof/>
              <w:kern w:val="0"/>
              <w14:ligatures w14:val="none"/>
            </w:rPr>
          </w:pPr>
          <w:hyperlink w:anchor="_Toc189125703" w:history="1">
            <w:r w:rsidR="00D4355A" w:rsidRPr="00C37D78">
              <w:rPr>
                <w:rStyle w:val="Hyperlink"/>
                <w:rFonts w:ascii="Calibri" w:hAnsi="Calibri" w:cs="Calibri"/>
                <w:noProof/>
              </w:rPr>
              <w:t>1.2.1 Model Evaluation</w:t>
            </w:r>
            <w:r w:rsidR="00D4355A">
              <w:rPr>
                <w:noProof/>
                <w:webHidden/>
              </w:rPr>
              <w:tab/>
            </w:r>
            <w:r w:rsidR="00D4355A">
              <w:rPr>
                <w:noProof/>
                <w:webHidden/>
              </w:rPr>
              <w:fldChar w:fldCharType="begin"/>
            </w:r>
            <w:r w:rsidR="00D4355A">
              <w:rPr>
                <w:noProof/>
                <w:webHidden/>
              </w:rPr>
              <w:instrText xml:space="preserve"> PAGEREF _Toc189125703 \h </w:instrText>
            </w:r>
            <w:r w:rsidR="00D4355A">
              <w:rPr>
                <w:noProof/>
                <w:webHidden/>
              </w:rPr>
            </w:r>
            <w:r w:rsidR="00D4355A">
              <w:rPr>
                <w:noProof/>
                <w:webHidden/>
              </w:rPr>
              <w:fldChar w:fldCharType="separate"/>
            </w:r>
            <w:r w:rsidR="00023D81">
              <w:rPr>
                <w:noProof/>
                <w:webHidden/>
              </w:rPr>
              <w:t>20</w:t>
            </w:r>
            <w:r w:rsidR="00D4355A">
              <w:rPr>
                <w:noProof/>
                <w:webHidden/>
              </w:rPr>
              <w:fldChar w:fldCharType="end"/>
            </w:r>
          </w:hyperlink>
        </w:p>
        <w:p w14:paraId="5B712661" w14:textId="3C34F7BA" w:rsidR="00D4355A" w:rsidRDefault="00000000">
          <w:pPr>
            <w:pStyle w:val="TOC1"/>
            <w:tabs>
              <w:tab w:val="right" w:leader="dot" w:pos="9350"/>
            </w:tabs>
            <w:rPr>
              <w:rFonts w:eastAsiaTheme="minorEastAsia"/>
              <w:noProof/>
              <w:kern w:val="0"/>
              <w14:ligatures w14:val="none"/>
            </w:rPr>
          </w:pPr>
          <w:hyperlink w:anchor="_Toc189125704" w:history="1">
            <w:r w:rsidR="00D4355A" w:rsidRPr="00C37D78">
              <w:rPr>
                <w:rStyle w:val="Hyperlink"/>
                <w:rFonts w:ascii="Calibri" w:hAnsi="Calibri" w:cs="Calibri"/>
                <w:noProof/>
              </w:rPr>
              <w:t>1.3 Alignment</w:t>
            </w:r>
            <w:r w:rsidR="00D4355A">
              <w:rPr>
                <w:noProof/>
                <w:webHidden/>
              </w:rPr>
              <w:tab/>
            </w:r>
            <w:r w:rsidR="00D4355A">
              <w:rPr>
                <w:noProof/>
                <w:webHidden/>
              </w:rPr>
              <w:fldChar w:fldCharType="begin"/>
            </w:r>
            <w:r w:rsidR="00D4355A">
              <w:rPr>
                <w:noProof/>
                <w:webHidden/>
              </w:rPr>
              <w:instrText xml:space="preserve"> PAGEREF _Toc189125704 \h </w:instrText>
            </w:r>
            <w:r w:rsidR="00D4355A">
              <w:rPr>
                <w:noProof/>
                <w:webHidden/>
              </w:rPr>
            </w:r>
            <w:r w:rsidR="00D4355A">
              <w:rPr>
                <w:noProof/>
                <w:webHidden/>
              </w:rPr>
              <w:fldChar w:fldCharType="separate"/>
            </w:r>
            <w:r w:rsidR="00023D81">
              <w:rPr>
                <w:noProof/>
                <w:webHidden/>
              </w:rPr>
              <w:t>24</w:t>
            </w:r>
            <w:r w:rsidR="00D4355A">
              <w:rPr>
                <w:noProof/>
                <w:webHidden/>
              </w:rPr>
              <w:fldChar w:fldCharType="end"/>
            </w:r>
          </w:hyperlink>
        </w:p>
        <w:p w14:paraId="1EDA307B" w14:textId="2AE1CDC1" w:rsidR="00D4355A" w:rsidRDefault="00000000">
          <w:pPr>
            <w:pStyle w:val="TOC1"/>
            <w:tabs>
              <w:tab w:val="right" w:leader="dot" w:pos="9350"/>
            </w:tabs>
            <w:rPr>
              <w:rFonts w:eastAsiaTheme="minorEastAsia"/>
              <w:noProof/>
              <w:kern w:val="0"/>
              <w14:ligatures w14:val="none"/>
            </w:rPr>
          </w:pPr>
          <w:hyperlink w:anchor="_Toc189125705" w:history="1">
            <w:r w:rsidR="00D4355A" w:rsidRPr="00C37D78">
              <w:rPr>
                <w:rStyle w:val="Hyperlink"/>
                <w:rFonts w:ascii="Calibri" w:hAnsi="Calibri" w:cs="Calibri"/>
                <w:noProof/>
              </w:rPr>
              <w:t>1.4 Image Restoration :</w:t>
            </w:r>
            <w:r w:rsidR="00D4355A">
              <w:rPr>
                <w:noProof/>
                <w:webHidden/>
              </w:rPr>
              <w:tab/>
            </w:r>
            <w:r w:rsidR="00D4355A">
              <w:rPr>
                <w:noProof/>
                <w:webHidden/>
              </w:rPr>
              <w:fldChar w:fldCharType="begin"/>
            </w:r>
            <w:r w:rsidR="00D4355A">
              <w:rPr>
                <w:noProof/>
                <w:webHidden/>
              </w:rPr>
              <w:instrText xml:space="preserve"> PAGEREF _Toc189125705 \h </w:instrText>
            </w:r>
            <w:r w:rsidR="00D4355A">
              <w:rPr>
                <w:noProof/>
                <w:webHidden/>
              </w:rPr>
            </w:r>
            <w:r w:rsidR="00D4355A">
              <w:rPr>
                <w:noProof/>
                <w:webHidden/>
              </w:rPr>
              <w:fldChar w:fldCharType="separate"/>
            </w:r>
            <w:r w:rsidR="00023D81">
              <w:rPr>
                <w:noProof/>
                <w:webHidden/>
              </w:rPr>
              <w:t>25</w:t>
            </w:r>
            <w:r w:rsidR="00D4355A">
              <w:rPr>
                <w:noProof/>
                <w:webHidden/>
              </w:rPr>
              <w:fldChar w:fldCharType="end"/>
            </w:r>
          </w:hyperlink>
        </w:p>
        <w:p w14:paraId="33829EF9" w14:textId="7A98DDDA" w:rsidR="00D4355A" w:rsidRDefault="00000000" w:rsidP="00E1077D">
          <w:pPr>
            <w:pStyle w:val="TOC2"/>
            <w:tabs>
              <w:tab w:val="left" w:pos="1100"/>
              <w:tab w:val="right" w:leader="dot" w:pos="9350"/>
            </w:tabs>
            <w:rPr>
              <w:rFonts w:eastAsiaTheme="minorEastAsia"/>
              <w:noProof/>
              <w:kern w:val="0"/>
              <w14:ligatures w14:val="none"/>
            </w:rPr>
          </w:pPr>
          <w:hyperlink w:anchor="_Toc189125706" w:history="1">
            <w:r w:rsidR="00E1077D">
              <w:rPr>
                <w:rStyle w:val="Hyperlink"/>
                <w:rFonts w:ascii="Calibri" w:hAnsi="Calibri" w:cs="Calibri"/>
                <w:noProof/>
              </w:rPr>
              <w:t>1.4.1</w:t>
            </w:r>
            <w:r w:rsidR="00D4355A">
              <w:rPr>
                <w:rFonts w:eastAsiaTheme="minorEastAsia"/>
                <w:noProof/>
                <w:kern w:val="0"/>
                <w14:ligatures w14:val="none"/>
              </w:rPr>
              <w:tab/>
            </w:r>
            <w:r w:rsidR="00D4355A" w:rsidRPr="00C37D78">
              <w:rPr>
                <w:rStyle w:val="Hyperlink"/>
                <w:rFonts w:ascii="Calibri" w:hAnsi="Calibri" w:cs="Calibri"/>
                <w:noProof/>
              </w:rPr>
              <w:t>Unet :</w:t>
            </w:r>
            <w:r w:rsidR="00D4355A">
              <w:rPr>
                <w:noProof/>
                <w:webHidden/>
              </w:rPr>
              <w:tab/>
            </w:r>
            <w:r w:rsidR="00D4355A">
              <w:rPr>
                <w:noProof/>
                <w:webHidden/>
              </w:rPr>
              <w:fldChar w:fldCharType="begin"/>
            </w:r>
            <w:r w:rsidR="00D4355A">
              <w:rPr>
                <w:noProof/>
                <w:webHidden/>
              </w:rPr>
              <w:instrText xml:space="preserve"> PAGEREF _Toc189125706 \h </w:instrText>
            </w:r>
            <w:r w:rsidR="00D4355A">
              <w:rPr>
                <w:noProof/>
                <w:webHidden/>
              </w:rPr>
            </w:r>
            <w:r w:rsidR="00D4355A">
              <w:rPr>
                <w:noProof/>
                <w:webHidden/>
              </w:rPr>
              <w:fldChar w:fldCharType="separate"/>
            </w:r>
            <w:r w:rsidR="00023D81">
              <w:rPr>
                <w:noProof/>
                <w:webHidden/>
              </w:rPr>
              <w:t>25</w:t>
            </w:r>
            <w:r w:rsidR="00D4355A">
              <w:rPr>
                <w:noProof/>
                <w:webHidden/>
              </w:rPr>
              <w:fldChar w:fldCharType="end"/>
            </w:r>
          </w:hyperlink>
        </w:p>
        <w:p w14:paraId="35198A74" w14:textId="3F2A627F" w:rsidR="00D4355A" w:rsidRDefault="00000000" w:rsidP="00E1077D">
          <w:pPr>
            <w:pStyle w:val="TOC2"/>
            <w:tabs>
              <w:tab w:val="left" w:pos="1100"/>
              <w:tab w:val="right" w:leader="dot" w:pos="9350"/>
            </w:tabs>
            <w:rPr>
              <w:rFonts w:eastAsiaTheme="minorEastAsia"/>
              <w:noProof/>
              <w:kern w:val="0"/>
              <w14:ligatures w14:val="none"/>
            </w:rPr>
          </w:pPr>
          <w:hyperlink w:anchor="_Toc189125707" w:history="1">
            <w:r w:rsidR="00E1077D">
              <w:rPr>
                <w:rStyle w:val="Hyperlink"/>
                <w:rFonts w:ascii="Calibri" w:hAnsi="Calibri" w:cs="Calibri"/>
                <w:noProof/>
              </w:rPr>
              <w:t>1.4.1.2</w:t>
            </w:r>
            <w:r w:rsidR="00D4355A">
              <w:rPr>
                <w:rFonts w:eastAsiaTheme="minorEastAsia"/>
                <w:noProof/>
                <w:kern w:val="0"/>
                <w14:ligatures w14:val="none"/>
              </w:rPr>
              <w:tab/>
            </w:r>
            <w:r w:rsidR="00D4355A" w:rsidRPr="00C37D78">
              <w:rPr>
                <w:rStyle w:val="Hyperlink"/>
                <w:rFonts w:ascii="Calibri" w:hAnsi="Calibri" w:cs="Calibri"/>
                <w:noProof/>
              </w:rPr>
              <w:t>AST</w:t>
            </w:r>
            <w:r w:rsidR="00D4355A">
              <w:rPr>
                <w:noProof/>
                <w:webHidden/>
              </w:rPr>
              <w:tab/>
            </w:r>
            <w:r w:rsidR="00D4355A">
              <w:rPr>
                <w:noProof/>
                <w:webHidden/>
              </w:rPr>
              <w:fldChar w:fldCharType="begin"/>
            </w:r>
            <w:r w:rsidR="00D4355A">
              <w:rPr>
                <w:noProof/>
                <w:webHidden/>
              </w:rPr>
              <w:instrText xml:space="preserve"> PAGEREF _Toc189125707 \h </w:instrText>
            </w:r>
            <w:r w:rsidR="00D4355A">
              <w:rPr>
                <w:noProof/>
                <w:webHidden/>
              </w:rPr>
            </w:r>
            <w:r w:rsidR="00D4355A">
              <w:rPr>
                <w:noProof/>
                <w:webHidden/>
              </w:rPr>
              <w:fldChar w:fldCharType="separate"/>
            </w:r>
            <w:r w:rsidR="00023D81">
              <w:rPr>
                <w:noProof/>
                <w:webHidden/>
              </w:rPr>
              <w:t>26</w:t>
            </w:r>
            <w:r w:rsidR="00D4355A">
              <w:rPr>
                <w:noProof/>
                <w:webHidden/>
              </w:rPr>
              <w:fldChar w:fldCharType="end"/>
            </w:r>
          </w:hyperlink>
        </w:p>
        <w:p w14:paraId="2FE14F5F" w14:textId="30C2A385" w:rsidR="00D4355A" w:rsidRDefault="00000000">
          <w:pPr>
            <w:pStyle w:val="TOC2"/>
            <w:tabs>
              <w:tab w:val="left" w:pos="1320"/>
              <w:tab w:val="right" w:leader="dot" w:pos="9350"/>
            </w:tabs>
            <w:rPr>
              <w:rFonts w:eastAsiaTheme="minorEastAsia"/>
              <w:noProof/>
              <w:kern w:val="0"/>
              <w14:ligatures w14:val="none"/>
            </w:rPr>
          </w:pPr>
          <w:hyperlink w:anchor="_Toc189125708" w:history="1">
            <w:r w:rsidR="00D4355A" w:rsidRPr="00C37D78">
              <w:rPr>
                <w:rStyle w:val="Hyperlink"/>
                <w:rFonts w:ascii="Calibri" w:hAnsi="Calibri" w:cs="Calibri"/>
                <w:noProof/>
              </w:rPr>
              <w:t>1.4.1.2.1</w:t>
            </w:r>
            <w:r w:rsidR="00D4355A">
              <w:rPr>
                <w:rFonts w:eastAsiaTheme="minorEastAsia"/>
                <w:noProof/>
                <w:kern w:val="0"/>
                <w14:ligatures w14:val="none"/>
              </w:rPr>
              <w:tab/>
            </w:r>
            <w:r w:rsidR="00D4355A" w:rsidRPr="00C37D78">
              <w:rPr>
                <w:rStyle w:val="Hyperlink"/>
                <w:rFonts w:ascii="Calibri" w:hAnsi="Calibri" w:cs="Calibri"/>
                <w:noProof/>
              </w:rPr>
              <w:t>Training Setup and Performance Evaluation</w:t>
            </w:r>
            <w:r w:rsidR="00D4355A" w:rsidRPr="00C37D78">
              <w:rPr>
                <w:rStyle w:val="Hyperlink"/>
                <w:noProof/>
                <w:rtl/>
              </w:rPr>
              <w:t xml:space="preserve"> :</w:t>
            </w:r>
            <w:r w:rsidR="00D4355A">
              <w:rPr>
                <w:noProof/>
                <w:webHidden/>
              </w:rPr>
              <w:tab/>
            </w:r>
            <w:r w:rsidR="00D4355A">
              <w:rPr>
                <w:noProof/>
                <w:webHidden/>
              </w:rPr>
              <w:fldChar w:fldCharType="begin"/>
            </w:r>
            <w:r w:rsidR="00D4355A">
              <w:rPr>
                <w:noProof/>
                <w:webHidden/>
              </w:rPr>
              <w:instrText xml:space="preserve"> PAGEREF _Toc189125708 \h </w:instrText>
            </w:r>
            <w:r w:rsidR="00D4355A">
              <w:rPr>
                <w:noProof/>
                <w:webHidden/>
              </w:rPr>
            </w:r>
            <w:r w:rsidR="00D4355A">
              <w:rPr>
                <w:noProof/>
                <w:webHidden/>
              </w:rPr>
              <w:fldChar w:fldCharType="separate"/>
            </w:r>
            <w:r w:rsidR="00023D81">
              <w:rPr>
                <w:noProof/>
                <w:webHidden/>
              </w:rPr>
              <w:t>26</w:t>
            </w:r>
            <w:r w:rsidR="00D4355A">
              <w:rPr>
                <w:noProof/>
                <w:webHidden/>
              </w:rPr>
              <w:fldChar w:fldCharType="end"/>
            </w:r>
          </w:hyperlink>
        </w:p>
        <w:p w14:paraId="71AEB112" w14:textId="6BB4D4A0" w:rsidR="00D4355A" w:rsidRDefault="00000000">
          <w:pPr>
            <w:pStyle w:val="TOC2"/>
            <w:tabs>
              <w:tab w:val="left" w:pos="660"/>
              <w:tab w:val="right" w:leader="dot" w:pos="9350"/>
            </w:tabs>
            <w:rPr>
              <w:rFonts w:eastAsiaTheme="minorEastAsia"/>
              <w:noProof/>
              <w:kern w:val="0"/>
              <w14:ligatures w14:val="none"/>
            </w:rPr>
          </w:pPr>
          <w:hyperlink w:anchor="_Toc189125709" w:history="1">
            <w:r w:rsidR="00D4355A" w:rsidRPr="00C37D78">
              <w:rPr>
                <w:rStyle w:val="Hyperlink"/>
                <w:rFonts w:ascii="Calibri" w:hAnsi="Calibri" w:cs="Calibri"/>
                <w:noProof/>
              </w:rPr>
              <w:t>2.</w:t>
            </w:r>
            <w:r w:rsidR="00D4355A">
              <w:rPr>
                <w:rFonts w:eastAsiaTheme="minorEastAsia"/>
                <w:noProof/>
                <w:kern w:val="0"/>
                <w14:ligatures w14:val="none"/>
              </w:rPr>
              <w:tab/>
            </w:r>
            <w:r w:rsidR="00D4355A" w:rsidRPr="00C37D78">
              <w:rPr>
                <w:rStyle w:val="Hyperlink"/>
                <w:rFonts w:ascii="Calibri" w:hAnsi="Calibri" w:cs="Calibri"/>
                <w:noProof/>
              </w:rPr>
              <w:t>Block detector :</w:t>
            </w:r>
            <w:r w:rsidR="00D4355A">
              <w:rPr>
                <w:noProof/>
                <w:webHidden/>
              </w:rPr>
              <w:tab/>
            </w:r>
            <w:r w:rsidR="00D4355A">
              <w:rPr>
                <w:noProof/>
                <w:webHidden/>
              </w:rPr>
              <w:fldChar w:fldCharType="begin"/>
            </w:r>
            <w:r w:rsidR="00D4355A">
              <w:rPr>
                <w:noProof/>
                <w:webHidden/>
              </w:rPr>
              <w:instrText xml:space="preserve"> PAGEREF _Toc189125709 \h </w:instrText>
            </w:r>
            <w:r w:rsidR="00D4355A">
              <w:rPr>
                <w:noProof/>
                <w:webHidden/>
              </w:rPr>
            </w:r>
            <w:r w:rsidR="00D4355A">
              <w:rPr>
                <w:noProof/>
                <w:webHidden/>
              </w:rPr>
              <w:fldChar w:fldCharType="separate"/>
            </w:r>
            <w:r w:rsidR="00023D81">
              <w:rPr>
                <w:noProof/>
                <w:webHidden/>
              </w:rPr>
              <w:t>29</w:t>
            </w:r>
            <w:r w:rsidR="00D4355A">
              <w:rPr>
                <w:noProof/>
                <w:webHidden/>
              </w:rPr>
              <w:fldChar w:fldCharType="end"/>
            </w:r>
          </w:hyperlink>
        </w:p>
        <w:p w14:paraId="55CBFD45" w14:textId="2D5D054D" w:rsidR="00D4355A" w:rsidRDefault="00000000">
          <w:pPr>
            <w:pStyle w:val="TOC1"/>
            <w:tabs>
              <w:tab w:val="right" w:leader="dot" w:pos="9350"/>
            </w:tabs>
            <w:rPr>
              <w:rFonts w:eastAsiaTheme="minorEastAsia"/>
              <w:noProof/>
              <w:kern w:val="0"/>
              <w14:ligatures w14:val="none"/>
            </w:rPr>
          </w:pPr>
          <w:hyperlink w:anchor="_Toc189125710" w:history="1">
            <w:r w:rsidR="00D4355A" w:rsidRPr="00C37D78">
              <w:rPr>
                <w:rStyle w:val="Hyperlink"/>
                <w:rFonts w:ascii="Calibri" w:hAnsi="Calibri" w:cs="Calibri"/>
                <w:noProof/>
              </w:rPr>
              <w:t>2.1 Data prepration</w:t>
            </w:r>
            <w:r w:rsidR="00D4355A">
              <w:rPr>
                <w:noProof/>
                <w:webHidden/>
              </w:rPr>
              <w:tab/>
            </w:r>
            <w:r w:rsidR="00D4355A">
              <w:rPr>
                <w:noProof/>
                <w:webHidden/>
              </w:rPr>
              <w:fldChar w:fldCharType="begin"/>
            </w:r>
            <w:r w:rsidR="00D4355A">
              <w:rPr>
                <w:noProof/>
                <w:webHidden/>
              </w:rPr>
              <w:instrText xml:space="preserve"> PAGEREF _Toc189125710 \h </w:instrText>
            </w:r>
            <w:r w:rsidR="00D4355A">
              <w:rPr>
                <w:noProof/>
                <w:webHidden/>
              </w:rPr>
            </w:r>
            <w:r w:rsidR="00D4355A">
              <w:rPr>
                <w:noProof/>
                <w:webHidden/>
              </w:rPr>
              <w:fldChar w:fldCharType="separate"/>
            </w:r>
            <w:r w:rsidR="00023D81">
              <w:rPr>
                <w:noProof/>
                <w:webHidden/>
              </w:rPr>
              <w:t>29</w:t>
            </w:r>
            <w:r w:rsidR="00D4355A">
              <w:rPr>
                <w:noProof/>
                <w:webHidden/>
              </w:rPr>
              <w:fldChar w:fldCharType="end"/>
            </w:r>
          </w:hyperlink>
        </w:p>
        <w:p w14:paraId="0DC0121E" w14:textId="177C80D9" w:rsidR="00D4355A" w:rsidRDefault="00000000">
          <w:pPr>
            <w:pStyle w:val="TOC1"/>
            <w:tabs>
              <w:tab w:val="right" w:leader="dot" w:pos="9350"/>
            </w:tabs>
            <w:rPr>
              <w:rFonts w:eastAsiaTheme="minorEastAsia"/>
              <w:noProof/>
              <w:kern w:val="0"/>
              <w14:ligatures w14:val="none"/>
            </w:rPr>
          </w:pPr>
          <w:hyperlink w:anchor="_Toc189125711" w:history="1">
            <w:r w:rsidR="00D4355A" w:rsidRPr="00C37D78">
              <w:rPr>
                <w:rStyle w:val="Hyperlink"/>
                <w:rFonts w:ascii="Calibri" w:hAnsi="Calibri" w:cs="Calibri"/>
                <w:noProof/>
              </w:rPr>
              <w:t>2.2 model evaluation</w:t>
            </w:r>
            <w:r w:rsidR="00D4355A">
              <w:rPr>
                <w:noProof/>
                <w:webHidden/>
              </w:rPr>
              <w:tab/>
            </w:r>
            <w:r w:rsidR="00D4355A">
              <w:rPr>
                <w:noProof/>
                <w:webHidden/>
              </w:rPr>
              <w:fldChar w:fldCharType="begin"/>
            </w:r>
            <w:r w:rsidR="00D4355A">
              <w:rPr>
                <w:noProof/>
                <w:webHidden/>
              </w:rPr>
              <w:instrText xml:space="preserve"> PAGEREF _Toc189125711 \h </w:instrText>
            </w:r>
            <w:r w:rsidR="00D4355A">
              <w:rPr>
                <w:noProof/>
                <w:webHidden/>
              </w:rPr>
            </w:r>
            <w:r w:rsidR="00D4355A">
              <w:rPr>
                <w:noProof/>
                <w:webHidden/>
              </w:rPr>
              <w:fldChar w:fldCharType="separate"/>
            </w:r>
            <w:r w:rsidR="00023D81">
              <w:rPr>
                <w:noProof/>
                <w:webHidden/>
              </w:rPr>
              <w:t>31</w:t>
            </w:r>
            <w:r w:rsidR="00D4355A">
              <w:rPr>
                <w:noProof/>
                <w:webHidden/>
              </w:rPr>
              <w:fldChar w:fldCharType="end"/>
            </w:r>
          </w:hyperlink>
        </w:p>
        <w:p w14:paraId="1C83B868" w14:textId="0FEAB446" w:rsidR="00D4355A" w:rsidRDefault="00000000">
          <w:pPr>
            <w:pStyle w:val="TOC1"/>
            <w:tabs>
              <w:tab w:val="right" w:leader="dot" w:pos="9350"/>
            </w:tabs>
            <w:rPr>
              <w:rFonts w:eastAsiaTheme="minorEastAsia"/>
              <w:noProof/>
              <w:kern w:val="0"/>
              <w14:ligatures w14:val="none"/>
            </w:rPr>
          </w:pPr>
          <w:hyperlink w:anchor="_Toc189125712" w:history="1">
            <w:r w:rsidR="00D4355A" w:rsidRPr="00C37D78">
              <w:rPr>
                <w:rStyle w:val="Hyperlink"/>
                <w:rFonts w:ascii="Calibri" w:hAnsi="Calibri" w:cs="Calibri"/>
                <w:noProof/>
              </w:rPr>
              <w:t>Future work</w:t>
            </w:r>
            <w:r w:rsidR="00D4355A">
              <w:rPr>
                <w:noProof/>
                <w:webHidden/>
              </w:rPr>
              <w:tab/>
            </w:r>
            <w:r w:rsidR="00D4355A">
              <w:rPr>
                <w:noProof/>
                <w:webHidden/>
              </w:rPr>
              <w:fldChar w:fldCharType="begin"/>
            </w:r>
            <w:r w:rsidR="00D4355A">
              <w:rPr>
                <w:noProof/>
                <w:webHidden/>
              </w:rPr>
              <w:instrText xml:space="preserve"> PAGEREF _Toc189125712 \h </w:instrText>
            </w:r>
            <w:r w:rsidR="00D4355A">
              <w:rPr>
                <w:noProof/>
                <w:webHidden/>
              </w:rPr>
            </w:r>
            <w:r w:rsidR="00D4355A">
              <w:rPr>
                <w:noProof/>
                <w:webHidden/>
              </w:rPr>
              <w:fldChar w:fldCharType="separate"/>
            </w:r>
            <w:r w:rsidR="00023D81">
              <w:rPr>
                <w:noProof/>
                <w:webHidden/>
              </w:rPr>
              <w:t>34</w:t>
            </w:r>
            <w:r w:rsidR="00D4355A">
              <w:rPr>
                <w:noProof/>
                <w:webHidden/>
              </w:rPr>
              <w:fldChar w:fldCharType="end"/>
            </w:r>
          </w:hyperlink>
        </w:p>
        <w:p w14:paraId="04462768" w14:textId="77F56249" w:rsidR="00D4355A" w:rsidRDefault="00000000">
          <w:pPr>
            <w:pStyle w:val="TOC1"/>
            <w:tabs>
              <w:tab w:val="right" w:leader="dot" w:pos="9350"/>
            </w:tabs>
            <w:rPr>
              <w:rFonts w:eastAsiaTheme="minorEastAsia"/>
              <w:noProof/>
              <w:kern w:val="0"/>
              <w14:ligatures w14:val="none"/>
            </w:rPr>
          </w:pPr>
          <w:hyperlink w:anchor="_Toc189125713" w:history="1">
            <w:r w:rsidR="00D4355A" w:rsidRPr="00C37D78">
              <w:rPr>
                <w:rStyle w:val="Hyperlink"/>
                <w:rFonts w:ascii="Calibri" w:hAnsi="Calibri" w:cs="Calibri"/>
                <w:noProof/>
              </w:rPr>
              <w:t>References</w:t>
            </w:r>
            <w:r w:rsidR="00D4355A">
              <w:rPr>
                <w:noProof/>
                <w:webHidden/>
              </w:rPr>
              <w:tab/>
            </w:r>
            <w:r w:rsidR="00D4355A">
              <w:rPr>
                <w:noProof/>
                <w:webHidden/>
              </w:rPr>
              <w:fldChar w:fldCharType="begin"/>
            </w:r>
            <w:r w:rsidR="00D4355A">
              <w:rPr>
                <w:noProof/>
                <w:webHidden/>
              </w:rPr>
              <w:instrText xml:space="preserve"> PAGEREF _Toc189125713 \h </w:instrText>
            </w:r>
            <w:r w:rsidR="00D4355A">
              <w:rPr>
                <w:noProof/>
                <w:webHidden/>
              </w:rPr>
            </w:r>
            <w:r w:rsidR="00D4355A">
              <w:rPr>
                <w:noProof/>
                <w:webHidden/>
              </w:rPr>
              <w:fldChar w:fldCharType="separate"/>
            </w:r>
            <w:r w:rsidR="00023D81">
              <w:rPr>
                <w:noProof/>
                <w:webHidden/>
              </w:rPr>
              <w:t>34</w:t>
            </w:r>
            <w:r w:rsidR="00D4355A">
              <w:rPr>
                <w:noProof/>
                <w:webHidden/>
              </w:rPr>
              <w:fldChar w:fldCharType="end"/>
            </w:r>
          </w:hyperlink>
        </w:p>
        <w:p w14:paraId="1CE344BE" w14:textId="6DB8B5D2" w:rsidR="00165437" w:rsidRDefault="00165437">
          <w:r>
            <w:rPr>
              <w:b/>
              <w:bCs/>
              <w:noProof/>
            </w:rPr>
            <w:fldChar w:fldCharType="end"/>
          </w:r>
        </w:p>
      </w:sdtContent>
    </w:sdt>
    <w:p w14:paraId="2B24BAA7" w14:textId="07F715BE" w:rsidR="00BE5747" w:rsidRDefault="00BE5747" w:rsidP="005A3D12">
      <w:pPr>
        <w:rPr>
          <w:lang w:bidi="fa-IR"/>
        </w:rPr>
      </w:pPr>
    </w:p>
    <w:p w14:paraId="2D09C183" w14:textId="77777777" w:rsidR="00AD3BEF" w:rsidRDefault="00AD3BEF" w:rsidP="005A3D12">
      <w:pPr>
        <w:rPr>
          <w:lang w:bidi="fa-IR"/>
        </w:rPr>
        <w:sectPr w:rsidR="00AD3BEF">
          <w:pgSz w:w="12240" w:h="15840"/>
          <w:pgMar w:top="1440" w:right="1440" w:bottom="1440" w:left="1440" w:header="720" w:footer="720" w:gutter="0"/>
          <w:cols w:space="720"/>
          <w:docGrid w:linePitch="360"/>
        </w:sectPr>
      </w:pPr>
    </w:p>
    <w:p w14:paraId="2BE85133" w14:textId="440A16D1" w:rsidR="005A3D12" w:rsidRDefault="005A3D12" w:rsidP="005A3D12"/>
    <w:p w14:paraId="521A1CBA" w14:textId="4ECCEC61" w:rsidR="00AD3BEF" w:rsidRDefault="00AD3BEF" w:rsidP="005A3D12"/>
    <w:p w14:paraId="269512CA" w14:textId="3FFEA926" w:rsidR="00AD3BEF" w:rsidRDefault="00AD3BEF" w:rsidP="005A3D12"/>
    <w:p w14:paraId="27ABE183" w14:textId="77777777" w:rsidR="00AD3BEF" w:rsidRDefault="00AD3BEF" w:rsidP="005A3D12"/>
    <w:p w14:paraId="79A5D2D0" w14:textId="1A6CABA4" w:rsidR="005A3D12" w:rsidRPr="005A3D12" w:rsidRDefault="00D14992" w:rsidP="00D14992">
      <w:pPr>
        <w:pStyle w:val="Heading3"/>
        <w:numPr>
          <w:ilvl w:val="0"/>
          <w:numId w:val="0"/>
        </w:numPr>
        <w:ind w:left="720" w:hanging="360"/>
      </w:pPr>
      <w:bookmarkStart w:id="0" w:name="_Toc189125692"/>
      <w:r w:rsidRPr="002D3719">
        <w:rPr>
          <w:i/>
          <w:iCs/>
          <w:sz w:val="18"/>
          <w:szCs w:val="18"/>
        </w:rPr>
        <w:t>Abstract</w:t>
      </w:r>
      <w:bookmarkEnd w:id="0"/>
    </w:p>
    <w:p w14:paraId="2E35605E" w14:textId="77777777" w:rsidR="00DC4398" w:rsidRPr="00DC4398" w:rsidRDefault="00DC4398" w:rsidP="00DC4398">
      <w:pPr>
        <w:jc w:val="lowKashida"/>
        <w:rPr>
          <w:rFonts w:cs="B Nazanin"/>
          <w:b/>
          <w:bCs/>
        </w:rPr>
      </w:pPr>
      <w:r w:rsidRPr="00DC4398">
        <w:rPr>
          <w:rFonts w:cs="B Nazanin"/>
          <w:b/>
          <w:bCs/>
        </w:rPr>
        <w:t xml:space="preserve">Line segments play a crucial role in understanding the structure of human-made </w:t>
      </w:r>
      <w:r w:rsidRPr="00DC4398">
        <w:rPr>
          <w:rFonts w:cs="B Nazanin"/>
          <w:b/>
          <w:bCs/>
        </w:rPr>
        <w:lastRenderedPageBreak/>
        <w:t>environments, serving as a compact and efficient representation of scene geometry. Despite their importance, robust and accurate line detection remains a challenge, particularly in real-time applications such as autonomous driving, SLAM, and 3D reconstruction. Traditional methods, while computationally efficient, often lack robustness in challenging conditions, whereas deep learning-based approaches, though more robust, struggle with computational efficiency and precise endpoint localization.</w:t>
      </w:r>
    </w:p>
    <w:p w14:paraId="50BEC99E" w14:textId="010A11E8" w:rsidR="00DC4398" w:rsidRPr="00DC4398" w:rsidRDefault="00DC4398" w:rsidP="00245673">
      <w:pPr>
        <w:jc w:val="lowKashida"/>
        <w:rPr>
          <w:rFonts w:cs="B Nazanin"/>
          <w:b/>
          <w:bCs/>
        </w:rPr>
      </w:pPr>
      <w:r w:rsidRPr="00DC4398">
        <w:rPr>
          <w:rFonts w:cs="B Nazanin"/>
          <w:b/>
          <w:bCs/>
        </w:rPr>
        <w:t xml:space="preserve">In this work, we propose a novel approach that combines the strengths of deep learning and traditional methods to achieve robust and accurate line segment detection. We leverage a labeled dataset, Aerialytic, consisting of aerial images of houses, with annotations including keypoints and lines defining roof structures. To address the challenges of processing large-scale aerial imagery, we design a customized </w:t>
      </w:r>
      <w:r w:rsidR="00245673">
        <w:rPr>
          <w:rFonts w:cs="B Nazanin"/>
          <w:b/>
          <w:bCs/>
        </w:rPr>
        <w:t>F11</w:t>
      </w:r>
      <w:r w:rsidRPr="00DC4398">
        <w:rPr>
          <w:rFonts w:cs="B Nazanin"/>
          <w:b/>
          <w:bCs/>
        </w:rPr>
        <w:t>-based model, incorporating a dataset class for efficient sampling from megatiles and a training pipeline optimized for high precision. To further enhance the quality of detected lines, we integrate advanced restoration networks, including Attention U-Net and AST (Adaptive Sparse Transformer with Attentive Feature Refinement), which refine features and focus on spatially relevant details.</w:t>
      </w:r>
    </w:p>
    <w:p w14:paraId="42499993" w14:textId="77777777" w:rsidR="00DC4398" w:rsidRPr="00DC4398" w:rsidRDefault="00DC4398" w:rsidP="00DC4398">
      <w:pPr>
        <w:jc w:val="lowKashida"/>
        <w:rPr>
          <w:rFonts w:cs="B Nazanin"/>
          <w:b/>
          <w:bCs/>
        </w:rPr>
      </w:pPr>
      <w:r w:rsidRPr="00DC4398">
        <w:rPr>
          <w:rFonts w:cs="B Nazanin"/>
          <w:b/>
          <w:bCs/>
        </w:rPr>
        <w:t>Beyond line detection, our work also focuses on keypoint pose estimation, where we aim to identify keypoints that define the edges of houses and the spatial boundaries of their structures. Additionally, we introduce a system capable of distinguishing between four distinct block diagram types for each house, enabling further understanding of the architectural layout.</w:t>
      </w:r>
    </w:p>
    <w:p w14:paraId="37DAEF26" w14:textId="3E096246" w:rsidR="00D14992" w:rsidRPr="00AD3BEF" w:rsidRDefault="00DC4398" w:rsidP="00AD3BEF">
      <w:pPr>
        <w:jc w:val="lowKashida"/>
        <w:rPr>
          <w:rFonts w:cs="B Nazanin"/>
          <w:b/>
          <w:bCs/>
          <w:rtl/>
        </w:rPr>
      </w:pPr>
      <w:r w:rsidRPr="00DC4398">
        <w:rPr>
          <w:rFonts w:cs="B Nazanin"/>
          <w:b/>
          <w:bCs/>
        </w:rPr>
        <w:t xml:space="preserve">This hybrid approach combines the efficiency of </w:t>
      </w:r>
      <w:r w:rsidR="00245673">
        <w:rPr>
          <w:rFonts w:cs="B Nazanin"/>
          <w:b/>
          <w:bCs/>
        </w:rPr>
        <w:t>F11 model</w:t>
      </w:r>
      <w:r w:rsidRPr="00DC4398">
        <w:rPr>
          <w:rFonts w:cs="B Nazanin"/>
          <w:b/>
          <w:bCs/>
        </w:rPr>
        <w:t xml:space="preserve"> with the refinement capabilities of restoration networks and the precision of keypoint pose estimation, resulting in a robust </w:t>
      </w:r>
      <w:r w:rsidRPr="00DC4398">
        <w:rPr>
          <w:rFonts w:cs="B Nazanin"/>
          <w:b/>
          <w:bCs/>
        </w:rPr>
        <w:t>and accurate line detection system suitable for real-time applications.</w:t>
      </w:r>
    </w:p>
    <w:p w14:paraId="65154B89" w14:textId="7A5DB071" w:rsidR="00D14992" w:rsidRDefault="00D14992" w:rsidP="00245673">
      <w:pPr>
        <w:pStyle w:val="Keywords"/>
      </w:pPr>
      <w:r w:rsidRPr="004D72B5">
        <w:t>Keywords—</w:t>
      </w:r>
      <w:r w:rsidRPr="00CB637E">
        <w:rPr>
          <w:rFonts w:ascii="Segoe UI" w:hAnsi="Segoe UI" w:cs="Segoe UI"/>
          <w:color w:val="404040"/>
        </w:rPr>
        <w:t xml:space="preserve"> </w:t>
      </w:r>
      <w:r>
        <w:rPr>
          <w:rFonts w:ascii="Segoe UI" w:hAnsi="Segoe UI" w:cs="Segoe UI"/>
          <w:color w:val="404040"/>
        </w:rPr>
        <w:t> </w:t>
      </w:r>
      <w:r w:rsidRPr="00CB637E">
        <w:t>Line Segment Detection, Attention U-Net, Adaptive Sparse Transformer (AST), Aerial Imagery, Real-Time Applications</w:t>
      </w:r>
      <w:r w:rsidR="00DC4398">
        <w:t>, Block detector</w:t>
      </w:r>
      <w:r w:rsidRPr="00CB637E">
        <w:t>.</w:t>
      </w:r>
    </w:p>
    <w:p w14:paraId="7CFFB297" w14:textId="77EF2362" w:rsidR="00D14992" w:rsidRDefault="00D14992" w:rsidP="00D14992">
      <w:pPr>
        <w:pStyle w:val="Heading1"/>
      </w:pPr>
      <w:bookmarkStart w:id="1" w:name="_Toc189125693"/>
      <w:r w:rsidRPr="00D632BE">
        <w:t>Introduction</w:t>
      </w:r>
      <w:bookmarkEnd w:id="1"/>
      <w:r w:rsidRPr="00D632BE">
        <w:t xml:space="preserve"> </w:t>
      </w:r>
    </w:p>
    <w:p w14:paraId="7873334D"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 xml:space="preserve">Line segments are fundamental elements in human-made environments, encapsulating the underlying structure of a scene in a compact and efficient manner. Due to their spatial extent and presence even in textureless regions, line features serve as a valuable complement to point-based features in various computer vision tasks. These tasks include 3D reconstruction, Structure-from-Motion (SfM)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J44gGT5i","properties":{"formattedCitation":"[1], [2]","plainCitation":"[1], [2]","dontUpdate":true,"noteIndex":0},"citationItems":[{"id":768,"uris":["http://zotero.org/groups/5378184/items/6NJJMSHK"],"itemData":{"id":768,"type":"article-journal","abstract":"Extracting 3D information from a moving camera is traditionally based on interest point detection and matching. This is especially challenging in urban indoor- and outdoor environments, where the number of distinctive interest points is naturally limited. While common Structure-from-Motion (SfM) approaches usually manage to obtain the correct camera poses, the number of accurate 3D points is very small due to the low number of matchable features. Subsequent Multi-view Stereo approaches may help to overcome this problem, but suffer from a high computational complexity. We propose a novel approach for the task of 3D scene abstraction, which uses straight line segments as underlying features. We use purely geometric constraints to match 2D line segments from different images, and formulate the reconstruction procedure as a graph-clustering problem. We show that our method generates accurate 3D models with low computational costs, which makes it especially useful for large-scale urban datasets.","collection-title":"Large-Scale 3D Modeling of Urban Indoor or Outdoor Scenes from Images and Range Scans","container-title":"Computer Vision and Image Understanding","DOI":"10.1016/j.cviu.2016.03.017","ISSN":"1077-3142","journalAbbreviation":"Computer Vision and Image Understanding","page":"167-178","source":"ScienceDirect","title":"Efficient 3D scene abstraction using line segments","volume":"157","author":[{"family":"Hofer","given":"Manuel"},{"family":"Maurer","given":"Michael"},{"family":"Bischof","given":"Horst"}],"issued":{"date-parts":[["2017",4,1]]}}},{"id":769,"uris":["http://zotero.org/groups/5378184/items/6SN6A9ST"],"itemData":{"id":769,"type":"article-journal","abstract":"Humans tend to build environments with structure, which consists of mainly planar surfaces. From the intersection of planar surfaces arise straight lines. Lines have more degrees-of-freedom than points. Thus, line-based Structure-from-Motion (SfM) provides more information about the environment. In this paper, we present solutions for SfM using lines, namely, incremental SfM. These approaches consist of designing state observers for a camera's dynamical visual system looking at a 3D line. We start by presenting a model that uses spherical coordinates for representing the line's moment vector. We show that this parameterization has singularities, and therefore we introduce a more suitable model that considers the line's moment and shortest viewing ray. Concerning the observers, we present two different methodologies. The first uses a memory-less state-of-the-art framework for dynamic visual systems. Since the previous states of the robotic agent are accessible -- while performing the 3D mapping of the environment -- the second approach aims at exploiting the use of memory to improve the estimation accuracy and convergence speed. The two models and the two observers are evaluated in simulation and real data, where mobile and manipulator robots are used.","container-title":"IEEE Transactions on Robotics","DOI":"10.1109/TRO.2021.3085487","ISSN":"1552-3098, 1941-0468","issue":"1","journalAbbreviation":"IEEE Trans. Robot.","note":"arXiv:2105.11196 [cs]","page":"391-406","source":"arXiv.org","title":"On Incremental Structure-from-Motion using Lines","volume":"38","author":[{"family":"Mateus","given":"André"},{"family":"Tahri","given":"Omar"},{"family":"Aguiar","given":"A. Pedro"},{"family":"Lima","given":"Pedro U."},{"family":"Miraldo","given":"Pedro"}],"issued":{"date-parts":[["2022",2]]}},"label":"page"}],"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2]</w:t>
      </w:r>
      <w:r w:rsidRPr="00D14992">
        <w:rPr>
          <w:rFonts w:ascii="Calibri" w:hAnsi="Calibri" w:cs="Calibri"/>
          <w:sz w:val="24"/>
          <w:szCs w:val="24"/>
        </w:rPr>
        <w:fldChar w:fldCharType="end"/>
      </w:r>
      <w:r w:rsidRPr="00D14992">
        <w:rPr>
          <w:rFonts w:ascii="Calibri" w:hAnsi="Calibri" w:cs="Calibri"/>
          <w:sz w:val="24"/>
          <w:szCs w:val="24"/>
        </w:rPr>
        <w:t>, Simultaneous Localization and Mapping (SLAM)</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BSswM0Vy","properties":{"formattedCitation":"[3], [4]","plainCitation":"[3], [4]","dontUpdate":true,"noteIndex":0},"citationItems":[{"id":773,"uris":["http://zotero.org/groups/5378184/items/7W9BC33A"],"itemData":{"id":773,"type":"article","abstract":"Leveraging line features to improve localization accuracy of point-based visual-inertial SLAM (VINS) is gaining interest as they provide additional constraints on scene structure. However, real-time performance when incorporating line features in VINS has not been addressed. This paper presents PL-VINS, a real-time optimization-based monocular VINS method with point and line features, developed based on the state-of-the-art point-based VINS-Mono \\cite{vins}. We observe that current works use the LSD \\cite{lsd} algorithm to extract line features; however, LSD is designed for scene shape representation instead of the pose estimation problem, which becomes the bottleneck for the real-time performance due to its high computational cost. In this paper, a modified LSD algorithm is presented by studying a hidden parameter tuning and length rejection strategy. The modified LSD can run at least three times as fast as LSD. Further, by representing space lines with the Pl\\\"{u}cker coordinates, the residual error in line estimation is modeled in terms of the point-to-line distance, which is then minimized by iteratively updating the minimum four-parameter orthonormal representation of the Pl\\\"{u}cker coordinates. Experiments in a public benchmark dataset show that the localization error of our method is 12-16\\% less than that of VINS-Mono at the same pose update frequency. %For the benefit of the community, The source code of our method is available at: https://github.com/cnqiangfu/PL-VINS.","DOI":"10.48550/arXiv.2009.07462","note":"arXiv:2009.07462 [cs]","number":"arXiv:2009.07462","publisher":"arXiv","source":"arXiv.org","title":"PL-VINS: Real-Time Monocular Visual-Inertial SLAM with Point and Line Features","title-short":"PL-VINS","URL":"http://arxiv.org/abs/2009.07462","author":[{"family":"Fu","given":"Qiang"},{"family":"Wang","given":"Jialong"},{"family":"Yu","given":"Hongshan"},{"family":"Ali","given":"Islam"},{"family":"Guo","given":"Feng"},{"family":"He","given":"Yijia"},{"family":"Zhang","given":"Hong"}],"accessed":{"date-parts":[["2025",1,14]]},"issued":{"date-parts":[["2022",4,15]]}}},{"id":776,"uris":["http://zotero.org/groups/5378184/items/AJULHBU8"],"itemData":{"id":776,"type":"webpage","abstract":"Visual odometry in sparsely textured environments is still a difficult task. Point feature based approaches are well researched, but they need enough texture to yield good results. Recently, line features moved into focus as they only need structure and no texture. Indoor scenes are typically rich in structure. This is why line features are very well suited for this task. A line represents many points and, thus, provides a higher accuracy than a single point. We present a line-only approach that runs stable in textureless environments while achieving real-time performance. Our approach can compete well with existing point- and line-based methods and outperforms existing line-only methods. We developed a tracking method for line-segments that works well without descriptors. Additionally, we propose a heuristic filter that improves the tracking and arbitrary matching results with lines. Furthermore, an optimization using the Cayley representation for 3D lines is used, reducing the line parameters from usually six to four. We demonstrate our performance on the EuRoC benchmark and on a synthetic scene which we built to test the algorithms under particularly difficult conditions.","language":"en-US","title":"LVO: Line only stereo Visual Odometry","title-short":"LVO","URL":"https://ieeexplore.ieee.org/document/8911808","accessed":{"date-parts":[["2025",1,14]]}}}],"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4]</w:t>
      </w:r>
      <w:r w:rsidRPr="00D14992">
        <w:rPr>
          <w:rFonts w:ascii="Calibri" w:hAnsi="Calibri" w:cs="Calibri"/>
          <w:sz w:val="24"/>
          <w:szCs w:val="24"/>
        </w:rPr>
        <w:fldChar w:fldCharType="end"/>
      </w:r>
      <w:r w:rsidRPr="00D14992">
        <w:rPr>
          <w:rFonts w:ascii="Calibri" w:hAnsi="Calibri" w:cs="Calibri"/>
          <w:sz w:val="24"/>
          <w:szCs w:val="24"/>
        </w:rPr>
        <w:t xml:space="preserve">, visual localization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1525ik81","properties":{"formattedCitation":"[5]","plainCitation":"[5]","noteIndex":0},"citationItems":[{"id":778,"uris":["http://zotero.org/groups/5378184/items/PVFMD42P"],"itemData":{"id":778,"type":"paper-conference","abstract":"In this paper, we develop a robust efficient visual SLAM system that utilizes heterogeneous point and line features. By leveraging ORB-SLAM [1], the proposed system consists of stereo matching, frame tracking, local mapping, loop detection, and bundle adjustment of both point and line features. In particular, as the main theoretical contributions of this paper, we, for the first time, employ the orthonormal representation as the minimal parameterization to model line features along with point features in visual SLAM and analytically derive the Jacobians of the re-projection errors with respect to the line parameters, which significantly improves the SLAM solution. The proposed SLAM has been extensively tested in both synthetic and real-world experiments whose results demonstrate that the proposed system outperforms the state-of-the-art methods in various scenarios.","container-title":"2017 IEEE/RSJ International Conference on Intelligent Robots and Systems (IROS)","DOI":"10.1109/IROS.2017.8205991","event-title":"2017 IEEE/RSJ International Conference on Intelligent Robots and Systems (IROS)","note":"ISSN: 2153-0866","page":"1775-1782","source":"IEEE Xplore","title":"Robust visual SLAM with point and line features","URL":"https://ieeexplore.ieee.org/document/8205991","author":[{"family":"Zuo","given":"Xingxing"},{"family":"Xie","given":"Xiaojia"},{"family":"Liu","given":"Yong"},{"family":"Huang","given":"Guoquan"}],"accessed":{"date-parts":[["2025",1,14]]},"issued":{"date-parts":[["2017",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5]</w:t>
      </w:r>
      <w:r w:rsidRPr="00D14992">
        <w:rPr>
          <w:rFonts w:ascii="Calibri" w:hAnsi="Calibri" w:cs="Calibri"/>
          <w:sz w:val="24"/>
          <w:szCs w:val="24"/>
        </w:rPr>
        <w:fldChar w:fldCharType="end"/>
      </w:r>
      <w:r w:rsidRPr="00D14992">
        <w:rPr>
          <w:rFonts w:ascii="Calibri" w:hAnsi="Calibri" w:cs="Calibri"/>
          <w:sz w:val="24"/>
          <w:szCs w:val="24"/>
        </w:rPr>
        <w:t xml:space="preserve">, object tracking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WCgqOpEU","properties":{"formattedCitation":"[6]","plainCitation":"[6]","noteIndex":0},"citationItems":[{"id":779,"uris":["http://zotero.org/groups/5378184/items/328VVM37"],"itemData":{"id":779,"type":"article","abstract":"Lines provide the significantly richer geometric structural information about the environment than points, so lines are widely used in recent Visual Odometry (VO) works. Since VO with lines use line tracking results to locate and map, line tracking is a crucial component in VO. Although the state-of-the-art line tracking methods have made great progress, they are still heavily dependent on line detection or the predicted line segments. In order to relieve the dependencies described above to track line segments completely, accurately, and robustly at higher computational efficiency, we propose a structure-aware Line tracking algorithm based entirely on Optical Flow (LOF). Firstly, we propose a gradient-based strategy to sample pixels on lines that are suitable for line optical flow calculation. Then, in order to align the lines by fully using the structural relationship between the sampled points on it and effectively removing the influence of sampled points on it occluded by other objects, we propose a two-step structure-aware line segment alignment method. Furthermore, we propose a line refinement method to refine the orientation, position, and endpoints of the aligned line segments. Extensive experimental results demonstrate that the proposed LOF outperforms the state-of-the-art performance in line tracking accuracy, robustness, and efficiency, which also improves the location accuracy and robustness of VO system with lines.","DOI":"10.48550/arXiv.2109.08466","note":"arXiv:2109.08466 [cs]","number":"arXiv:2109.08466","publisher":"arXiv","source":"arXiv.org","title":"LOF: Structure-Aware Line Tracking based on Optical Flow","title-short":"LOF","URL":"http://arxiv.org/abs/2109.08466","author":[{"family":"Quan","given":"Meixiang"},{"family":"Chai","given":"Zheng"},{"family":"Liu","given":"Xiao"}],"accessed":{"date-parts":[["2025",1,14]]},"issued":{"date-parts":[["2021",9,17]]}}}],"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6]</w:t>
      </w:r>
      <w:r w:rsidRPr="00D14992">
        <w:rPr>
          <w:rFonts w:ascii="Calibri" w:hAnsi="Calibri" w:cs="Calibri"/>
          <w:sz w:val="24"/>
          <w:szCs w:val="24"/>
        </w:rPr>
        <w:fldChar w:fldCharType="end"/>
      </w:r>
      <w:r w:rsidRPr="00D14992">
        <w:rPr>
          <w:rFonts w:ascii="Calibri" w:hAnsi="Calibri" w:cs="Calibri"/>
          <w:sz w:val="24"/>
          <w:szCs w:val="24"/>
        </w:rPr>
        <w:t xml:space="preserve">, and vanishing point estimation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emJ5TMZq","properties":{"formattedCitation":"[7]","plainCitation":"[7]","noteIndex":0},"citationItems":[{"id":781,"uris":["http://zotero.org/groups/5378184/items/MU9AQIJC"],"itemData":{"id":781,"type":"webpage","abstract":"We present an algorithm that quickly and accurately estimates vanishing points in images of man-made environments. Contrary to previously proposed solutions, ours is neither iterative nor relies on voting in the space of vanishing points. Our formulation is based on a recently proposed algorithm for the simultaneous estimation of multiple models called J-Linkage. Our method avoids representing edges on the Gaussian sphere and the computations and error measures are done in the image. We show that a consistency measure between a vanishing point and an edge of the image can be computed in closed-form while being geometrically meaningful. Finally, given a set of estimated vanishing points, we show how this consistency measure can be used to identify the three vanishing points corresponding to the Manhattan directions. We compare our algorithm with other approaches on the York Urban Database and show significant performance improvements.","language":"en-US","title":"Non-iterative approach for fast and accurate vanishing point detection","URL":"https://ieeexplore.ieee.org/document/5459328","accessed":{"date-parts":[["2025",1,14]]}}}],"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7]</w:t>
      </w:r>
      <w:r w:rsidRPr="00D14992">
        <w:rPr>
          <w:rFonts w:ascii="Calibri" w:hAnsi="Calibri" w:cs="Calibri"/>
          <w:sz w:val="24"/>
          <w:szCs w:val="24"/>
        </w:rPr>
        <w:fldChar w:fldCharType="end"/>
      </w:r>
      <w:r w:rsidRPr="00D14992">
        <w:rPr>
          <w:rFonts w:ascii="Calibri" w:hAnsi="Calibri" w:cs="Calibri"/>
          <w:sz w:val="24"/>
          <w:szCs w:val="24"/>
        </w:rPr>
        <w:t>. The robustness and accuracy of line segment detection are critical for these applications, as they directly impact the quality of the extracted features and the success of downstream tasks.</w:t>
      </w:r>
    </w:p>
    <w:p w14:paraId="76841944"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 xml:space="preserve">Traditionally, line segments have been detected using handcrafted methods such as the Line Segment Detector (LSD)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C54Shmlm","properties":{"formattedCitation":"[8]","plainCitation":"[8]","noteIndex":0},"citationItems":[{"id":782,"uris":["http://zotero.org/groups/5378184/items/CAKCSLHD"],"itemData":{"id":782,"type":"article-journal","abstract":"We propose a linear-time line segment detector that gives accurate results, a controlled number of false detections, and requires no parameter tuning. This algorithm is tested and compared to state-of-the-art algorithms on a wide set of natural images.","container-title":"IEEE Transactions on Pattern Analysis and Machine Intelligence","DOI":"10.1109/TPAMI.2008.300","ISSN":"1939-3539","issue":"4","note":"event-title: IEEE Transactions on Pattern Analysis and Machine Intelligence","page":"722-732","source":"IEEE Xplore","title":"LSD: A Fast Line Segment Detector with a False Detection Control","title-short":"LSD","volume":"32","author":[{"family":"Grompone von Gioi","given":"Rafael"},{"family":"Jakubowicz","given":"Jeremie"},{"family":"Morel","given":"Jean-Michel"},{"family":"Randall","given":"Gregory"}],"issued":{"date-parts":[["2010",4]]}}}],"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8]</w:t>
      </w:r>
      <w:r w:rsidRPr="00D14992">
        <w:rPr>
          <w:rFonts w:ascii="Calibri" w:hAnsi="Calibri" w:cs="Calibri"/>
          <w:sz w:val="24"/>
          <w:szCs w:val="24"/>
        </w:rPr>
        <w:fldChar w:fldCharType="end"/>
      </w:r>
      <w:r w:rsidRPr="00D14992">
        <w:rPr>
          <w:rFonts w:ascii="Calibri" w:hAnsi="Calibri" w:cs="Calibri"/>
          <w:sz w:val="24"/>
          <w:szCs w:val="24"/>
        </w:rPr>
        <w:t>, which relies on image gradients and low-level details. While these methods are computationally efficient and accurate under ideal conditions, they often struggle in challenging scenarios, such as low illumination or noisy environments, where the image gradient becomes unreliable. Additionally, traditional methods lack global contextual understanding, leading to the detection of irrelevant or noisy lines that do not contribute meaningfully to the scene structure.</w:t>
      </w:r>
    </w:p>
    <w:p w14:paraId="44CA2F21"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lastRenderedPageBreak/>
        <w:t xml:space="preserve">Recent advancements in deep learning have opened new avenues for addressing these limitations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qlGZs7ns","properties":{"formattedCitation":"[9], [10]","plainCitation":"[9], [10]","noteIndex":0},"citationItems":[{"id":783,"uris":["http://zotero.org/groups/5378184/items/Q48GDLGH"],"itemData":{"id":783,"type":"article","abstract":"In this paper, we propose a learning-based approach to the task of automatically extracting a \"wireframe\" representation for images of cluttered man-made environments. The wireframe (see Fig. 1) contains all salient straight lines and their junctions of the scene that encode efficiently and accurately large-scale geometry and object shapes. To this end, we have built a very large new dataset of over 5,000 images with wireframes thoroughly labelled by humans. We have proposed two convolutional neural networks that are suitable for extracting junctions and lines with large spatial support, respectively. The networks trained on our dataset have achieved significantly better performance than state-of-the-art methods for junction detection and line segment detection, respectively. We have conducted extensive experiments to evaluate quantitatively and qualitatively the wireframes obtained by our method, and have convincingly shown that effectively and efficiently parsing wireframes for images of man-made environments is a feasible goal within reach. Such wireframes could benefit many important visual tasks such as feature correspondence, 3D reconstruction, vision-based mapping, localization, and navigation. The data and source code are available at https://github.com/huangkuns/wireframe.","DOI":"10.48550/arXiv.2007.07527","note":"arXiv:2007.07527 [cs]","number":"arXiv:2007.07527","publisher":"arXiv","source":"arXiv.org","title":"Learning to Parse Wireframes in Images of Man-Made Environments","URL":"http://arxiv.org/abs/2007.07527","author":[{"family":"Huang","given":"Kun"},{"family":"Wang","given":"Yifan"},{"family":"Zhou","given":"Zihan"},{"family":"Ding","given":"Tianjiao"},{"family":"Gao","given":"Shenghua"},{"family":"Ma","given":"Yi"}],"accessed":{"date-parts":[["2025",1,14]]},"issued":{"date-parts":[["2020",7,15]]}}},{"id":785,"uris":["http://zotero.org/groups/5378184/items/PXB42AT3"],"itemData":{"id":785,"type":"article","abstract":"Classical work on line segment detection is knowledge-based; it uses carefully designed geometric priors using either image gradients, pixel groupings, or Hough transform variants. Instead, current deep learning methods do away with all prior knowledge and replace priors by training deep networks on large manually annotated datasets. Here, we reduce the dependency on labeled data by building on the classic knowledge-based priors while using deep networks to learn features. We add line priors through a trainable Hough transform block into a deep network. Hough transform provides the prior knowledge about global line parameterizations, while the convolutional layers can learn the local gradient-like line features. On the Wireframe (ShanghaiTech) and York Urban datasets we show that adding prior knowledge improves data efficiency as line priors no longer need to be learned from data. Keywords: Hough transform; global line prior, line segment detection.","DOI":"10.48550/arXiv.2007.09493","note":"arXiv:2007.09493 [cs]","number":"arXiv:2007.09493","publisher":"arXiv","source":"arXiv.org","title":"Deep Hough-Transform Line Priors","URL":"http://arxiv.org/abs/2007.09493","author":[{"family":"Lin","given":"Yancong"},{"family":"Pintea","given":"Silvia L."},{"family":"Gemert","given":"Jan C.","dropping-particle":"van"}],"accessed":{"date-parts":[["2025",1,14]]},"issued":{"date-parts":[["2020",7,18]]}}}],"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9], [10]</w:t>
      </w:r>
      <w:r w:rsidRPr="00D14992">
        <w:rPr>
          <w:rFonts w:ascii="Calibri" w:hAnsi="Calibri" w:cs="Calibri"/>
          <w:sz w:val="24"/>
          <w:szCs w:val="24"/>
        </w:rPr>
        <w:fldChar w:fldCharType="end"/>
      </w:r>
      <w:r w:rsidRPr="00D14992">
        <w:rPr>
          <w:rFonts w:ascii="Calibri" w:hAnsi="Calibri" w:cs="Calibri"/>
          <w:sz w:val="24"/>
          <w:szCs w:val="24"/>
        </w:rPr>
        <w:t>. Deep learning-based line detection methods, such as deep wireframe parsing techniques</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2aKteJh0","properties":{"formattedCitation":"[11]","plainCitation":"[11]","noteIndex":0},"citationItems":[{"id":787,"uris":["http://zotero.org/groups/5378184/items/4X276L98"],"itemData":{"id":787,"type":"article","abstract":"This paper presents a region-partition based attraction field dual representation for line segment maps, and thus poses the problem of line segment detection (LSD) as the region coloring problem. The latter is then addressed by learning deep convolutional neural networks (ConvNets) for accuracy, robustness and efficiency. For a 2D line segment map, our dual representation consists of three components: (i) A region-partition map in which every pixel is assigned to one and only one line segment; (ii) An attraction field map in which every pixel in a partition region is encoded by its 2D projection vector w.r.t. the associated line segment; and (iii) A squeeze module which squashes the attraction field to a line segment map that almost perfectly recovers the input one. By leveraging the duality, we learn ConvNets to compute the attraction field maps for raw in-put images, followed by the squeeze module for LSD, in an end-to-end manner. Our method rigorously addresses several challenges in LSD such as local ambiguity and class imbalance. Our method also harnesses the best practices developed in ConvNets based semantic segmentation methods such as the encoder-decoder architecture and the a-trous convolution. In experiments, our method is tested on the WireFrame dataset and the YorkUrban dataset with state-of-the-art performance obtained. Especially, we advance the performance by 4.5 percents on the WireFrame dataset. Our method is also fast with 6.6~10.4 FPS, outperforming most of existing line segment detectors.","DOI":"10.48550/arXiv.1812.02122","note":"arXiv:1812.02122 [cs]","number":"arXiv:1812.02122","publisher":"arXiv","source":"arXiv.org","title":"Learning Attraction Field Representation for Robust Line Segment Detection","URL":"http://arxiv.org/abs/1812.02122","author":[{"family":"Xue","given":"Nan"},{"family":"Bai","given":"Song"},{"family":"Wang","given":"Fudong"},{"family":"Xia","given":"Gui-Song"},{"family":"Wu","given":"Tianfu"},{"family":"Zhang","given":"Liangpei"}],"accessed":{"date-parts":[["2025",1,14]]},"issued":{"date-parts":[["2019",3,5]]}}}],"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1]</w:t>
      </w:r>
      <w:r w:rsidRPr="00D14992">
        <w:rPr>
          <w:rFonts w:ascii="Calibri" w:hAnsi="Calibri" w:cs="Calibri"/>
          <w:sz w:val="24"/>
          <w:szCs w:val="24"/>
        </w:rPr>
        <w:fldChar w:fldCharType="end"/>
      </w:r>
      <w:r w:rsidRPr="00D14992">
        <w:rPr>
          <w:rFonts w:ascii="Calibri" w:hAnsi="Calibri" w:cs="Calibri"/>
          <w:sz w:val="24"/>
          <w:szCs w:val="24"/>
          <w:rtl/>
        </w:rPr>
        <w:t xml:space="preserve"> </w:t>
      </w:r>
      <w:r w:rsidRPr="00D14992">
        <w:rPr>
          <w:rFonts w:ascii="Calibri" w:hAnsi="Calibri" w:cs="Calibri"/>
          <w:sz w:val="24"/>
          <w:szCs w:val="24"/>
          <w:rtl/>
        </w:rPr>
        <w:fldChar w:fldCharType="begin"/>
      </w:r>
      <w:r w:rsidRPr="00D14992">
        <w:rPr>
          <w:rFonts w:ascii="Calibri" w:hAnsi="Calibri" w:cs="Calibri"/>
          <w:sz w:val="24"/>
          <w:szCs w:val="24"/>
          <w:rtl/>
        </w:rPr>
        <w:instrText xml:space="preserve"> </w:instrText>
      </w:r>
      <w:r w:rsidRPr="00D14992">
        <w:rPr>
          <w:rFonts w:ascii="Calibri" w:hAnsi="Calibri" w:cs="Calibri"/>
          <w:sz w:val="24"/>
          <w:szCs w:val="24"/>
        </w:rPr>
        <w:instrText>ADDIN ZOTERO_ITEM CSL_CITATION {"citationID":"5l97CzKE","properties":{"formattedCitation":"[12]","plainCitation":"[12]","noteIndex":0},"citationItems":[{"id":789,"uris":["http://zotero.org/groups/5378184/items/I3BTGNRI"],"itemData":{"id":789,"type":"paper-conference","event-title":"Proceedings of the IEEE/CVF International Conference on Computer Vision","page":"962-971","source":"openaccess.thecvf.com","title":"End-to-End Wireframe Parsing","URL":"https://openaccess.thecvf.com/content_ICCV_2019/html/Zhou</w:instrText>
      </w:r>
      <w:r w:rsidRPr="00D14992">
        <w:rPr>
          <w:rFonts w:ascii="Calibri" w:hAnsi="Calibri" w:cs="Calibri"/>
          <w:sz w:val="24"/>
          <w:szCs w:val="24"/>
          <w:rtl/>
        </w:rPr>
        <w:instrText>_</w:instrText>
      </w:r>
      <w:r w:rsidRPr="00D14992">
        <w:rPr>
          <w:rFonts w:ascii="Calibri" w:hAnsi="Calibri" w:cs="Calibri"/>
          <w:sz w:val="24"/>
          <w:szCs w:val="24"/>
        </w:rPr>
        <w:instrText>End-to-End_Wireframe_Parsing_ICCV_2019_paper.html","author":[{"family":"Zhou","given":"Yichao"},{"family":"Qi","given":"Haozhi"},{"family":"Ma","given":"Yi"}],"accessed":{"date-parts</w:instrText>
      </w:r>
      <w:r w:rsidRPr="00D14992">
        <w:rPr>
          <w:rFonts w:ascii="Calibri" w:hAnsi="Calibri" w:cs="Calibri"/>
          <w:sz w:val="24"/>
          <w:szCs w:val="24"/>
          <w:rtl/>
        </w:rPr>
        <w:instrText>":[["2025",1,14]]</w:instrText>
      </w:r>
      <w:r w:rsidRPr="00D14992">
        <w:rPr>
          <w:rFonts w:ascii="Calibri" w:hAnsi="Calibri" w:cs="Calibri"/>
          <w:sz w:val="24"/>
          <w:szCs w:val="24"/>
        </w:rPr>
        <w:instrText>},"issued":{"date-parts</w:instrText>
      </w:r>
      <w:r w:rsidRPr="00D14992">
        <w:rPr>
          <w:rFonts w:ascii="Calibri" w:hAnsi="Calibri" w:cs="Calibri"/>
          <w:sz w:val="24"/>
          <w:szCs w:val="24"/>
          <w:rtl/>
        </w:rPr>
        <w:instrText>":[["2019"]]</w:instrText>
      </w:r>
      <w:r w:rsidRPr="00D14992">
        <w:rPr>
          <w:rFonts w:ascii="Calibri" w:hAnsi="Calibri" w:cs="Calibri"/>
          <w:sz w:val="24"/>
          <w:szCs w:val="24"/>
        </w:rPr>
        <w:instrText>}}}],"schema":"https</w:instrText>
      </w:r>
      <w:r w:rsidRPr="00D14992">
        <w:rPr>
          <w:rFonts w:ascii="Calibri" w:hAnsi="Calibri" w:cs="Calibri"/>
          <w:sz w:val="24"/>
          <w:szCs w:val="24"/>
          <w:rtl/>
        </w:rPr>
        <w:instrText>://</w:instrText>
      </w:r>
      <w:r w:rsidRPr="00D14992">
        <w:rPr>
          <w:rFonts w:ascii="Calibri" w:hAnsi="Calibri" w:cs="Calibri"/>
          <w:sz w:val="24"/>
          <w:szCs w:val="24"/>
        </w:rPr>
        <w:instrText>github.com/citation-style-language/schema/raw/master/csl-citation.json</w:instrText>
      </w:r>
      <w:r w:rsidRPr="00D14992">
        <w:rPr>
          <w:rFonts w:ascii="Calibri" w:hAnsi="Calibri" w:cs="Calibri"/>
          <w:sz w:val="24"/>
          <w:szCs w:val="24"/>
          <w:rtl/>
        </w:rPr>
        <w:instrText xml:space="preserve">"} </w:instrText>
      </w:r>
      <w:r w:rsidRPr="00D14992">
        <w:rPr>
          <w:rFonts w:ascii="Calibri" w:hAnsi="Calibri" w:cs="Calibri"/>
          <w:sz w:val="24"/>
          <w:szCs w:val="24"/>
          <w:rtl/>
        </w:rPr>
        <w:fldChar w:fldCharType="separate"/>
      </w:r>
      <w:r w:rsidRPr="00D14992">
        <w:rPr>
          <w:rFonts w:ascii="Calibri" w:hAnsi="Calibri" w:cs="Calibri"/>
          <w:sz w:val="24"/>
          <w:szCs w:val="24"/>
        </w:rPr>
        <w:t>[12]</w:t>
      </w:r>
      <w:r w:rsidRPr="00D14992">
        <w:rPr>
          <w:rFonts w:ascii="Calibri" w:hAnsi="Calibri" w:cs="Calibri"/>
          <w:sz w:val="24"/>
          <w:szCs w:val="24"/>
          <w:rtl/>
        </w:rPr>
        <w:fldChar w:fldCharType="end"/>
      </w:r>
      <w:r w:rsidRPr="00D14992">
        <w:rPr>
          <w:rFonts w:ascii="Calibri" w:hAnsi="Calibri" w:cs="Calibri"/>
          <w:sz w:val="24"/>
          <w:szCs w:val="24"/>
        </w:rPr>
        <w:t>, have demonstrated the ability to infer structural lines in indoor scenes</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Q6PoPSzL","properties":{"formattedCitation":"[13], [14]","plainCitation":"[13], [14]","dontUpdate":true,"noteIndex":0},"citationItems":[{"id":790,"uris":["http://zotero.org/groups/5378184/items/2P53C3M6"],"itemData":{"id":790,"type":"article","abstract":"We present a one-stage Fully Convolutional Line Parsing network (F-Clip) that detects line segments from images. The proposed network is very simple and flexible with variations that gracefully trade off between speed and accuracy for different applications. F-Clip detects line segments in an end-to-end fashion by predicting each line's center position, length, and angle. We further customize the design of convolution kernels of our fully convolutional network to effectively exploit the statistical priors of the distribution of line angles in real image datasets. We conduct extensive experiments and show that our method achieves a significantly better trade-off between efficiency and accuracy, resulting in a real-time line detector at up to 73 FPS on a single GPU. Such inference speed makes our method readily applicable to real-time tasks without compromising any accuracy of previous methods. Moreover, when equipped with a performance-improving backbone network, F-Clip is able to significantly outperform all state-of-the-art line detectors on accuracy at a similar or even higher frame rate. In other word, under same inference speed, F-Clip always achieving best accuracy compare with other methods. Source code https://github.com/Delay-Xili/F-Clip.","DOI":"10.48550/arXiv.2104.11207","note":"arXiv:2104.11207 [cs]","number":"arXiv:2104.11207","publisher":"arXiv","source":"arXiv.org","title":"Fully Convolutional Line Parsing","URL":"http://arxiv.org/abs/2104.11207","author":[{"family":"Dai","given":"Xili"},{"family":"Gong","given":"Haigang"},{"family":"Wu","given":"Shuai"},{"family":"Yuan","given":"Xiaojun"},{"family":"Ma","given":"Yi"}],"accessed":{"date-parts":[["2025",1,14]]},"issued":{"date-parts":[["2022",12,29]]}}},{"id":792,"uris":["http://zotero.org/groups/5378184/items/DQR2KRBL"],"itemData":{"id":792,"type":"article-journal","abstract":"Previous deep learning-based line segment detection (LSD) suffers from the immense model size and high computational cost for line prediction. This constrains them from real-time inference on computationally restricted environments. In this paper, we propose a real-time and light-weight line segment detector for resource-constrained environments named Mobile LSD (M-LSD). We design an extremely efficient LSD architecture by minimizing the backbone network and removing the typical multi-module process for line prediction found in previous methods. To maintain competitive performance with a light-weight network, we present novel training schemes: Segments of Line segment (SoL) augmentation, matching and geometric loss. SoL augmentation splits a line segment into multiple subparts, which are used to provide auxiliary line data during the training process. Moreover, the matching and geometric loss allow a model to capture additional geometric cues. Compared with TP-LSD-Lite, previously the best real-time LSD method, our model (M-LSD-tiny) achieves competitive performance with 2.5% of model size and an increase of 130.5% in inference speed on GPU. Furthermore, our model runs at 56.8 FPS and 48.6 FPS on the latest Android and iPhone mobile devices, respectively. To the best of our knowledge, this is the first real-time deep LSD available on mobile devices.","container-title":"Proceedings of the AAAI Conference on Artificial Intelligence","DOI":"10.1609/aaai.v36i1.19953","ISSN":"2374-3468","issue":"1","language":"en","license":"Copyright (c) 2022 Association for the Advancement of Artificial Intelligence","note":"number: 1","page":"726-734","source":"ojs.aaai.org","title":"Towards Light-Weight and Real-Time Line Segment Detection","volume":"36","author":[{"family":"Gu","given":"Geonmo"},{"family":"Ko","given":"Byungsoo"},{"family":"Go","given":"SeoungHyun"},{"family":"Lee","given":"Sung-Hyun"},{"family":"Lee","given":"Jingeun"},{"family":"Shin","given":"Minchul"}],"issued":{"date-parts":[["2022",6,28]]}}}],"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3],[14]</w:t>
      </w:r>
      <w:r w:rsidRPr="00D14992">
        <w:rPr>
          <w:rFonts w:ascii="Calibri" w:hAnsi="Calibri" w:cs="Calibri"/>
          <w:sz w:val="24"/>
          <w:szCs w:val="24"/>
        </w:rPr>
        <w:fldChar w:fldCharType="end"/>
      </w:r>
      <w:r w:rsidRPr="00D14992">
        <w:rPr>
          <w:rFonts w:ascii="Calibri" w:hAnsi="Calibri" w:cs="Calibri"/>
          <w:sz w:val="24"/>
          <w:szCs w:val="24"/>
        </w:rPr>
        <w:t xml:space="preserve">. More generic deep line segment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IBEtJjr8","properties":{"formattedCitation":"[15]","plainCitation":"[15]","noteIndex":0},"citationItems":[{"id":793,"uris":["http://zotero.org/groups/5378184/items/ZG3VW35B"],"itemData":{"id":793,"type":"article","abstract":"This paper proposes a novel deep convolutional model, Tri-Points Based Line Segment Detector (TP-LSD), to detect line segments in an image at real-time speed. The previous related methods typically use the two-step strategy, relying on either heuristic post-process or extra classifier. To realize one-step detection with a faster and more compact model, we introduce the tri-points representation, converting the line segment detection to the end-to-end prediction of a root-point and two endpoints for each line segment. TP-LSD has two branches: tri-points extraction branch and line segmentation branch. The former predicts the heat map of root-points and the two displacement maps of endpoints. The latter segments the pixels on straight lines out from background. Moreover, the line segmentation map is reused in the first branch as structural prior. We propose an additional novel evaluation metric and evaluate our method on Wireframe and YorkUrban datasets, demonstrating not only the competitive accuracy compared to the most recent methods, but also the real-time run speed up to 78 FPS with the $320\\times 320$ input.","DOI":"10.48550/arXiv.2009.05505","note":"arXiv:2009.05505 [cs]","number":"arXiv:2009.05505","publisher":"arXiv","source":"arXiv.org","title":"TP-LSD: Tri-Points Based Line Segment Detector","title-short":"TP-LSD","URL":"http://arxiv.org/abs/2009.05505","author":[{"family":"Huang","given":"Siyu"},{"family":"Qin","given":"Fangbo"},{"family":"Xiong","given":"Pengfei"},{"family":"Ding","given":"Ning"},{"family":"He","given":"Yijia"},{"family":"Liu","given":"Xiao"}],"accessed":{"date-parts":[["2025",1,14]]},"issued":{"date-parts":[["2020",9,11]]}}}],"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5]</w:t>
      </w:r>
      <w:r w:rsidRPr="00D14992">
        <w:rPr>
          <w:rFonts w:ascii="Calibri" w:hAnsi="Calibri" w:cs="Calibri"/>
          <w:sz w:val="24"/>
          <w:szCs w:val="24"/>
        </w:rPr>
        <w:fldChar w:fldCharType="end"/>
      </w:r>
      <w:r w:rsidRPr="00D14992">
        <w:rPr>
          <w:rFonts w:ascii="Calibri" w:hAnsi="Calibri" w:cs="Calibri"/>
          <w:sz w:val="24"/>
          <w:szCs w:val="24"/>
          <w:rtl/>
        </w:rPr>
        <w:t xml:space="preserve"> </w:t>
      </w:r>
      <w:r w:rsidRPr="00D14992">
        <w:rPr>
          <w:rFonts w:ascii="Calibri" w:hAnsi="Calibri" w:cs="Calibri"/>
          <w:sz w:val="24"/>
          <w:szCs w:val="24"/>
        </w:rPr>
        <w:t xml:space="preserve">and joint line detectors with descriptors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q5kCsHq1","properties":{"formattedCitation":"[16], [17]","plainCitation":"[16], [17]","noteIndex":0},"citationItems":[{"id":795,"uris":["http://zotero.org/groups/5378184/items/29IJB5CZ"],"itemData":{"id":795,"type":"webpage","title":"L2D2: Learnable Line Detector and Descriptor | IEEE Conference Publication | IEEE Xplore","URL":"https://ieeexplore.ieee.org/document/9665961","accessed":{"date-parts":[["2025",1,14]]}}},{"id":796,"uris":["http://zotero.org/groups/5378184/items/DYCL3YYD"],"itemData":{"id":796,"type":"article","abstract":"Compared to feature point detection and description, detecting and matching line segments offer additional challenges. Yet, line features represent a promising complement to points for multi-view tasks. Lines are indeed well-defined by the image gradient, frequently appear even in poorly textured areas and offer robust structural cues. We thus hereby introduce the first joint detection and description of line segments in a single deep network. Thanks to a self-supervised training, our method does not require any annotated line labels and can therefore generalize to any dataset. Our detector offers repeatable and accurate localization of line segments in images, departing from the wireframe parsing approach. Leveraging the recent progresses in descriptor learning, our proposed line descriptor is highly discriminative, while remaining robust to viewpoint changes and occlusions. We evaluate our approach against previous line detection and description methods on several multi-view datasets created with homographic warps as well as real-world viewpoint changes. Our full pipeline yields higher repeatability, localization accuracy and matching metrics, and thus represents a first step to bridge the gap with learned feature points methods. Code and trained weights are available at https://github.com/cvg/SOLD2.","DOI":"10.48550/arXiv.2104.03362","note":"arXiv:2104.03362 [cs]","number":"arXiv:2104.03362","publisher":"arXiv","source":"arXiv.org","title":"SOLD2: Self-supervised Occlusion-aware Line Description and Detection","title-short":"SOLD2","URL":"http://arxiv.org/abs/2104.03362","author":[{"family":"Pautrat","given":"Rémi"},{"family":"Lin","given":"Juan-Ting"},{"family":"Larsson","given":"Viktor"},{"family":"Oswald","given":"Martin R."},{"family":"Pollefeys","given":"Marc"}],"accessed":{"date-parts":[["2025",1,14]]},"issued":{"date-parts":[["2021",4,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6], [17]</w:t>
      </w:r>
      <w:r w:rsidRPr="00D14992">
        <w:rPr>
          <w:rFonts w:ascii="Calibri" w:hAnsi="Calibri" w:cs="Calibri"/>
          <w:sz w:val="24"/>
          <w:szCs w:val="24"/>
        </w:rPr>
        <w:fldChar w:fldCharType="end"/>
      </w:r>
      <w:r w:rsidRPr="00D14992">
        <w:rPr>
          <w:rFonts w:ascii="Calibri" w:hAnsi="Calibri" w:cs="Calibri"/>
          <w:sz w:val="24"/>
          <w:szCs w:val="24"/>
        </w:rPr>
        <w:t xml:space="preserve"> have also been proposed</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uFanLTZ5","properties":{"formattedCitation":"[18]","plainCitation":"[18]","noteIndex":0},"citationItems":[{"id":798,"uris":["http://zotero.org/groups/5378184/items/8VDWLAW3"],"itemData":{"id":798,"type":"article","abstract":"We present the novel Efficient Line Segment Detector and Descriptor (ELSD) to simultaneously detect line segments and extract their descriptors in an image. Unlike the traditional pipelines that conduct detection and description separately, ELSD utilizes a shared feature extractor for both detection and description, to provide the essential line features to the higher-level tasks like SLAM and image matching in real time. First, we design the one-stage compact model, and propose to use the mid-point, angle and length as the minimal representation of line segment, which also guarantees the center-symmetry. The non-centerness suppression is proposed to filter out the fragmented line segments caused by lines' intersections. The fine offset prediction is designed to refine the mid-point localization. Second, the line descriptor branch is integrated with the detector branch, and the two branches are jointly trained in an end-to-end manner. In the experiments, the proposed ELSD achieves the state-of-the-art performance on the Wireframe dataset and YorkUrban dataset, in both accuracy and efficiency. The line description ability of ELSD also outperforms the previous works on the line matching task.","DOI":"10.48550/arXiv.2104.14205","note":"arXiv:2104.14205 [cs]","number":"arXiv:2104.14205","publisher":"arXiv","source":"arXiv.org","title":"ELSD: Efficient Line Segment Detector and Descriptor","title-short":"ELSD","URL":"http://arxiv.org/abs/2104.14205","author":[{"family":"Zhang","given":"Haotian"},{"family":"Luo","given":"Yicheng"},{"family":"Qin","given":"Fangbo"},{"family":"He","given":"Yijia"},{"family":"Liu","given":"Xiao"}],"accessed":{"date-parts":[["2025",1,14]]},"issued":{"date-parts":[["2021",4,2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8]</w:t>
      </w:r>
      <w:r w:rsidRPr="00D14992">
        <w:rPr>
          <w:rFonts w:ascii="Calibri" w:hAnsi="Calibri" w:cs="Calibri"/>
          <w:sz w:val="24"/>
          <w:szCs w:val="24"/>
        </w:rPr>
        <w:fldChar w:fldCharType="end"/>
      </w:r>
      <w:r w:rsidRPr="00D14992">
        <w:rPr>
          <w:rFonts w:ascii="Calibri" w:hAnsi="Calibri" w:cs="Calibri"/>
          <w:sz w:val="24"/>
          <w:szCs w:val="24"/>
        </w:rPr>
        <w:t>. These methods leverage large receptive fields to encode image context, enabling them to distinguish between meaningful and noisy lines. However, most of these approaches are fully supervised and rely on limited datasets, such as the Wireframe dataset</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hxwQNKlO","properties":{"formattedCitation":"[9]","plainCitation":"[9]","noteIndex":0},"citationItems":[{"id":783,"uris":["http://zotero.org/groups/5378184/items/Q48GDLGH"],"itemData":{"id":783,"type":"article","abstract":"In this paper, we propose a learning-based approach to the task of automatically extracting a \"wireframe\" representation for images of cluttered man-made environments. The wireframe (see Fig. 1) contains all salient straight lines and their junctions of the scene that encode efficiently and accurately large-scale geometry and object shapes. To this end, we have built a very large new dataset of over 5,000 images with wireframes thoroughly labelled by humans. We have proposed two convolutional neural networks that are suitable for extracting junctions and lines with large spatial support, respectively. The networks trained on our dataset have achieved significantly better performance than state-of-the-art methods for junction detection and line segment detection, respectively. We have conducted extensive experiments to evaluate quantitatively and qualitatively the wireframes obtained by our method, and have convincingly shown that effectively and efficiently parsing wireframes for images of man-made environments is a feasible goal within reach. Such wireframes could benefit many important visual tasks such as feature correspondence, 3D reconstruction, vision-based mapping, localization, and navigation. The data and source code are available at https://github.com/huangkuns/wireframe.","DOI":"10.48550/arXiv.2007.07527","note":"arXiv:2007.07527 [cs]","number":"arXiv:2007.07527","publisher":"arXiv","source":"arXiv.org","title":"Learning to Parse Wireframes in Images of Man-Made Environments","URL":"http://arxiv.org/abs/2007.07527","author":[{"family":"Huang","given":"Kun"},{"family":"Wang","given":"Yifan"},{"family":"Zhou","given":"Zihan"},{"family":"Ding","given":"Tianjiao"},{"family":"Gao","given":"Shenghua"},{"family":"Ma","given":"Yi"}],"accessed":{"date-parts":[["2025",1,14]]},"issued":{"date-parts":[["2020",7,15]]}}}],"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9]</w:t>
      </w:r>
      <w:r w:rsidRPr="00D14992">
        <w:rPr>
          <w:rFonts w:ascii="Calibri" w:hAnsi="Calibri" w:cs="Calibri"/>
          <w:sz w:val="24"/>
          <w:szCs w:val="24"/>
        </w:rPr>
        <w:fldChar w:fldCharType="end"/>
      </w:r>
      <w:r w:rsidRPr="00D14992">
        <w:rPr>
          <w:rFonts w:ascii="Calibri" w:hAnsi="Calibri" w:cs="Calibri"/>
          <w:sz w:val="24"/>
          <w:szCs w:val="24"/>
        </w:rPr>
        <w:t>, which is biased toward indoor structural lines and lacks diversity for training generic line detectors. Furthermore, while deep learning methods show promise in handling challenging conditions, they often fall short in terms of accuracy and endpoint localization compared to traditional methods, particularly in straightforward scenarios.</w:t>
      </w:r>
    </w:p>
    <w:p w14:paraId="1B7ECE58" w14:textId="3DA96476"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The growing demand for autonomous robots and vision-based systems has further emphasized the need for robust and efficient line detection algorithms. Tasks such as scene recognition</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rOzylNOK","properties":{"formattedCitation":"[19]","plainCitation":"[19]","noteIndex":0},"citationItems":[{"id":802,"uris":["http://zotero.org/groups/5378184/items/J799PFA8"],"itemData":{"id":802,"type":"chapter","abstract":"In this paper, we explore the problem of interesting scene prediction for mobile robots. This area is currently underexplored but is crucial for many practical applications such as autonomous exploration and decision making. Inspired by industrial demands, we first propose a novel translation-invariant visual memory for recalling and identifying interesting scenes, then design a three-stage architecture of long-term, short-term, and online learning. This enables our system to learn human-like experience, environmental knowledge, and online adaption, respectively. Our approach achieves much higher accuracy than the state-of-the-art algorithms on challenging robotic interestingness datasets.","note":"DOI: 10.1007/978-3-030-58536-5_4\nISSN: 0302-9743, 1611-3349\narXiv:2005.08829 [cs]","page":"52-68","source":"arXiv.org","title":"Visual Memorability for Robotic Interestingness via Unsupervised Online Learning","URL":"http://arxiv.org/abs/2005.08829","author":[{"family":"Wang","given":"Chen"},{"family":"Wang","given":"Wenshan"},{"family":"Qiu","given":"Yuheng"},{"family":"Hu","given":"Yafei"},{"family":"Scherer","given":"Sebastian"}],"accessed":{"date-parts":[["2025",1,14]]},"issued":{"date-parts":[["2020"]]}}}],"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9]</w:t>
      </w:r>
      <w:r w:rsidRPr="00D14992">
        <w:rPr>
          <w:rFonts w:ascii="Calibri" w:hAnsi="Calibri" w:cs="Calibri"/>
          <w:sz w:val="24"/>
          <w:szCs w:val="24"/>
        </w:rPr>
        <w:fldChar w:fldCharType="end"/>
      </w:r>
      <w:r w:rsidRPr="00D14992">
        <w:rPr>
          <w:rFonts w:ascii="Calibri" w:hAnsi="Calibri" w:cs="Calibri"/>
          <w:sz w:val="24"/>
          <w:szCs w:val="24"/>
        </w:rPr>
        <w:t>, SLAM</w:t>
      </w:r>
      <w:r w:rsidRPr="00D14992">
        <w:rPr>
          <w:rFonts w:ascii="Calibri" w:hAnsi="Calibri" w:cs="Calibri"/>
          <w:sz w:val="24"/>
          <w:szCs w:val="24"/>
          <w:rtl/>
        </w:rPr>
        <w:t xml:space="preserve">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e9E4m2pa","properties":{"formattedCitation":"[20]","plainCitation":"[20]","noteIndex":0},"citationItems":[{"id":804,"uris":["http://zotero.org/groups/5378184/items/AZSX5KYC"],"itemData":{"id":804,"type":"paper-conference","abstract":"Dynamic Object-aware SLAM (DOS) exploits object-level information to enable robust motion estimation in dynamic environments. Existing methods mainly focus on identifying and excluding dynamic objects from the optimization. In this paper, we show that feature-based visual SLAM systems can also benefit from the presence of dynamic articulated objects by taking advantage of two observations: (1) The 3D structure of each rigid part of articulated object remains consistent over time; (2) The points on the same rigid part follow the same motion. In particular, we present AirDOS, a dynamic object-aware system that introduces rigidity and motion constraints to model articulated objects. By jointly optimizing the camera pose, object motion, and the object 3D structure, we can rectify the camera pose estimation, preventing tracking loss, and generate 4D spatio-temporal maps for both dynamic objects and static scenes. Experiments show that our algorithm improves the robustness of visual SLAM algorithms in challenging crowded urban environments. To the best of our knowledge, AirDOS is the first dynamic object-aware SLAM system demonstrating that camera pose estimation can be improved by incorporating dynamic articulated objects.","DOI":"10.1109/ICRA46639.2022.9811667","note":"arXiv:2109.09903 [cs]","page":"8047-8053","source":"arXiv.org","title":"AirDOS: Dynamic SLAM benefits from Articulated Objects","title-short":"AirDOS","URL":"http://arxiv.org/abs/2109.09903","author":[{"family":"Qiu","given":"Yuheng"},{"family":"Wang","given":"Chen"},{"family":"Wang","given":"Wenshan"},{"family":"Henein","given":"Mina"},{"family":"Scherer","given":"Sebastian"}],"accessed":{"date-parts":[["2025",1,14]]},"issued":{"date-parts":[["2022",5,23]]}}}],"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0]</w:t>
      </w:r>
      <w:r w:rsidRPr="00D14992">
        <w:rPr>
          <w:rFonts w:ascii="Calibri" w:hAnsi="Calibri" w:cs="Calibri"/>
          <w:sz w:val="24"/>
          <w:szCs w:val="24"/>
        </w:rPr>
        <w:fldChar w:fldCharType="end"/>
      </w:r>
      <w:r w:rsidRPr="00D14992">
        <w:rPr>
          <w:rFonts w:ascii="Calibri" w:hAnsi="Calibri" w:cs="Calibri"/>
          <w:sz w:val="24"/>
          <w:szCs w:val="24"/>
        </w:rPr>
        <w:t>, autonomous driving</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Mqiy71iE","properties":{"formattedCitation":"[21]","plainCitation":"[21]","noteIndex":0},"citationItems":[{"id":806,"uris":["http://zotero.org/groups/5378184/items/ZXZTCSPC"],"itemData":{"id":806,"type":"article","abstract":"Robust detection and tracking of objects is crucial for the deployment of autonomous vehicle technology. Image based benchmark datasets have driven development in computer vision tasks such as object detection, tracking and segmentation of agents in the environment. Most autonomous vehicles, however, carry a combination of cameras and range sensors such as lidar and radar. As machine learning based methods for detection and tracking become more prevalent, there is a need to train and evaluate such methods on datasets containing range sensor data along with images. In this work we present nuTonomy scenes (nuScenes), the first dataset to carry the full autonomous vehicle sensor suite: 6 cameras, 5 radars and 1 lidar, all with full 360 degree field of view. nuScenes comprises 1000 scenes, each 20s long and fully annotated with 3D bounding boxes for 23 classes and 8 attributes. It has 7x as many annotations and 100x as many images as the pioneering KITTI dataset. We define novel 3D detection and tracking metrics. We also provide careful dataset analysis as well as baselines for lidar and image based detection and tracking. Data, development kit and more information are available online.","DOI":"10.48550/arXiv.1903.11027","note":"arXiv:1903.11027 [cs]","number":"arXiv:1903.11027","publisher":"arXiv","source":"arXiv.org","title":"nuScenes: A multimodal dataset for autonomous driving","title-short":"nuScenes","URL":"http://arxiv.org/abs/1903.11027","author":[{"family":"Caesar","given":"Holger"},{"family":"Bankiti","given":"Varun"},{"family":"Lang","given":"Alex H."},{"family":"Vora","given":"Sourabh"},{"family":"Liong","given":"Venice Erin"},{"family":"Xu","given":"Qiang"},{"family":"Krishnan","given":"Anush"},{"family":"Pan","given":"Yu"},{"family":"Baldan","given":"Giancarlo"},{"family":"Beijbom","given":"Oscar"}],"accessed":{"date-parts":[["2025",1,14]]},"issued":{"date-parts":[["2020",5,5]]}}}],"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1]</w:t>
      </w:r>
      <w:r w:rsidRPr="00D14992">
        <w:rPr>
          <w:rFonts w:ascii="Calibri" w:hAnsi="Calibri" w:cs="Calibri"/>
          <w:sz w:val="24"/>
          <w:szCs w:val="24"/>
        </w:rPr>
        <w:fldChar w:fldCharType="end"/>
      </w:r>
      <w:r w:rsidRPr="00D14992">
        <w:rPr>
          <w:rFonts w:ascii="Calibri" w:hAnsi="Calibri" w:cs="Calibri"/>
          <w:sz w:val="24"/>
          <w:szCs w:val="24"/>
        </w:rPr>
        <w:t>, and 3D reconstruction rely heavily on accurate feature matching and mapping across different views of a scene. While interest points with descriptors</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EGlHg7X2","properties":{"formattedCitation":"[22], [23]","plainCitation":"[22], [23]","noteIndex":0},"citationItems":[{"id":808,"uris":["http://zotero.org/groups/5378184/items/JE5CNH5J"],"itemData":{"id":808,"type":"paper-conference","event-title":"Proceedings of the IEEE/CVF Conference on Computer Vision and Pattern Recognition","page":"4938-4947","source":"openaccess.thecvf.com","title":"SuperGlue: Learning Feature Matching With Graph Neural Networks","title-short":"SuperGlue","URL":"https://openaccess.thecvf.com/content_CVPR_2020/html/Sarlin_SuperGlue_Learning_Feature_Matching_With_Graph_Neural_Networks_CVPR_2020_paper.html","author":[{"family":"Sarlin","given":"Paul-Edouard"},{"family":"DeTone","given":"Daniel"},{"family":"Malisiewicz","given":"Tomasz"},{"family":"Rabinovich","given":"Andrew"}],"accessed":{"date-parts":[["2025",1,14]]},"issued":{"date-parts":[["2020"]]}}},{"id":809,"uris":["http://zotero.org/groups/5378184/items/C2QESRBJ"],"itemData":{"id":809,"type":"paper-conference","abstract":"Request PDF | On Jun 1, 2018, Daniel DeTone and others published SuperPoint: Self-Supervised Interest Point Detection and Description | Find, read and cite all the research you need on ResearchGate","container-title":"ResearchGate","DOI":"10.1109/CVPRW.2018.00060","language":"en","source":"www.researchgate.net","title":"SuperPoint: Self-Supervised Interest Point Detection and Description | Request PDF","title-short":"SuperPoint","URL":"https://www.researchgate.net/publication/329743377_SuperPoint_Self-Supervised_Interest_Point_Detection_and_Description","accessed":{"date-parts":[["2025",1,14]]}}}],"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2], [23]</w:t>
      </w:r>
      <w:r w:rsidRPr="00D14992">
        <w:rPr>
          <w:rFonts w:ascii="Calibri" w:hAnsi="Calibri" w:cs="Calibri"/>
          <w:sz w:val="24"/>
          <w:szCs w:val="24"/>
        </w:rPr>
        <w:fldChar w:fldCharType="end"/>
      </w:r>
      <w:r w:rsidRPr="00D14992">
        <w:rPr>
          <w:rFonts w:ascii="Calibri" w:hAnsi="Calibri" w:cs="Calibri"/>
          <w:sz w:val="24"/>
          <w:szCs w:val="24"/>
        </w:rPr>
        <w:t xml:space="preserve"> and descriptive lines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adv7VzMd","properties":{"formattedCitation":"[16]","plainCitation":"[16]","noteIndex":0},"citationItems":[{"id":795,"uris":["http://zotero.org/groups/5378184/items/29IJB5CZ"],"itemData":{"id":795,"type":"webpage","title":"L2D2: Learnable Line Detector and Descriptor | IEEE Conference Publication | IEEE Xplore","URL":"https://ieeexplore.ieee.org/document/9665961","accessed":{"date-parts":[["2025",1,14]]}}}],"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6]</w:t>
      </w:r>
      <w:r w:rsidRPr="00D14992">
        <w:rPr>
          <w:rFonts w:ascii="Calibri" w:hAnsi="Calibri" w:cs="Calibri"/>
          <w:sz w:val="24"/>
          <w:szCs w:val="24"/>
        </w:rPr>
        <w:fldChar w:fldCharType="end"/>
      </w:r>
      <w:r w:rsidRPr="00D14992">
        <w:rPr>
          <w:rFonts w:ascii="Calibri" w:hAnsi="Calibri" w:cs="Calibri"/>
          <w:sz w:val="24"/>
          <w:szCs w:val="24"/>
          <w:rtl/>
        </w:rPr>
        <w:t xml:space="preserve"> </w:t>
      </w:r>
      <w:r w:rsidRPr="00D14992">
        <w:rPr>
          <w:rFonts w:ascii="Calibri" w:hAnsi="Calibri" w:cs="Calibri"/>
          <w:sz w:val="24"/>
          <w:szCs w:val="24"/>
          <w:rtl/>
        </w:rPr>
        <w:fldChar w:fldCharType="begin"/>
      </w:r>
      <w:r w:rsidRPr="00D14992">
        <w:rPr>
          <w:rFonts w:ascii="Calibri" w:hAnsi="Calibri" w:cs="Calibri"/>
          <w:sz w:val="24"/>
          <w:szCs w:val="24"/>
          <w:rtl/>
        </w:rPr>
        <w:instrText xml:space="preserve"> </w:instrText>
      </w:r>
      <w:r w:rsidRPr="00D14992">
        <w:rPr>
          <w:rFonts w:ascii="Calibri" w:hAnsi="Calibri" w:cs="Calibri"/>
          <w:sz w:val="24"/>
          <w:szCs w:val="24"/>
        </w:rPr>
        <w:instrText>ADDIN ZOTERO_ITEM CSL_CITATION {"citationID":"49crmhDL","properties":{"formattedCitation":"[24]","plainCitation":"[24]","noteIndex":0},"citationItems":[{"id":812,"uris":["http://zotero.org/groups/5378184/items/JVB9N298"],"itemData":{"id":812,"type":"article","abstract":"In low-altitude Unmanned Aerial Vehicle (UAV) flights, power lines are considered as one of the most threatening hazards and one of the most difficult obstacles to avoid. In recent years, many vision-based techniques have been proposed to</w:instrText>
      </w:r>
      <w:r w:rsidRPr="00D14992">
        <w:rPr>
          <w:rFonts w:ascii="Calibri" w:hAnsi="Calibri" w:cs="Calibri"/>
          <w:sz w:val="24"/>
          <w:szCs w:val="24"/>
          <w:rtl/>
        </w:rPr>
        <w:instrText xml:space="preserve"> </w:instrText>
      </w:r>
      <w:r w:rsidRPr="00D14992">
        <w:rPr>
          <w:rFonts w:ascii="Calibri" w:hAnsi="Calibri" w:cs="Calibri"/>
          <w:sz w:val="24"/>
          <w:szCs w:val="24"/>
        </w:rPr>
        <w:instrText>detect power lines to facilitate self-driving UAVs and automatic obstacle avoidance. However, most of the proposed methods are typically based on a common three-step approach: (i) edge detection, (ii) the Hough transform, and (iii) spurious line elimination based on power line constrains. These approaches not only are slow and inaccurate but also require a huge amount of effort in post-processing to distinguish between power lines and spurious lines. In this paper, we introduce LS-Net, a fast single-shot</w:instrText>
      </w:r>
      <w:r w:rsidRPr="00D14992">
        <w:rPr>
          <w:rFonts w:ascii="Calibri" w:hAnsi="Calibri" w:cs="Calibri"/>
          <w:sz w:val="24"/>
          <w:szCs w:val="24"/>
          <w:rtl/>
        </w:rPr>
        <w:instrText xml:space="preserve"> </w:instrText>
      </w:r>
      <w:r w:rsidRPr="00D14992">
        <w:rPr>
          <w:rFonts w:ascii="Calibri" w:hAnsi="Calibri" w:cs="Calibri"/>
          <w:sz w:val="24"/>
          <w:szCs w:val="24"/>
        </w:rPr>
        <w:instrText>line-segment detector, and apply it to power line detection. The LS-Net is by design fully convolutional and consists of three modules: (i) a fully convolutional feature extractor, (ii) a classifier, and (iii) a line segment regressor. Due to the unavailability of large datasets with annotations of power lines, we render synthetic images of power lines using the Physically Based Rendering (PBR) approach and propose a series of effective data augmentation techniques to generate more training data. With a</w:instrText>
      </w:r>
      <w:r w:rsidRPr="00D14992">
        <w:rPr>
          <w:rFonts w:ascii="Calibri" w:hAnsi="Calibri" w:cs="Calibri"/>
          <w:sz w:val="24"/>
          <w:szCs w:val="24"/>
          <w:rtl/>
        </w:rPr>
        <w:instrText xml:space="preserve"> </w:instrText>
      </w:r>
      <w:r w:rsidRPr="00D14992">
        <w:rPr>
          <w:rFonts w:ascii="Calibri" w:hAnsi="Calibri" w:cs="Calibri"/>
          <w:sz w:val="24"/>
          <w:szCs w:val="24"/>
        </w:rPr>
        <w:instrText>customized version of the VGG-16 network as the backbone, the proposed approach outperforms existing state-of-the-art approaches. In addition, the LS-Net can detect power lines in near real-time (20.4 FPS). This suggests that our proposed approach has a promising role in automatic obstacle avoidance and as a valuable component of self-driving UAVs, especially for automatic autonomous power line inspection.","DOI":"10.48550/arXiv.1912.09532","note":"arXiv:1912.09532 [cs]","number":"arXiv:1912.09532","publisher":"arXiv","source":"arXiv.org","title":"LS-Net: Fast Single-Shot Line-Segment Detector","title-short":"LS-Net","URL":"http://arxiv.org/abs/1912.09532","author":[{"family":"Nguyen","given":"Van Nhan"},{"family":"Jenssen","given":"Robert"},{"family":"Roverso","given":"Davide"}],"accessed":{"date-parts":[["2025",1,14]]},"issued":{"date-parts":[["2020",1,24]]}}}],"schema":"https://github.com/citation-style-language/schema/raw/master/csl-citation.json</w:instrText>
      </w:r>
      <w:r w:rsidRPr="00D14992">
        <w:rPr>
          <w:rFonts w:ascii="Calibri" w:hAnsi="Calibri" w:cs="Calibri"/>
          <w:sz w:val="24"/>
          <w:szCs w:val="24"/>
          <w:rtl/>
        </w:rPr>
        <w:instrText xml:space="preserve">"} </w:instrText>
      </w:r>
      <w:r w:rsidRPr="00D14992">
        <w:rPr>
          <w:rFonts w:ascii="Calibri" w:hAnsi="Calibri" w:cs="Calibri"/>
          <w:sz w:val="24"/>
          <w:szCs w:val="24"/>
          <w:rtl/>
        </w:rPr>
        <w:fldChar w:fldCharType="separate"/>
      </w:r>
      <w:r w:rsidRPr="00D14992">
        <w:rPr>
          <w:rFonts w:ascii="Calibri" w:hAnsi="Calibri" w:cs="Calibri"/>
          <w:sz w:val="24"/>
          <w:szCs w:val="24"/>
        </w:rPr>
        <w:t>[24]</w:t>
      </w:r>
      <w:r w:rsidRPr="00D14992">
        <w:rPr>
          <w:rFonts w:ascii="Calibri" w:hAnsi="Calibri" w:cs="Calibri"/>
          <w:sz w:val="24"/>
          <w:szCs w:val="24"/>
          <w:rtl/>
        </w:rPr>
        <w:fldChar w:fldCharType="end"/>
      </w:r>
      <w:r w:rsidRPr="00D14992">
        <w:rPr>
          <w:rFonts w:ascii="Calibri" w:hAnsi="Calibri" w:cs="Calibri"/>
          <w:sz w:val="24"/>
          <w:szCs w:val="24"/>
          <w:rtl/>
        </w:rPr>
        <w:t xml:space="preserve"> </w:t>
      </w:r>
      <w:r w:rsidRPr="00D14992">
        <w:rPr>
          <w:rFonts w:ascii="Calibri" w:hAnsi="Calibri" w:cs="Calibri"/>
          <w:sz w:val="24"/>
          <w:szCs w:val="24"/>
        </w:rPr>
        <w:t xml:space="preserve">are commonly used for these tasks, the performance of line detection remains a bottleneck for real-time robotic applications. Traditional methods like LSD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809sXj0v","properties":{"formattedCitation":"[8]","plainCitation":"[8]","noteIndex":0},"citationItems":[{"id":782,"uris":["http://zotero.org/groups/5378184/items/CAKCSLHD"],"itemData":{"id":782,"type":"article-journal","abstract":"We propose a linear-time line segment detector that gives accurate results, a controlled number of false detections, and requires no parameter tuning. This algorithm is tested and compared to state-of-the-art algorithms on a wide set of natural images.","container-title":"IEEE Transactions on Pattern Analysis and Machine Intelligence","DOI":"10.1109/TPAMI.2008.300","ISSN":"1939-3539","issue":"4","note":"event-title: IEEE Transactions on Pattern Analysis and Machine Intelligence","page":"722-732","source":"IEEE Xplore","title":"LSD: A Fast Line Segment Detector with a False Detection Control","title-short":"LSD","volume":"32","author":[{"family":"Grompone von Gioi","given":"Rafael"},{"family":"Jakubowicz","given":"Jeremie"},{"family":"Morel","given":"Jean-Michel"},{"family":"Randall","given":"Gregory"}],"issued":{"date-parts":[["2010",4]]}}}],"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8]</w:t>
      </w:r>
      <w:r w:rsidRPr="00D14992">
        <w:rPr>
          <w:rFonts w:ascii="Calibri" w:hAnsi="Calibri" w:cs="Calibri"/>
          <w:sz w:val="24"/>
          <w:szCs w:val="24"/>
        </w:rPr>
        <w:fldChar w:fldCharType="end"/>
      </w:r>
      <w:r w:rsidRPr="00D14992">
        <w:rPr>
          <w:rFonts w:ascii="Calibri" w:hAnsi="Calibri" w:cs="Calibri"/>
          <w:sz w:val="24"/>
          <w:szCs w:val="24"/>
          <w:rtl/>
        </w:rPr>
        <w:t xml:space="preserve"> </w:t>
      </w:r>
      <w:r w:rsidRPr="00D14992">
        <w:rPr>
          <w:rFonts w:ascii="Calibri" w:hAnsi="Calibri" w:cs="Calibri"/>
          <w:sz w:val="24"/>
          <w:szCs w:val="24"/>
        </w:rPr>
        <w:t xml:space="preserve">and Hough Transform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MivZCrC1","properties":{"formattedCitation":"[25]","plainCitation":"[25]","noteIndex":0},"citationItems":[{"id":815,"uris":["http://zotero.org/groups/5378184/items/MPW7MZDR"],"itemData":{"id":815,"type":"article-journal","abstract":"Hough has proposed an interesting and computationally efficient procedure for detecting lines in pictures. This paper points out that the use of angle-radius rather than slope-intercept parameters simplifies the computation further. It also shows how the method can be used for more general curve fitting, and gives alternative interpretations that explain the source of its efficiency.","container-title":"Commun. ACM","DOI":"10.1145/361237.361242","ISSN":"0001-0782","issue":"1","page":"11–15","source":"ACM Digital Library","title":"Use of the Hough transformation to detect lines and curves in pictures","volume":"15","author":[{"family":"Duda","given":"Richard O."},{"family":"Hart","given":"Peter E."}],"issued":{"date-parts":[["1972",1,1]]}}}],"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5]</w:t>
      </w:r>
      <w:r w:rsidRPr="00D14992">
        <w:rPr>
          <w:rFonts w:ascii="Calibri" w:hAnsi="Calibri" w:cs="Calibri"/>
          <w:sz w:val="24"/>
          <w:szCs w:val="24"/>
        </w:rPr>
        <w:fldChar w:fldCharType="end"/>
      </w:r>
      <w:r w:rsidRPr="00D14992">
        <w:rPr>
          <w:rFonts w:ascii="Calibri" w:hAnsi="Calibri" w:cs="Calibri"/>
          <w:sz w:val="24"/>
          <w:szCs w:val="24"/>
        </w:rPr>
        <w:t xml:space="preserve"> with Canny edge detection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csAMJ7fQ","properties":{"formattedCitation":"[26]","plainCitation":"[26]","noteIndex":0},"citationItems":[{"id":816,"uris":["http://zotero.org/groups/5378184/items/EQI8ZTKS"],"itemData":{"id":816,"type":"article-journal","abstract":"This paper describes a computational approach to edge detection. The success of the approach depends on the definition of a comprehensive set of goals for the computation of edge points. These goals must be precise enough to delimit the desired behavior of the detector while making minimal assumptions about the form of the solution. We define detection and localization criteria for a class of edges, and present mathematical forms for these criteria as functionals on the operator impulse response. A third criterion is then added to ensure that the detector has only one response to a single edge. We use the criteria in numerical optimization to derive detectors for several common image features, including step edges. On specializing the analysis to step edges, we find that there is a natural uncertainty principle between detection and localization performance, which are the two main goals. With this principle we derive a single operator shape which is optimal at any scale. The optimal detector has a simple approximate implementation in which edges are marked at maxima in gradient magnitude of a Gaussian-smoothed image. We extend this simple detector using operators of several widths to cope with different signal-to-noise ratios in the image. We present a general method, called feature synthesis, for the fine-to-coarse integration of information from operators at different scales. Finally we show that step edge detector performance improves considerably as the operator point spread function is extended along the edge.","container-title":"IEEE Transactions on Pattern Analysis and Machine Intelligence","DOI":"10.1109/TPAMI.1986.4767851","ISSN":"1939-3539","issue":"6","note":"event-title: IEEE Transactions on Pattern Analysis and Machine Intelligence","page":"679-698","source":"IEEE Xplore","title":"A Computational Approach to Edge Detection","volume":"PAMI-8","author":[{"family":"Canny","given":"John"}],"issued":{"date-parts":[["1986",11]]}}}],"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6]</w:t>
      </w:r>
      <w:r w:rsidRPr="00D14992">
        <w:rPr>
          <w:rFonts w:ascii="Calibri" w:hAnsi="Calibri" w:cs="Calibri"/>
          <w:sz w:val="24"/>
          <w:szCs w:val="24"/>
        </w:rPr>
        <w:fldChar w:fldCharType="end"/>
      </w:r>
      <w:r w:rsidRPr="00D14992">
        <w:rPr>
          <w:rFonts w:ascii="Calibri" w:hAnsi="Calibri" w:cs="Calibri"/>
          <w:sz w:val="24"/>
          <w:szCs w:val="24"/>
          <w:rtl/>
        </w:rPr>
        <w:t xml:space="preserve"> </w:t>
      </w:r>
      <w:r w:rsidRPr="00D14992">
        <w:rPr>
          <w:rFonts w:ascii="Calibri" w:hAnsi="Calibri" w:cs="Calibri"/>
          <w:sz w:val="24"/>
          <w:szCs w:val="24"/>
        </w:rPr>
        <w:t xml:space="preserve">are computationally efficient but sensitive to illumination changes and require manual parameter tuning, leading to inconsistent results. Although some recent traditional methods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KJ1sKBsr","properties":{"formattedCitation":"[27]","plainCitation":"[27]","noteIndex":0},"citationItems":[{"id":817,"uris":["http://zotero.org/groups/5378184/items/27XWVFUA"],"itemData":{"id":817,"type":"article-journal","abstract":"PDF | Most existing line segment detection methods suffer from the over-segmentation phenomenon. An improved line segment detection method is presented... | Find, read and cite all the research you need on ResearchGate","container-title":"ResearchGate","DOI":"10.1109/ACCESS.2020.2977119","language":"en","source":"www.researchgate.net","title":"(PDF) PLSD: A Perceptually Accurate Line Segment Detection Approach","title-short":"(PDF) PLSD","URL":"https://www.researchgate.net/publication/339572581_PLSD_A_Perceptually_Accurate_Line_Segment_Detection_Approach","accessed":{"date-parts":[["2025",1,14]]},"issued":{"date-parts":[["2024",12,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7]</w:t>
      </w:r>
      <w:r w:rsidRPr="00D14992">
        <w:rPr>
          <w:rFonts w:ascii="Calibri" w:hAnsi="Calibri" w:cs="Calibri"/>
          <w:sz w:val="24"/>
          <w:szCs w:val="24"/>
        </w:rPr>
        <w:fldChar w:fldCharType="end"/>
      </w:r>
      <w:r w:rsidR="00D27C81">
        <w:rPr>
          <w:rFonts w:ascii="Calibri" w:hAnsi="Calibri" w:cs="Calibri"/>
          <w:sz w:val="24"/>
          <w:szCs w:val="24"/>
        </w:rPr>
        <w:t xml:space="preserve"> </w:t>
      </w:r>
      <w:r w:rsidRPr="00D14992">
        <w:rPr>
          <w:rFonts w:ascii="Calibri" w:hAnsi="Calibri" w:cs="Calibri"/>
          <w:sz w:val="24"/>
          <w:szCs w:val="24"/>
        </w:rPr>
        <w:t>have improved upon LSD, they still lack the perceptual ability and adaptability required for dynamic environments.</w:t>
      </w:r>
    </w:p>
    <w:p w14:paraId="6ABED923"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 xml:space="preserve">On the other hand, learning-based methods, such as LCNN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xzgOmAqJ","properties":{"formattedCitation":"[12]","plainCitation":"[12]","noteIndex":0},"citationItems":[{"id":789,"uris":["http://zotero.org/groups/5378184/items/I3BTGNRI"],"itemData":{"id":789,"type":"paper-conference","event-title":"Proceedings of the IEEE/CVF International Conference on Computer Vision","page":"962-971","source":"openaccess.thecvf.com","title":"End-to-End Wireframe Parsing","URL":"https://openaccess.thecvf.com/content_ICCV_2019/html/Zhou_End-to-End_Wireframe_Parsing_ICCV_2019_paper.html","author":[{"family":"Zhou","given":"Yichao"},{"family":"Qi","given":"Haozhi"},{"family":"Ma","given":"Yi"}],"accessed":{"date-parts":[["2025",1,14]]},"issued":{"date-parts":[["201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2]</w:t>
      </w:r>
      <w:r w:rsidRPr="00D14992">
        <w:rPr>
          <w:rFonts w:ascii="Calibri" w:hAnsi="Calibri" w:cs="Calibri"/>
          <w:sz w:val="24"/>
          <w:szCs w:val="24"/>
        </w:rPr>
        <w:fldChar w:fldCharType="end"/>
      </w:r>
      <w:r w:rsidRPr="00D14992">
        <w:rPr>
          <w:rFonts w:ascii="Calibri" w:hAnsi="Calibri" w:cs="Calibri"/>
          <w:sz w:val="24"/>
          <w:szCs w:val="24"/>
          <w:rtl/>
        </w:rPr>
        <w:t xml:space="preserve"> </w:t>
      </w:r>
      <w:r w:rsidRPr="00D14992">
        <w:rPr>
          <w:rFonts w:ascii="Calibri" w:hAnsi="Calibri" w:cs="Calibri"/>
          <w:sz w:val="24"/>
          <w:szCs w:val="24"/>
        </w:rPr>
        <w:t>and LETR</w:t>
      </w:r>
      <w:r w:rsidRPr="00D14992">
        <w:rPr>
          <w:rFonts w:ascii="Calibri" w:hAnsi="Calibri" w:cs="Calibri"/>
          <w:sz w:val="24"/>
          <w:szCs w:val="24"/>
          <w:rtl/>
        </w:rPr>
        <w:t xml:space="preserve"> </w:t>
      </w:r>
      <w:r w:rsidRPr="00D14992">
        <w:rPr>
          <w:rFonts w:ascii="Calibri" w:hAnsi="Calibri" w:cs="Calibri"/>
          <w:sz w:val="24"/>
          <w:szCs w:val="24"/>
          <w:rtl/>
        </w:rPr>
        <w:fldChar w:fldCharType="begin"/>
      </w:r>
      <w:r w:rsidRPr="00D14992">
        <w:rPr>
          <w:rFonts w:ascii="Calibri" w:hAnsi="Calibri" w:cs="Calibri"/>
          <w:sz w:val="24"/>
          <w:szCs w:val="24"/>
          <w:rtl/>
        </w:rPr>
        <w:instrText xml:space="preserve"> </w:instrText>
      </w:r>
      <w:r w:rsidRPr="00D14992">
        <w:rPr>
          <w:rFonts w:ascii="Calibri" w:hAnsi="Calibri" w:cs="Calibri"/>
          <w:sz w:val="24"/>
          <w:szCs w:val="24"/>
        </w:rPr>
        <w:instrText>ADDIN ZOTERO_ITEM CSL_CITATION {"citationID":"hArieQWl","properties":{"formattedCitation":"[28]","plainCitation":"[28]","noteIndex":0},"citationItems":[{"id":820,"uris":["http://zotero.org/groups/5378184/items/URUL7YX5"],"itemData":{"id":820,"type":"paper-conference","abstract":"Linear objects convey substantial information about document structure, but are challenging to detect accurately because of degradation (curved, erased) or decoration (doubled, dashed). Many approaches can recover some vector representation, but only one closed-source technique introduced in 1994, based on Kalman filters (a particular case of Multiple Object Tracking algorithm), can perform a pixel-accurate instance segmentation of linear objects and enable to selectively remove</w:instrText>
      </w:r>
      <w:r w:rsidRPr="00D14992">
        <w:rPr>
          <w:rFonts w:ascii="Calibri" w:hAnsi="Calibri" w:cs="Calibri"/>
          <w:sz w:val="24"/>
          <w:szCs w:val="24"/>
          <w:rtl/>
        </w:rPr>
        <w:instrText xml:space="preserve"> </w:instrText>
      </w:r>
      <w:r w:rsidRPr="00D14992">
        <w:rPr>
          <w:rFonts w:ascii="Calibri" w:hAnsi="Calibri" w:cs="Calibri"/>
          <w:sz w:val="24"/>
          <w:szCs w:val="24"/>
        </w:rPr>
        <w:instrText>them from the original image. We aim at re-popularizing this approach and propose: 1. a framework for accurate instance segmentation of linear objects in document images using Multiple Object Tracking (MOT); 2. document image datasets and metrics which enable both vector- and pixel-based evaluation of linear object detection; 3. performance measures of MOT approaches against modern segment detectors; 4. performance measures of various tracking strategies, exhibiting alternatives to the original Kalman filters approach; and 5. an open-source implementation of a detector which can discriminate instances of curved, erased, dashed, intersecting and/or overlapping linear objects.","container-title":"Document Analysis and Recognition - ICDAR 2023: 17th International Conference, San José, CA, USA, August 21–26, 2023, Proceedings, Part V","DOI":"10.1007/978-3-031-41734-4_28","event-place":"Berlin, Heidelberg","ISBN":"978-3-031-41733-7","page":"454–471","publisher":"Springer-Verlag","publisher-place":"Berlin, Heidelberg","source":"ACM Digital Library","title":"Linear Object Detection in Document Images Using Multiple Object Tracking","URL":"https://doi.org/10.1007/978-3-031-41734-4_28","author":[{"family":"Bernet","given":"Philippe"},{"family":"Chazalon","given</w:instrText>
      </w:r>
      <w:r w:rsidRPr="00D14992">
        <w:rPr>
          <w:rFonts w:ascii="Calibri" w:hAnsi="Calibri" w:cs="Calibri"/>
          <w:sz w:val="24"/>
          <w:szCs w:val="24"/>
          <w:rtl/>
        </w:rPr>
        <w:instrText>":"</w:instrText>
      </w:r>
      <w:r w:rsidRPr="00D14992">
        <w:rPr>
          <w:rFonts w:ascii="Calibri" w:hAnsi="Calibri" w:cs="Calibri"/>
          <w:sz w:val="24"/>
          <w:szCs w:val="24"/>
        </w:rPr>
        <w:instrText>Joseph"},{"family":"Carlinet","given":"Edwin"},{"family":"Bourquelot","given":"Alexandre"},{"family":"Puybareau","given":"Elodie"}],"accessed":{"date-parts":[["2025",1,14]]},"issued":{"date-parts":[["2023",8,21]]}}}],"schema":"https://github.com/citation</w:instrText>
      </w:r>
      <w:r w:rsidRPr="00D14992">
        <w:rPr>
          <w:rFonts w:ascii="Calibri" w:hAnsi="Calibri" w:cs="Calibri"/>
          <w:sz w:val="24"/>
          <w:szCs w:val="24"/>
          <w:rtl/>
        </w:rPr>
        <w:instrText>-</w:instrText>
      </w:r>
      <w:r w:rsidRPr="00D14992">
        <w:rPr>
          <w:rFonts w:ascii="Calibri" w:hAnsi="Calibri" w:cs="Calibri"/>
          <w:sz w:val="24"/>
          <w:szCs w:val="24"/>
        </w:rPr>
        <w:instrText>style-language/schema/raw/master/csl-citation.json</w:instrText>
      </w:r>
      <w:r w:rsidRPr="00D14992">
        <w:rPr>
          <w:rFonts w:ascii="Calibri" w:hAnsi="Calibri" w:cs="Calibri"/>
          <w:sz w:val="24"/>
          <w:szCs w:val="24"/>
          <w:rtl/>
        </w:rPr>
        <w:instrText xml:space="preserve">"} </w:instrText>
      </w:r>
      <w:r w:rsidRPr="00D14992">
        <w:rPr>
          <w:rFonts w:ascii="Calibri" w:hAnsi="Calibri" w:cs="Calibri"/>
          <w:sz w:val="24"/>
          <w:szCs w:val="24"/>
          <w:rtl/>
        </w:rPr>
        <w:fldChar w:fldCharType="separate"/>
      </w:r>
      <w:r w:rsidRPr="00D14992">
        <w:rPr>
          <w:rFonts w:ascii="Calibri" w:hAnsi="Calibri" w:cs="Calibri"/>
          <w:sz w:val="24"/>
          <w:szCs w:val="24"/>
        </w:rPr>
        <w:t>[28]</w:t>
      </w:r>
      <w:r w:rsidRPr="00D14992">
        <w:rPr>
          <w:rFonts w:ascii="Calibri" w:hAnsi="Calibri" w:cs="Calibri"/>
          <w:sz w:val="24"/>
          <w:szCs w:val="24"/>
          <w:rtl/>
        </w:rPr>
        <w:fldChar w:fldCharType="end"/>
      </w:r>
      <w:r w:rsidRPr="00D14992">
        <w:rPr>
          <w:rFonts w:ascii="Calibri" w:hAnsi="Calibri" w:cs="Calibri"/>
          <w:sz w:val="24"/>
          <w:szCs w:val="24"/>
        </w:rPr>
        <w:t>, offer greater robustness but are often computationally expensive, making them unsuitable for real-time applications. For instance, LCNN detects line junctions and connects lines from points, achieving high accuracy at the cost of slow inference speeds. Similarly, LETR, while faster, still struggles to meet real-time requirements. Other approaches, such as</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QvCEdzn6","properties":{"formattedCitation":"[29]","plainCitation":"[29]","noteIndex":0},"citationItems":[{"id":821,"uris":["http://zotero.org/groups/5378184/items/AQB2J2GL"],"itemData":{"id":821,"type":"article-journal","abstract":"Industrial nameplates serve as a means of conveying critical information and parameters. In this work, we propose a novel approach for rectifying industrial nameplate pictures utilizing a Probabilistic Hough Transform. Our method effectively corrects for distortions and clipping, and features a collection of challenging nameplate pictures for analysis. To determine the corners of the nameplate, we employ a progressive Probability Hough Transform, which not only enhances detection accuracy but also possesses the ability to handle complex industrial scenarios. The results of our approach are clear and readable nameplate text, as demonstrated through experiments that show improved accuracy in model identification compared to other methods.","container-title":"Applied Sciences","DOI":"10.3390/app13074533","ISSN":"2076-3417","issue":"7","language":"en","license":"http://creativecommons.org/licenses/by/3.0/","note":"number: 7\npublisher: Multidisciplinary Digital Publishing Institute","page":"4533","source":"www.mdpi.com","title":"Probabilistic Hough Transform for Rectifying Industrial Nameplate Images: A Novel Strategy for Improved Text Detection and Precision in Difficult Environments","title-short":"Probabilistic Hough Transform for Rectifying Industrial Nameplate Images","volume":"13","author":[{"family":"Li","given":"Han"},{"family":"Ma","given":"Yan"},{"family":"Bao","given":"Hong"},{"family":"Zhang","given":"Yuhao"}],"issued":{"date-parts":[["2023",1]]}}}],"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9]</w:t>
      </w:r>
      <w:r w:rsidRPr="00D14992">
        <w:rPr>
          <w:rFonts w:ascii="Calibri" w:hAnsi="Calibri" w:cs="Calibri"/>
          <w:sz w:val="24"/>
          <w:szCs w:val="24"/>
        </w:rPr>
        <w:fldChar w:fldCharType="end"/>
      </w:r>
      <w:r w:rsidRPr="00D14992">
        <w:rPr>
          <w:rFonts w:ascii="Calibri" w:hAnsi="Calibri" w:cs="Calibri"/>
          <w:sz w:val="24"/>
          <w:szCs w:val="24"/>
        </w:rPr>
        <w:t>, focus on infinitely long semantic line detection using Hough Transform and deep learning, but they are not suitable for detecting finite line segments due to the inherent limitations of Hough Transform.</w:t>
      </w:r>
    </w:p>
    <w:p w14:paraId="369D0562" w14:textId="77777777" w:rsidR="00D14992" w:rsidRPr="00D14992" w:rsidRDefault="00D14992" w:rsidP="00D14992">
      <w:pPr>
        <w:jc w:val="lowKashida"/>
        <w:rPr>
          <w:rFonts w:ascii="Calibri" w:hAnsi="Calibri" w:cs="Calibri"/>
          <w:sz w:val="24"/>
          <w:szCs w:val="24"/>
          <w:rtl/>
        </w:rPr>
      </w:pPr>
      <w:r w:rsidRPr="00D14992">
        <w:rPr>
          <w:rFonts w:ascii="Calibri" w:hAnsi="Calibri" w:cs="Calibri"/>
          <w:sz w:val="24"/>
          <w:szCs w:val="24"/>
        </w:rPr>
        <w:t>In recent years, architectures like YOLO (You Only Look Once)</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MwMuUcBP","properties":{"formattedCitation":"[30]","plainCitation":"[30]","noteIndex":0},"citationItems":[{"id":752,"uris":["http://zotero.org/groups/5378184/items/SFM64WR5"],"itemData":{"id":75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4",11,22]]},"issued":{"date-parts":[["2016",5,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0]</w:t>
      </w:r>
      <w:r w:rsidRPr="00D14992">
        <w:rPr>
          <w:rFonts w:ascii="Calibri" w:hAnsi="Calibri" w:cs="Calibri"/>
          <w:sz w:val="24"/>
          <w:szCs w:val="24"/>
        </w:rPr>
        <w:fldChar w:fldCharType="end"/>
      </w:r>
      <w:r w:rsidRPr="00D14992">
        <w:rPr>
          <w:rFonts w:ascii="Calibri" w:hAnsi="Calibri" w:cs="Calibri"/>
          <w:sz w:val="24"/>
          <w:szCs w:val="24"/>
        </w:rPr>
        <w:t xml:space="preserve">, U-Net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kW8U3zM0","properties":{"formattedCitation":"[31]","plainCitation":"[31]","noteIndex":0},"citationItems":[{"id":681,"uris":["http://zotero.org/groups/5378184/items/BNC2WE9E"],"itemData":{"id":681,"type":"post-weblog","abstract":"In this blog post, we discuss how to train a U-net style deep learning classifier, using Pytorch, for segmenting epithelium versus stroma regions. This post is broken down into 4 components following along other pipeline approaches we’ve discussed in the past: Making training/testing databases, Training a model, Visualizing results in the validation set, Generating output. This … Continue reading Digital Pathology Segmentation using Pytorch + Unet →","container-title":"Andrew Janowczyk","language":"en-US","note":"section: Digital Histology","title":"Digital Pathology Segmentation using Pytorch + Unet","URL":"http://www.andrewjanowczyk.com/pytorch-unet-for-digital-pathology-segmentation/","author":[{"literal":"CHOOSEHAPPY"}],"accessed":{"date-parts":[["2024",3,2]]},"issued":{"date-parts":[["2018",10,26]]}}}],"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1]</w:t>
      </w:r>
      <w:r w:rsidRPr="00D14992">
        <w:rPr>
          <w:rFonts w:ascii="Calibri" w:hAnsi="Calibri" w:cs="Calibri"/>
          <w:sz w:val="24"/>
          <w:szCs w:val="24"/>
        </w:rPr>
        <w:fldChar w:fldCharType="end"/>
      </w:r>
      <w:r w:rsidRPr="00D14992">
        <w:rPr>
          <w:rFonts w:ascii="Calibri" w:hAnsi="Calibri" w:cs="Calibri"/>
          <w:sz w:val="24"/>
          <w:szCs w:val="24"/>
        </w:rPr>
        <w:t xml:space="preserve">, and Attention U-Net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x6Yd1F2o","properties":{"formattedCitation":"[32]","plainCitation":"[32]","noteIndex":0},"citationItems":[{"id":764,"uris":["http://zotero.org/groups/5378184/items/T677ZRFJ"],"itemData":{"id":764,"type":"article","abstract":"We propose a novel attention gate (AG) model for medical imaging that automatically learns to focus on target structures of varying shapes and sizes. Models trained with AGs implicitly learn to suppress irrelevant regions in an input image while highlighting salient features useful for a specific task. This enables us to eliminate the necessity of using explicit external tissue/organ localisation modules of cascaded convolutional neural networks (CNNs). AGs can be easily integrated into standard CNN architectures such as the U-Net model with minimal computational overhead while increasing the model sensitivity and prediction accuracy. The proposed Attention U-Net architecture is evaluated on two large CT abdominal datasets for multi-class image segmentation. Experimental results show that AGs consistently improve the prediction performance of U-Net across different datasets and training sizes while preserving computational efficiency. The code for the proposed architecture is publicly available.","DOI":"10.48550/arXiv.1804.03999","note":"arXiv:1804.03999 [cs]","number":"arXiv:1804.03999","publisher":"arXiv","source":"arXiv.org","title":"Attention U-Net: Learning Where to Look for the Pancreas","title-short":"Attention U-Net","URL":"http://arxiv.org/abs/1804.03999","author":[{"family":"Oktay","given":"Ozan"},{"family":"Schlemper","given":"Jo"},{"family":"Folgoc","given":"Loic Le"},{"family":"Lee","given":"Matthew"},{"family":"Heinrich","given":"Mattias"},{"family":"Misawa","given":"Kazunari"},{"family":"Mori","given":"Kensaku"},{"family":"McDonagh","given":"Steven"},{"family":"Hammerla","given":"Nils Y."},{"family":"Kainz","given":"Bernhard"},{"family":"Glocker","given":"Ben"},{"family":"Rueckert","given":"Daniel"}],"accessed":{"date-parts":[["2024",12,6]]},"issued":{"date-parts":[["2018",5,20]]}}}],"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2]</w:t>
      </w:r>
      <w:r w:rsidRPr="00D14992">
        <w:rPr>
          <w:rFonts w:ascii="Calibri" w:hAnsi="Calibri" w:cs="Calibri"/>
          <w:sz w:val="24"/>
          <w:szCs w:val="24"/>
        </w:rPr>
        <w:fldChar w:fldCharType="end"/>
      </w:r>
      <w:r w:rsidRPr="00D14992">
        <w:rPr>
          <w:rFonts w:ascii="Calibri" w:hAnsi="Calibri" w:cs="Calibri"/>
          <w:sz w:val="24"/>
          <w:szCs w:val="24"/>
        </w:rPr>
        <w:t xml:space="preserve">have gained significant attention for their effectiveness in various vision tasks. YOLO, known for its real-time object detection capabilities, has been adapted for line detection tasks due to its efficiency and ability to process images in a single forward pass. U-Net, originally designed for biomedical image segmentation, has been widely adopted for its encoder-decoder structure, which </w:t>
      </w:r>
      <w:r w:rsidRPr="00D14992">
        <w:rPr>
          <w:rFonts w:ascii="Calibri" w:hAnsi="Calibri" w:cs="Calibri"/>
          <w:sz w:val="24"/>
          <w:szCs w:val="24"/>
        </w:rPr>
        <w:lastRenderedPageBreak/>
        <w:t>captures both local and global features effectively. Attention U-Net extends this by incorporating attention mechanisms, allowing the model to focus on relevant regions of the image, which is particularly useful for detecting fine details like line segments. These architectures have shown promise in improving the accuracy and robustness of line detection, especially in complex and noisy environments.</w:t>
      </w:r>
    </w:p>
    <w:p w14:paraId="40E44922"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Based on this assessment, we propose in this work to keep the best of both worlds: use deep learning to process the image and discard unnecessary details, then use handcrafted methods to detect the line segments. We thus retain the benefits of deep learning, namely, to abstract the image and gain more robustness to illumination and noise, while at the same time retaining the accuracy of classical methods.</w:t>
      </w:r>
    </w:p>
    <w:p w14:paraId="0DAA6FDB" w14:textId="245A9ACA" w:rsidR="00D14992" w:rsidRPr="00D14992" w:rsidRDefault="00D14992" w:rsidP="00245673">
      <w:pPr>
        <w:jc w:val="lowKashida"/>
        <w:rPr>
          <w:rFonts w:ascii="Calibri" w:hAnsi="Calibri" w:cs="Calibri"/>
          <w:sz w:val="24"/>
          <w:szCs w:val="24"/>
        </w:rPr>
      </w:pPr>
      <w:r w:rsidRPr="00D14992">
        <w:rPr>
          <w:rFonts w:ascii="Calibri" w:hAnsi="Calibri" w:cs="Calibri"/>
          <w:sz w:val="24"/>
          <w:szCs w:val="24"/>
        </w:rPr>
        <w:t xml:space="preserve">To achieve this, we first work with a labeled dataset, Aerialytic, which consists of aerial images of houses, where the labels include keypoints and lines defining the roof structures. We designed a customized </w:t>
      </w:r>
      <w:r w:rsidR="00245673">
        <w:rPr>
          <w:rFonts w:ascii="Calibri" w:hAnsi="Calibri" w:cs="Calibri"/>
          <w:sz w:val="24"/>
          <w:szCs w:val="24"/>
        </w:rPr>
        <w:t xml:space="preserve">F11 </w:t>
      </w:r>
      <w:r w:rsidRPr="00D14992">
        <w:rPr>
          <w:rFonts w:ascii="Calibri" w:hAnsi="Calibri" w:cs="Calibri"/>
          <w:sz w:val="24"/>
          <w:szCs w:val="24"/>
        </w:rPr>
        <w:t>model for this task, which includes a dataset class for sampling images from large megatiles and a training pipeline optimized for high precision. To further improve the model's output, we integrated restoration networks such as Attention U-Net and AST (Adaptive Sparse Transformer with Attentive Feature Refinement)</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t8Kn9ryp","properties":{"formattedCitation":"[33]","plainCitation":"[33]","noteIndex":0},"citationItems":[{"id":827,"uris":["http://zotero.org/groups/5378184/items/ZEW53YKC"],"itemData":{"id":827,"type":"paper-conference","abstract":"Transformer-based approaches have achieved promising performance in image restoration tasks, given their ability to model long-range dependencies, which is crucial for recovering clear images. Though diverse efficient attention mechanism designs have addressed the intensive computations associated with using transformers, they often involve redundant information and noisy interactions from irrelevant regions by considering all available tokens. In this work, we propose an Adaptive Sparse Transformer (AST) to mitigate the noisy interactions of irrelevant areas and remove feature redundancy in both spatial and channel domains. AST comprises two core designs, i.e., an Adaptive Sparse Self-Attention (ASSA) block and a Feature Refinement Feed-forward Network (FRFN). Specifically, ASSA is adaptively computed using a two-branch paradigm, where the sparse branch is introduced to filter out the negative impacts of low query-key matching scores for aggregating features, while the dense one ensures sufficient information flow through the network for learning discriminative representations. Meanwhile, FRFN employs an enhance-and-ease scheme to eliminate feature redundancy in channels, enhancing the restoration of clear latent images. Experimental results on commonly used benchmarks have demonstrated the versatility and competitive performance of our method in several tasks, including rain streak removal, real haze removal, and raindrop removal. The code and pre-trained models are available at https://github.com/joshyZhou/AST.","container-title":"2024 IEEE/CVF Conference on Computer Vision and Pattern Recognition (CVPR)","DOI":"10.1109/CVPR52733.2024.00285","event-title":"2024 IEEE/CVF Conference on Computer Vision and Pattern Recognition (CVPR)","note":"ISSN: 2575-7075","page":"2952-2963","source":"IEEE Xplore","title":"Adapt or Perish: Adaptive Sparse Transformer with Attentive Feature Refinement for Image Restoration","title-short":"Adapt or Perish","URL":"https://ieeexplore.ieee.org/document/10657913","author":[{"family":"Zhou","given":"Shihao"},{"family":"Chen","given":"Duosheng"},{"family":"Pan","given":"Jinshan"},{"family":"Shi","given":"Jinglei"},{"family":"Yang","given":"Jufeng"}],"accessed":{"date-parts":[["2025",1,14]]},"issued":{"date-parts":[["2024",6]]}}}],"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3]</w:t>
      </w:r>
      <w:r w:rsidRPr="00D14992">
        <w:rPr>
          <w:rFonts w:ascii="Calibri" w:hAnsi="Calibri" w:cs="Calibri"/>
          <w:sz w:val="24"/>
          <w:szCs w:val="24"/>
        </w:rPr>
        <w:fldChar w:fldCharType="end"/>
      </w:r>
      <w:r w:rsidRPr="00D14992">
        <w:rPr>
          <w:rFonts w:ascii="Calibri" w:hAnsi="Calibri" w:cs="Calibri"/>
          <w:sz w:val="24"/>
          <w:szCs w:val="24"/>
        </w:rPr>
        <w:t xml:space="preserve">. These networks enhance the quality of detected lines by refining features and focusing on relevant spatial details. Our approach combines the efficiency of </w:t>
      </w:r>
      <w:r w:rsidR="00245673">
        <w:rPr>
          <w:rFonts w:ascii="Calibri" w:hAnsi="Calibri" w:cs="Calibri"/>
          <w:sz w:val="24"/>
          <w:szCs w:val="24"/>
        </w:rPr>
        <w:t>F11</w:t>
      </w:r>
      <w:r w:rsidRPr="00D14992">
        <w:rPr>
          <w:rFonts w:ascii="Calibri" w:hAnsi="Calibri" w:cs="Calibri"/>
          <w:sz w:val="24"/>
          <w:szCs w:val="24"/>
        </w:rPr>
        <w:t xml:space="preserve"> with the refinement capabilities of advanced restoration networks, resulting in a robust and accurate </w:t>
      </w:r>
      <w:r w:rsidRPr="00D14992">
        <w:rPr>
          <w:rFonts w:ascii="Calibri" w:hAnsi="Calibri" w:cs="Calibri"/>
          <w:sz w:val="24"/>
          <w:szCs w:val="24"/>
        </w:rPr>
        <w:t>line detection system suita</w:t>
      </w:r>
      <w:r w:rsidR="00165437">
        <w:rPr>
          <w:rFonts w:ascii="Calibri" w:hAnsi="Calibri" w:cs="Calibri"/>
          <w:sz w:val="24"/>
          <w:szCs w:val="24"/>
        </w:rPr>
        <w:t>ble for real-time applications.</w:t>
      </w:r>
    </w:p>
    <w:p w14:paraId="5E91E8F7" w14:textId="27DCAAE8" w:rsidR="00D14992" w:rsidRPr="00D14992" w:rsidRDefault="00D14992" w:rsidP="00D14992">
      <w:pPr>
        <w:pStyle w:val="Heading1"/>
        <w:rPr>
          <w:rFonts w:ascii="Calibri" w:hAnsi="Calibri" w:cs="Calibri"/>
          <w:sz w:val="24"/>
          <w:szCs w:val="24"/>
        </w:rPr>
      </w:pPr>
      <w:bookmarkStart w:id="2" w:name="_Toc189125694"/>
      <w:r w:rsidRPr="00D14992">
        <w:rPr>
          <w:rFonts w:ascii="Calibri" w:hAnsi="Calibri" w:cs="Calibri"/>
          <w:sz w:val="24"/>
          <w:szCs w:val="24"/>
        </w:rPr>
        <w:t>Related Works</w:t>
      </w:r>
      <w:bookmarkEnd w:id="2"/>
    </w:p>
    <w:p w14:paraId="1EA345B7" w14:textId="77777777" w:rsidR="00D14992" w:rsidRPr="00D14992" w:rsidRDefault="00D14992" w:rsidP="00D14992">
      <w:pPr>
        <w:jc w:val="both"/>
        <w:rPr>
          <w:rFonts w:ascii="Calibri" w:hAnsi="Calibri" w:cs="Calibri"/>
          <w:sz w:val="24"/>
          <w:szCs w:val="24"/>
          <w:rtl/>
        </w:rPr>
      </w:pPr>
      <w:r w:rsidRPr="00D14992">
        <w:rPr>
          <w:rFonts w:ascii="Calibri" w:hAnsi="Calibri" w:cs="Calibri"/>
          <w:sz w:val="24"/>
          <w:szCs w:val="24"/>
        </w:rPr>
        <w:t>Line segment detector (LSD)</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JctFRFtb","properties":{"formattedCitation":"[8]","plainCitation":"[8]","noteIndex":0},"citationItems":[{"id":782,"uris":["http://zotero.org/groups/5378184/items/CAKCSLHD"],"itemData":{"id":782,"type":"article-journal","abstract":"We propose a linear-time line segment detector that gives accurate results, a controlled number of false detections, and requires no parameter tuning. This algorithm is tested and compared to state-of-the-art algorithms on a wide set of natural images.","container-title":"IEEE Transactions on Pattern Analysis and Machine Intelligence","DOI":"10.1109/TPAMI.2008.300","ISSN":"1939-3539","issue":"4","note":"event-title: IEEE Transactions on Pattern Analysis and Machine Intelligence","page":"722-732","source":"IEEE Xplore","title":"LSD: A Fast Line Segment Detector with a False Detection Control","title-short":"LSD","volume":"32","author":[{"family":"Grompone von Gioi","given":"Rafael"},{"family":"Jakubowicz","given":"Jeremie"},{"family":"Morel","given":"Jean-Michel"},{"family":"Randall","given":"Gregory"}],"issued":{"date-parts":[["2010",4]]}}}],"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8]</w:t>
      </w:r>
      <w:r w:rsidRPr="00D14992">
        <w:rPr>
          <w:rFonts w:ascii="Calibri" w:hAnsi="Calibri" w:cs="Calibri"/>
          <w:sz w:val="24"/>
          <w:szCs w:val="24"/>
        </w:rPr>
        <w:fldChar w:fldCharType="end"/>
      </w:r>
      <w:r w:rsidRPr="00D14992">
        <w:rPr>
          <w:rFonts w:ascii="Calibri" w:hAnsi="Calibri" w:cs="Calibri"/>
          <w:sz w:val="24"/>
          <w:szCs w:val="24"/>
        </w:rPr>
        <w:t xml:space="preserve">, a classic hand-crafted line detector, remains the first preference for most line detection tasks in the robotics field. It relies on a region-growing strategy and runs extremely fast even without GPU to achieve real-time detection. In LSD, pixels with similar image gradients are grouped together to form a region and then converted to line segments by an approximated rectangle. As a step forward, Cho et al.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h06ABHqX","properties":{"formattedCitation":"[34]","plainCitation":"[34]","noteIndex":0},"citationItems":[{"id":829,"uris":["http://zotero.org/groups/5378184/items/G67QFDS6"],"itemData":{"id":829,"type":"article-journal","abstract":"The relative pose estimation of the space target is indispensable for on-orbit autonomous service missions. Line segment detection is an important step in pose estimation. The traditional line segment detectors show impressive performance under sufficient illumination, while it is easy to fail under complex illumination conditions where the illumination is too bright or too dark. We propose a robust line segment detector for space applications considering the complex illumination in space environments. An improved two-dimensional histogram construction strategy is used to optimize the Otsu method to improve the accuracy of anchor map extraction. To further improve line segment detection’s effect, we introduce an aggregation method that uses the angle difference between segments, the distance between endpoints, and the overlap degree of segments to filter the aggregation candidate segments and connect disjoint line segments that probably came from the same segment. We demonstrate the performance of the proposed line segment detector using a variety of images collected on a semiphysical simulation platform. The results show that our method has better performance than traditional line segment detectors including LSD, Linelet, etc., in terms of line detection precision.","container-title":"Aerospace","DOI":"10.3390/aerospace10020195","ISSN":"2226-4310","issue":"2","language":"en","license":"http://creativecommons.org/licenses/by/3.0/","note":"number: 2\npublisher: Multidisciplinary Digital Publishing Institute","page":"195","source":"www.mdpi.com","title":"A Line Segment Detector for Space Target Images Robust to Complex Illumination","volume":"10","author":[{"family":"Zhang","given":"Xingxing"},{"family":"Hu","given":"Changyu"},{"family":"Liu","given":"Hanhan"},{"family":"Du","given":"Ronghua"},{"family":"Zhou","given":"Xiaofeng"},{"family":"Wang","given":"Ling"}],"issued":{"date-parts":[["2023",2]]}}}],"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4]</w:t>
      </w:r>
      <w:r w:rsidRPr="00D14992">
        <w:rPr>
          <w:rFonts w:ascii="Calibri" w:hAnsi="Calibri" w:cs="Calibri"/>
          <w:sz w:val="24"/>
          <w:szCs w:val="24"/>
        </w:rPr>
        <w:fldChar w:fldCharType="end"/>
      </w:r>
      <w:r w:rsidRPr="00D14992">
        <w:rPr>
          <w:rFonts w:ascii="Calibri" w:hAnsi="Calibri" w:cs="Calibri"/>
          <w:sz w:val="24"/>
          <w:szCs w:val="24"/>
        </w:rPr>
        <w:t xml:space="preserve">not only utilized gradient but also other information such as brightness and gradient intensity to further improve the performance. Some other variants like PLSD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ryLgrhqj","properties":{"formattedCitation":"[27]","plainCitation":"[27]","noteIndex":0},"citationItems":[{"id":817,"uris":["http://zotero.org/groups/5378184/items/27XWVFUA"],"itemData":{"id":817,"type":"article-journal","abstract":"PDF | Most existing line segment detection methods suffer from the over-segmentation phenomenon. An improved line segment detection method is presented... | Find, read and cite all the research you need on ResearchGate","container-title":"ResearchGate","DOI":"10.1109/ACCESS.2020.2977119","language":"en","source":"www.researchgate.net","title":"(PDF) PLSD: A Perceptually Accurate Line Segment Detection Approach","title-short":"(PDF) PLSD","URL":"https://www.researchgate.net/publication/339572581_PLSD_A_Perceptually_Accurate_Line_Segment_Detection_Approach","accessed":{"date-parts":[["2025",1,14]]},"issued":{"date-parts":[["2024",12,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7]</w:t>
      </w:r>
      <w:r w:rsidRPr="00D14992">
        <w:rPr>
          <w:rFonts w:ascii="Calibri" w:hAnsi="Calibri" w:cs="Calibri"/>
          <w:sz w:val="24"/>
          <w:szCs w:val="24"/>
        </w:rPr>
        <w:fldChar w:fldCharType="end"/>
      </w:r>
      <w:r w:rsidRPr="00D14992">
        <w:rPr>
          <w:rFonts w:ascii="Calibri" w:hAnsi="Calibri" w:cs="Calibri"/>
          <w:sz w:val="24"/>
          <w:szCs w:val="24"/>
          <w:rtl/>
        </w:rPr>
        <w:t xml:space="preserve"> </w:t>
      </w:r>
      <w:r w:rsidRPr="00D14992">
        <w:rPr>
          <w:rFonts w:ascii="Calibri" w:hAnsi="Calibri" w:cs="Calibri"/>
          <w:sz w:val="24"/>
          <w:szCs w:val="24"/>
        </w:rPr>
        <w:t xml:space="preserve">developed line merging strategies but sometimes tend to over-segment. An obvious limitation of the handcrafted approaches is that the detection is based on low-level information like image gradient and brightness, leading to the unawareness of higher-level semantic information. </w:t>
      </w:r>
    </w:p>
    <w:p w14:paraId="78B64C3A" w14:textId="546D3FCE" w:rsidR="00D14992" w:rsidRPr="00D14992" w:rsidRDefault="00D14992" w:rsidP="00D14992">
      <w:pPr>
        <w:jc w:val="both"/>
        <w:rPr>
          <w:rFonts w:ascii="Calibri" w:hAnsi="Calibri" w:cs="Calibri"/>
          <w:sz w:val="24"/>
          <w:szCs w:val="24"/>
        </w:rPr>
      </w:pPr>
      <w:r w:rsidRPr="00D14992">
        <w:rPr>
          <w:rFonts w:ascii="Calibri" w:hAnsi="Calibri" w:cs="Calibri"/>
          <w:sz w:val="24"/>
          <w:szCs w:val="24"/>
        </w:rPr>
        <w:t>A classic learning-based algorithm is LCNN</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RSkh6xsb","properties":{"formattedCitation":"[12]","plainCitation":"[12]","noteIndex":0},"citationItems":[{"id":789,"uris":["http://zotero.org/groups/5378184/items/I3BTGNRI"],"itemData":{"id":789,"type":"paper-conference","event-title":"Proceedings of the IEEE/CVF International Conference on Computer Vision","page":"962-971","source":"openaccess.thecvf.com","title":"End-to-End Wireframe Parsing","URL":"https://openaccess.thecvf.com/content_ICCV_2019/html/Zhou_End-to-End_Wireframe_Parsing_ICCV_2019_paper.html","author":[{"family":"Zhou","given":"Yichao"},{"family":"Qi","given":"Haozhi"},{"family":"Ma","given":"Yi"}],"accessed":{"date-parts":[["2025",1,14]]},"issued":{"date-parts":[["2019"]]}}}],"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12]</w:t>
      </w:r>
      <w:r w:rsidRPr="00D14992">
        <w:rPr>
          <w:rFonts w:ascii="Calibri" w:hAnsi="Calibri" w:cs="Calibri"/>
          <w:sz w:val="24"/>
          <w:szCs w:val="24"/>
        </w:rPr>
        <w:fldChar w:fldCharType="end"/>
      </w:r>
      <w:r w:rsidRPr="00D14992">
        <w:rPr>
          <w:rFonts w:ascii="Calibri" w:hAnsi="Calibri" w:cs="Calibri"/>
          <w:sz w:val="24"/>
          <w:szCs w:val="24"/>
        </w:rPr>
        <w:t xml:space="preserve">, which detects endpoints and learns to connect them and form line segments, making no use of edges and relying heavily on endpoint detection. The learned network pairs the detected endpoints to form line segments when the score exceeds a certain threshold. LCNN has achieved high-quality line segment detection on widely-used datasets such as Wireframe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YlT4pCt6","properties":{"formattedCitation":"[9]","plainCitation":"[9]","noteIndex":0},"citationItems":[{"id":783,"uris":["http://zotero.org/groups/5378184/items/Q48GDLGH"],"itemData":{"id":783,"type":"article","abstract":"In this paper, we propose a learning-based approach to the task of automatically extracting a \"wireframe\" representation for images of cluttered man-made environments. The wireframe (see Fig. 1) contains all salient straight lines and their junctions of the scene that encode efficiently and accurately large-scale geometry and object shapes. To this end, we have built a very large new dataset of over 5,000 images with wireframes thoroughly labelled by humans. We have proposed two convolutional neural networks that are suitable for extracting junctions and lines with large spatial support, respectively. The networks trained on our dataset have achieved significantly better performance than state-of-the-art methods for junction detection and line segment detection, respectively. We have conducted extensive experiments to evaluate quantitatively and qualitatively the wireframes obtained by our method, and have convincingly shown that effectively and efficiently parsing wireframes for images of man-made environments is a feasible goal within reach. Such wireframes could benefit many important visual tasks such as feature correspondence, 3D reconstruction, vision-based mapping, localization, and navigation. The data and source code are available at https://github.com/huangkuns/wireframe.","DOI":"10.48550/arXiv.2007.07527","note":"arXiv:2007.07527 [cs]","number":"arXiv:2007.07527","publisher":"arXiv","source":"arXiv.org","title":"Learning to Parse Wireframes in Images of Man-Made Environments","URL":"http://arxiv.org/abs/2007.07527","author":[{"family":"Huang","given":"Kun"},{"family":"Wang","given":"Yifan"},{"family":"Zhou","given":"Zihan"},{"family":"Ding","given":"Tianjiao"},{"family":"Gao","given":"Shenghua"},{"family":"Ma","given":"Yi"}],"accessed":{"date-parts":[["2025",1,14]]},"issued":{"date-parts":[["2020",7,15]]}}}],"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9]</w:t>
      </w:r>
      <w:r w:rsidRPr="00D14992">
        <w:rPr>
          <w:rFonts w:ascii="Calibri" w:hAnsi="Calibri" w:cs="Calibri"/>
          <w:sz w:val="24"/>
          <w:szCs w:val="24"/>
        </w:rPr>
        <w:fldChar w:fldCharType="end"/>
      </w:r>
      <w:r w:rsidRPr="00D14992">
        <w:rPr>
          <w:rFonts w:ascii="Calibri" w:hAnsi="Calibri" w:cs="Calibri"/>
          <w:sz w:val="24"/>
          <w:szCs w:val="24"/>
        </w:rPr>
        <w:t xml:space="preserve"> and YorkUrban</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sowarl5E","properties":{"formattedCitation":"[35]","plainCitation":"[35]","noteIndex":0},"citationItems":[{"id":837,"uris":["http://zotero.org/groups/5378184/items/74CHC9MX"],"itemData":{"id":837,"type":"article-journal","abstract":"We present a new optimization based parsing framework for the geometric analysis of a single image coming from a man-made environment. This framework models the scene as a composition of geometric primitives spanning different layers from low level (edges) through mid-level (lines segments, lines and vanishing points) to high level (the zenith and the horizon). The inference in such a model thus jointly and simultaneously estimates (a) the grouping of edges into the line segments, (b) the grouping of line segments into the straight lines, (c) the grouping of lines into parallel families, and (d) the positioning of the horizon and the zenith in the image. Such a unified treatment means that the uncertainty information propagates between the layers of the model. This is in contrast to most previous approaches to the same problem, which either ignore the middle levels (line segments or lines) all together, or use the bottom-up step-by-step pipeline.","container-title":"International Journal of Computer Vision","DOI":"10.1007/s11263-011-0488-1","ISSN":"1573-1405","issue":"3","journalAbbreviation":"Int J Comput Vis","language":"en","page":"305-321","source":"Springer Link","title":"Geometric Image Parsing in Man-Made Environments","volume":"97","author":[{"family":"Tretyak","given":"Elena"},{"family":"Barinova","given":"Olga"},{"family":"Kohli","given":"Pushmeet"},{"family":"Lempitsky","given":"Victor"}],"issued":{"date-parts":[["2012",5,1]]}}}],"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5]</w:t>
      </w:r>
      <w:r w:rsidRPr="00D14992">
        <w:rPr>
          <w:rFonts w:ascii="Calibri" w:hAnsi="Calibri" w:cs="Calibri"/>
          <w:sz w:val="24"/>
          <w:szCs w:val="24"/>
        </w:rPr>
        <w:fldChar w:fldCharType="end"/>
      </w:r>
      <w:r w:rsidRPr="00D14992">
        <w:rPr>
          <w:rFonts w:ascii="Calibri" w:hAnsi="Calibri" w:cs="Calibri"/>
          <w:sz w:val="24"/>
          <w:szCs w:val="24"/>
        </w:rPr>
        <w:t>. However, if a large number of endpoints exist, the inference time increases significantly, making stable real-time detection not possible. HAWP</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640Hldu1","properties":{"formattedCitation":"[36]","plainCitation":"[36]","noteIndex":0},"citationItems":[{"id":838,"uris":["http://zotero.org/groups/5378184/items/TEBK4IVC"],"itemData":{"id":838,"type":"article-journal","abstract":"The paper structure of historical prints is sort of a unique fingerprint. Paper with the same origin shows similar chain line distances. As the manual measurement of chain line distances is time consuming, the automatic detection of chain lines is beneficial. We propose an end-to-end trainable deep learning method for segmentation and parameterization of chain lines in transmitted light images of German prints from the 16th Century. We trained a conditional generative adversarial network with a multitask loss for line segmentation and line parameterization. We formulated a fully differentiable pipeline for line coordinates’ estimation that consists of line segmentation, horizontal line alignment, and 2D Fourier filtering of line segments, line region proposals, and differentiable line fitting. We created a dataset of high-resolution transmitted light images of historical prints with manual line coordinate annotations. Our method shows superior qualitative and quantitative chain line detection results with high accuracy and reliability on our historical dataset in comparison to competing methods. Further, we demonstrated that our method achieves a low error of less than 0.7 mm in comparison to manually measured chain line distances.","container-title":"Journal of Imaging","DOI":"10.3390/jimaging7070120","ISSN":"2313-433X","issue":"7","language":"en","license":"http://creativecommons.org/licenses/by/3.0/","note":"number: 7\npublisher: Multidisciplinary Digital Publishing Institute","page":"120","source":"www.mdpi.com","title":"ChainLineNet: Deep-Learning-Based Segmentation and Parameterization of Chain Lines in Historical Prints","title-short":"ChainLineNet","volume":"7","author":[{"family":"Sindel","given":"Aline"},{"family":"Klinke","given":"Thomas"},{"family":"Maier","given":"Andreas"},{"family":"Christlein","given":"Vincent"}],"issued":{"date-parts":[["2021",7]]}}}],"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6]</w:t>
      </w:r>
      <w:r w:rsidRPr="00D14992">
        <w:rPr>
          <w:rFonts w:ascii="Calibri" w:hAnsi="Calibri" w:cs="Calibri"/>
          <w:sz w:val="24"/>
          <w:szCs w:val="24"/>
        </w:rPr>
        <w:fldChar w:fldCharType="end"/>
      </w:r>
      <w:r w:rsidRPr="00D14992">
        <w:rPr>
          <w:rFonts w:ascii="Calibri" w:hAnsi="Calibri" w:cs="Calibri"/>
          <w:sz w:val="24"/>
          <w:szCs w:val="24"/>
        </w:rPr>
        <w:t xml:space="preserve"> </w:t>
      </w:r>
      <w:r w:rsidRPr="00D14992">
        <w:rPr>
          <w:rFonts w:ascii="Calibri" w:hAnsi="Calibri" w:cs="Calibri"/>
          <w:sz w:val="24"/>
          <w:szCs w:val="24"/>
        </w:rPr>
        <w:lastRenderedPageBreak/>
        <w:t>optimizes efficiency based on LCNN, achieving similar results in less time, but is still too computationally expensive to support real-time detection. Unlike previous methods, LETR detects lines as entities and represents them similar to the diagonal line of a bounding box produced by a vectorized line segment predictor</w:t>
      </w:r>
      <w:r w:rsidR="00E1077D">
        <w:rPr>
          <w:rFonts w:ascii="Calibri" w:hAnsi="Calibri" w:cs="Calibri"/>
          <w:sz w:val="24"/>
          <w:szCs w:val="24"/>
        </w:rPr>
        <w:t xml:space="preserve">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Gz3A9S4a","properties":{"formattedCitation":"[37]","plainCitation":"[37]","noteIndex":0},"citationItems":[{"id":839,"uris":["http://zotero.org/groups/5378184/items/C4PFSNV8"],"itemData":{"id":839,"type":"article-journal","container-title":"Know.-Based Syst.","DOI":"10.1016/j.knosys.2024.111476","ISSN":"0950-7051","issue":"C","source":"ACM Digital Library","title":"MLNet: An multi-scale line detector and descriptor network for 3D reconstruction","title-short":"MLNet","URL":"https://doi.org/10.1016/j.knosys.2024.111476","volume":"289","author":[{"family":"Yang","given":"Jian"},{"family":"Rao","given":"Yuan"},{"family":"Cai","given":"Qing"},{"family":"Rigall","given":"Eric"},{"family":"Fan","given":"Hao"},{"family":"Dong","given":"Junyu"},{"family":"Yu","given":"Hui"}],"accessed":{"date-parts":[["2025",1,14]]},"issued":{"date-parts":[["2024",6,25]]}}}],"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7]</w:t>
      </w:r>
      <w:r w:rsidRPr="00D14992">
        <w:rPr>
          <w:rFonts w:ascii="Calibri" w:hAnsi="Calibri" w:cs="Calibri"/>
          <w:sz w:val="24"/>
          <w:szCs w:val="24"/>
        </w:rPr>
        <w:fldChar w:fldCharType="end"/>
      </w:r>
      <w:r w:rsidRPr="00D14992">
        <w:rPr>
          <w:rFonts w:ascii="Calibri" w:hAnsi="Calibri" w:cs="Calibri"/>
          <w:sz w:val="24"/>
          <w:szCs w:val="24"/>
        </w:rPr>
        <w:t>, converted from the box predictor in DETR</w:t>
      </w:r>
      <w:r w:rsidR="00E1077D">
        <w:rPr>
          <w:rFonts w:ascii="Calibri" w:hAnsi="Calibri" w:cs="Calibri"/>
          <w:sz w:val="24"/>
          <w:szCs w:val="24"/>
        </w:rPr>
        <w:t xml:space="preserve">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QHGfshv0","properties":{"formattedCitation":"[38]","plainCitation":"[38]","noteIndex":0},"citationItems":[{"id":840,"uris":["http://zotero.org/groups/5378184/items/DU34MJEB"],"itemData":{"id":840,"type":"article","abstract":"We present a new method that views object detection as a direct set prediction problem. Our approach streamlines the detection pipeline, effectively removing the need for many hand-designed components like a non-maximum suppression procedure or anchor generation that explicitly encode our prior knowledge about the task. The main ingredients of the new framework, called DEtection TRansformer or DETR, are a set-based global loss that forces unique predictions via bipartite matching, and a transformer encoder-decoder architecture. Given a fixed small set of learned object queries, DETR reasons about the relations of the objects and the global image context to directly output the final set of predictions in parallel. The new model is conceptually simple and does not require a specialized library, unlike many other modern detectors. DETR demonstrates accuracy and run-time performance on par with the well-established and highly-optimized Faster RCNN baseline on the challenging COCO object detection dataset. Moreover, DETR can be easily generalized to produce panoptic segmentation in a unified manner. We show that it significantly outperforms competitive baselines. Training code and pretrained models are available at https://github.com/facebookresearch/detr.","DOI":"10.48550/arXiv.2005.12872","note":"arXiv:2005.12872 [cs]","number":"arXiv:2005.12872","publisher":"arXiv","source":"arXiv.org","title":"End-to-End Object Detection with Transformers","URL":"http://arxiv.org/abs/2005.12872","author":[{"family":"Carion","given":"Nicolas"},{"family":"Massa","given":"Francisco"},{"family":"Synnaeve","given":"Gabriel"},{"family":"Usunier","given":"Nicolas"},{"family":"Kirillov","given":"Alexander"},{"family":"Zagoruyko","given":"Sergey"}],"accessed":{"date-parts":[["2025",1,14]]},"issued":{"date-parts":[["2020",5,28]]}}}],"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8]</w:t>
      </w:r>
      <w:r w:rsidRPr="00D14992">
        <w:rPr>
          <w:rFonts w:ascii="Calibri" w:hAnsi="Calibri" w:cs="Calibri"/>
          <w:sz w:val="24"/>
          <w:szCs w:val="24"/>
        </w:rPr>
        <w:fldChar w:fldCharType="end"/>
      </w:r>
      <w:r w:rsidRPr="00D14992">
        <w:rPr>
          <w:rFonts w:ascii="Calibri" w:hAnsi="Calibri" w:cs="Calibri"/>
          <w:sz w:val="24"/>
          <w:szCs w:val="24"/>
        </w:rPr>
        <w:t>. This method has achieved state-of-the-art results on the Wireframe dataset under certain metrics, enabled end to-end training of line segment detection, and reduced runtime variance compared to previous methods</w:t>
      </w:r>
    </w:p>
    <w:p w14:paraId="0497499B" w14:textId="77777777" w:rsidR="00D14992" w:rsidRPr="00D14992" w:rsidRDefault="00D14992" w:rsidP="00D14992">
      <w:pPr>
        <w:jc w:val="both"/>
        <w:rPr>
          <w:rFonts w:ascii="Calibri" w:hAnsi="Calibri" w:cs="Calibri"/>
          <w:sz w:val="24"/>
          <w:szCs w:val="24"/>
        </w:rPr>
      </w:pPr>
      <w:r w:rsidRPr="00D14992">
        <w:rPr>
          <w:rFonts w:ascii="Calibri" w:hAnsi="Calibri" w:cs="Calibri"/>
          <w:sz w:val="24"/>
          <w:szCs w:val="24"/>
        </w:rPr>
        <w:t xml:space="preserve"> Zhao et al.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K0ev3IsB","properties":{"formattedCitation":"[29]","plainCitation":"[29]","noteIndex":0},"citationItems":[{"id":821,"uris":["http://zotero.org/groups/5378184/items/AQB2J2GL"],"itemData":{"id":821,"type":"article-journal","abstract":"Industrial nameplates serve as a means of conveying critical information and parameters. In this work, we propose a novel approach for rectifying industrial nameplate pictures utilizing a Probabilistic Hough Transform. Our method effectively corrects for distortions and clipping, and features a collection of challenging nameplate pictures for analysis. To determine the corners of the nameplate, we employ a progressive Probability Hough Transform, which not only enhances detection accuracy but also possesses the ability to handle complex industrial scenarios. The results of our approach are clear and readable nameplate text, as demonstrated through experiments that show improved accuracy in model identification compared to other methods.","container-title":"Applied Sciences","DOI":"10.3390/app13074533","ISSN":"2076-3417","issue":"7","language":"en","license":"http://creativecommons.org/licenses/by/3.0/","note":"number: 7\npublisher: Multidisciplinary Digital Publishing Institute","page":"4533","source":"www.mdpi.com","title":"Probabilistic Hough Transform for Rectifying Industrial Nameplate Images: A Novel Strategy for Improved Text Detection and Precision in Difficult Environments","title-short":"Probabilistic Hough Transform for Rectifying Industrial Nameplate Images","volume":"13","author":[{"family":"Li","given":"Han"},{"family":"Ma","given":"Yan"},{"family":"Bao","given":"Hong"},{"family":"Zhang","given":"Yuhao"}],"issued":{"date-parts":[["2023",1]]}}}],"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29]</w:t>
      </w:r>
      <w:r w:rsidRPr="00D14992">
        <w:rPr>
          <w:rFonts w:ascii="Calibri" w:hAnsi="Calibri" w:cs="Calibri"/>
          <w:sz w:val="24"/>
          <w:szCs w:val="24"/>
        </w:rPr>
        <w:fldChar w:fldCharType="end"/>
      </w:r>
      <w:r w:rsidRPr="00D14992">
        <w:rPr>
          <w:rFonts w:ascii="Calibri" w:hAnsi="Calibri" w:cs="Calibri"/>
          <w:sz w:val="24"/>
          <w:szCs w:val="24"/>
        </w:rPr>
        <w:t xml:space="preserve"> proposed a hybrid pipeline to achieve semantic line detection with Hough Transform. By voting edge-like information, a line is determined by the highestvoted angle and position. A differentiable Hough Transform is used to make the pipeline learnable. Although Hough Transform works well for a few straight lines, it offers a view too global for dense line segment detection. There are also learnable versions of LSD like LSDNet </w:t>
      </w:r>
      <w:r w:rsidRPr="00D14992">
        <w:rPr>
          <w:rFonts w:ascii="Calibri" w:hAnsi="Calibri" w:cs="Calibri"/>
          <w:sz w:val="24"/>
          <w:szCs w:val="24"/>
        </w:rPr>
        <w:fldChar w:fldCharType="begin"/>
      </w:r>
      <w:r w:rsidRPr="00D14992">
        <w:rPr>
          <w:rFonts w:ascii="Calibri" w:hAnsi="Calibri" w:cs="Calibri"/>
          <w:sz w:val="24"/>
          <w:szCs w:val="24"/>
        </w:rPr>
        <w:instrText xml:space="preserve"> ADDIN ZOTERO_ITEM CSL_CITATION {"citationID":"8JvJsziD","properties":{"formattedCitation":"[39]","plainCitation":"[39]","noteIndex":0},"citationItems":[{"id":842,"uris":["http://zotero.org/groups/5378184/items/H5YGJS7Y"],"itemData":{"id":842,"type":"article-journal","abstract":"As of today, the best accuracy in line segment detection (LSD) is achieved by algorithms based on convolutional neural networks - CNNs. Unfortunately, these methods utilize deep, heavy networks and are slower than traditional model-based detectors. In this paper we build an accurate yet fast CNN- based detector, LSDNet, by incorporating a lightweight CNN into a classical LSD detector. Specifically, we replace the first step of the original LSD algorithm - construction of line segments heatmap and tangent field from raw image gradients - with a lightweight CNN, which is able to calculate more complex and rich features. The second part of the LSD algorithm is used with only minor modifications. Compared with several modern line segment detectors on standard Wireframe dataset, the proposed LSDNet provides the highest speed (among CNN-based detectors) of 214 FPS with a competitive accuracy of 78 Fh . Although the best-reported accuracy is 83 Fh at 33 FPS, we speculate that the observed accuracy gap is caused by errors in annotations and the actual gap is significantly lower. We point out systematic inconsistencies in the annotations of popular line detection benchmarks - Wireframe and York Urban, carefully reannotate a subset of images and show that (i) existing detectors have improved quality on updated annotations without retraining, suggesting that new annotations correlate better with the notion of correct line segment detection; (ii) the gap between accuracies of our detector and others diminishes to negligible 0.2 Fh , with our method being the fastest.","container-title":"IEEE Access","DOI":"10.1109/ACCESS.2022.3169177","ISSN":"2169-3536","journalAbbreviation":"IEEE Access","note":"arXiv:2209.04642 [cs]","page":"45256-45265","source":"arXiv.org","title":"LSDNet: Trainable Modification of LSD Algorithm for Real-Time Line Segment Detection","title-short":"LSDNet","volume":"10","author":[{"family":"Teplyakov","given":"Lev"},{"family":"Erlygin","given":"Leonid"},{"family":"Shvets","given":"Evgeny"}],"issued":{"date-parts":[["2022"]]}}}],"schema":"https://github.com/citation-style-language/schema/raw/master/csl-citation.json"} </w:instrText>
      </w:r>
      <w:r w:rsidRPr="00D14992">
        <w:rPr>
          <w:rFonts w:ascii="Calibri" w:hAnsi="Calibri" w:cs="Calibri"/>
          <w:sz w:val="24"/>
          <w:szCs w:val="24"/>
        </w:rPr>
        <w:fldChar w:fldCharType="separate"/>
      </w:r>
      <w:r w:rsidRPr="00D14992">
        <w:rPr>
          <w:rFonts w:ascii="Calibri" w:hAnsi="Calibri" w:cs="Calibri"/>
          <w:sz w:val="24"/>
          <w:szCs w:val="24"/>
        </w:rPr>
        <w:t>[39]</w:t>
      </w:r>
      <w:r w:rsidRPr="00D14992">
        <w:rPr>
          <w:rFonts w:ascii="Calibri" w:hAnsi="Calibri" w:cs="Calibri"/>
          <w:sz w:val="24"/>
          <w:szCs w:val="24"/>
        </w:rPr>
        <w:fldChar w:fldCharType="end"/>
      </w:r>
      <w:r w:rsidRPr="00D14992">
        <w:rPr>
          <w:rFonts w:ascii="Calibri" w:hAnsi="Calibri" w:cs="Calibri"/>
          <w:sz w:val="24"/>
          <w:szCs w:val="24"/>
        </w:rPr>
        <w:t xml:space="preserve"> improving LSD by introducing learned line heat maps and orientation maps, but it is based on roughly predicted orientation instead of only edges. To solve the problems above, AirLine achieves stabler short-line detection by limiting the voting region to segments of continuous edge and accurate orientation detection by hand-crafted orientation detectors on edges.</w:t>
      </w:r>
    </w:p>
    <w:p w14:paraId="62D65150" w14:textId="4C2AA3AA" w:rsidR="008B5F25" w:rsidRDefault="008B5F25" w:rsidP="00851B39">
      <w:pPr>
        <w:pStyle w:val="Heading1"/>
        <w:numPr>
          <w:ilvl w:val="0"/>
          <w:numId w:val="20"/>
        </w:numPr>
        <w:rPr>
          <w:rFonts w:ascii="Calibri" w:hAnsi="Calibri" w:cs="Calibri"/>
          <w:sz w:val="24"/>
          <w:szCs w:val="24"/>
        </w:rPr>
      </w:pPr>
      <w:bookmarkStart w:id="3" w:name="_Toc189125695"/>
      <w:r>
        <w:rPr>
          <w:rFonts w:ascii="Calibri" w:hAnsi="Calibri" w:cs="Calibri"/>
          <w:sz w:val="24"/>
          <w:szCs w:val="24"/>
        </w:rPr>
        <w:t>Line detector :</w:t>
      </w:r>
      <w:bookmarkEnd w:id="3"/>
      <w:r>
        <w:rPr>
          <w:rFonts w:ascii="Calibri" w:hAnsi="Calibri" w:cs="Calibri"/>
          <w:sz w:val="24"/>
          <w:szCs w:val="24"/>
        </w:rPr>
        <w:t xml:space="preserve"> </w:t>
      </w:r>
    </w:p>
    <w:p w14:paraId="3AEF6E97" w14:textId="450BA6C5" w:rsidR="00D14992" w:rsidRPr="00D14992" w:rsidRDefault="00851B39" w:rsidP="00851B39">
      <w:pPr>
        <w:pStyle w:val="Heading1"/>
        <w:rPr>
          <w:rFonts w:ascii="Calibri" w:hAnsi="Calibri" w:cs="Calibri"/>
          <w:sz w:val="24"/>
          <w:szCs w:val="24"/>
        </w:rPr>
      </w:pPr>
      <w:bookmarkStart w:id="4" w:name="_Toc189125696"/>
      <w:r>
        <w:rPr>
          <w:rFonts w:ascii="Calibri" w:hAnsi="Calibri" w:cs="Calibri"/>
          <w:sz w:val="24"/>
          <w:szCs w:val="24"/>
        </w:rPr>
        <w:t>1.1 P</w:t>
      </w:r>
      <w:r w:rsidR="00D14992" w:rsidRPr="00D14992">
        <w:rPr>
          <w:rFonts w:ascii="Calibri" w:hAnsi="Calibri" w:cs="Calibri"/>
          <w:sz w:val="24"/>
          <w:szCs w:val="24"/>
        </w:rPr>
        <w:t xml:space="preserve">roposed </w:t>
      </w:r>
      <w:r>
        <w:rPr>
          <w:rFonts w:ascii="Calibri" w:hAnsi="Calibri" w:cs="Calibri"/>
          <w:sz w:val="24"/>
          <w:szCs w:val="24"/>
        </w:rPr>
        <w:t>M</w:t>
      </w:r>
      <w:r w:rsidR="00D14992" w:rsidRPr="00D14992">
        <w:rPr>
          <w:rFonts w:ascii="Calibri" w:hAnsi="Calibri" w:cs="Calibri"/>
          <w:sz w:val="24"/>
          <w:szCs w:val="24"/>
        </w:rPr>
        <w:t>ethod</w:t>
      </w:r>
      <w:bookmarkEnd w:id="4"/>
    </w:p>
    <w:p w14:paraId="0E7261F0" w14:textId="0830D5C2" w:rsidR="00D14992" w:rsidRPr="00D14992" w:rsidRDefault="00D14992" w:rsidP="00AD3BEF">
      <w:pPr>
        <w:jc w:val="lowKashida"/>
        <w:rPr>
          <w:rFonts w:ascii="Calibri" w:hAnsi="Calibri" w:cs="Calibri"/>
          <w:sz w:val="24"/>
          <w:szCs w:val="24"/>
        </w:rPr>
      </w:pPr>
      <w:r w:rsidRPr="00D14992">
        <w:rPr>
          <w:rFonts w:ascii="Calibri" w:hAnsi="Calibri" w:cs="Calibri"/>
          <w:sz w:val="24"/>
          <w:szCs w:val="24"/>
        </w:rPr>
        <w:t xml:space="preserve">YOLO  has revolutionized the field of real-time object detection with its ability to </w:t>
      </w:r>
      <w:r w:rsidRPr="00D14992">
        <w:rPr>
          <w:rFonts w:ascii="Calibri" w:hAnsi="Calibri" w:cs="Calibri"/>
          <w:sz w:val="24"/>
          <w:szCs w:val="24"/>
        </w:rPr>
        <w:t xml:space="preserve">process images in a single forward pass, achieving remarkable speed and accuracy. Building on this legacy, </w:t>
      </w:r>
      <w:r w:rsidR="00245673">
        <w:rPr>
          <w:rFonts w:ascii="Calibri" w:hAnsi="Calibri" w:cs="Calibri"/>
          <w:sz w:val="24"/>
          <w:szCs w:val="24"/>
        </w:rPr>
        <w:t>F</w:t>
      </w:r>
      <w:r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represents an advanced iteration of the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architecture, specifically designed to handle more complex tasks such as object detection and keypoint pose estimation simultaneously. Unlike traditional models that focus solely on bounding box predictions,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is customized to predict both the location of objects and their structural keypoints, making it a powerful tool for applications requiring detailed spatial understanding.</w:t>
      </w:r>
    </w:p>
    <w:p w14:paraId="5523E7D0" w14:textId="545FA332" w:rsidR="00D14992" w:rsidRPr="00D14992" w:rsidRDefault="00D14992" w:rsidP="00AD3BEF">
      <w:pPr>
        <w:jc w:val="lowKashida"/>
        <w:rPr>
          <w:rFonts w:ascii="Calibri" w:hAnsi="Calibri" w:cs="Calibri"/>
          <w:sz w:val="24"/>
          <w:szCs w:val="24"/>
        </w:rPr>
      </w:pPr>
      <w:r w:rsidRPr="00D14992">
        <w:rPr>
          <w:rFonts w:ascii="Calibri" w:hAnsi="Calibri" w:cs="Calibri"/>
          <w:sz w:val="24"/>
          <w:szCs w:val="24"/>
        </w:rPr>
        <w:t xml:space="preserve">This customization allows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to excel in scenarios where precision and efficiency are paramount, such as autonomous navigation, 3D reconstruction, and robotic manipulation. By integrating advanced features like real-time visualization, distributed processing, and efficient batch management,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sets a new standard for performance in object detection and keypoint estimation tasks.</w:t>
      </w:r>
    </w:p>
    <w:p w14:paraId="5B40AB0F" w14:textId="77777777" w:rsidR="005137D0" w:rsidRDefault="00D14992" w:rsidP="00AD3BEF">
      <w:pPr>
        <w:jc w:val="lowKashida"/>
        <w:rPr>
          <w:rFonts w:ascii="Calibri" w:hAnsi="Calibri" w:cs="Calibri"/>
          <w:sz w:val="24"/>
          <w:szCs w:val="24"/>
        </w:rPr>
      </w:pPr>
      <w:r w:rsidRPr="00D14992">
        <w:rPr>
          <w:rFonts w:ascii="Calibri" w:hAnsi="Calibri" w:cs="Calibri"/>
          <w:sz w:val="24"/>
          <w:szCs w:val="24"/>
        </w:rPr>
        <w:t xml:space="preserve">The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has been customized to address both object detection and keypoint pose estimation, tailored to meet the specific demands of each task. For object detection, the model is fine-tuned to accurately detect block-like structures, ensuring precise bounding boxes around each identified object. This capability is critical for applications requiring detailed spatial understanding, such as structural analysis or autonomous navigation. For keypoint pose estimation, the model is further adapted to predict not only the object’s location but also 22 distinct </w:t>
      </w:r>
    </w:p>
    <w:p w14:paraId="22EF4387" w14:textId="77777777" w:rsidR="009D4B94" w:rsidRDefault="009D4B94" w:rsidP="009D4B94">
      <w:pPr>
        <w:jc w:val="center"/>
        <w:rPr>
          <w:rFonts w:ascii="Calibri" w:hAnsi="Calibri" w:cs="Calibri"/>
          <w:sz w:val="24"/>
          <w:szCs w:val="24"/>
        </w:rPr>
        <w:sectPr w:rsidR="009D4B94" w:rsidSect="00100A0A">
          <w:type w:val="continuous"/>
          <w:pgSz w:w="12240" w:h="15840"/>
          <w:pgMar w:top="1440" w:right="1440" w:bottom="1440" w:left="1440" w:header="720" w:footer="720" w:gutter="0"/>
          <w:cols w:num="2" w:space="720"/>
          <w:docGrid w:linePitch="360"/>
        </w:sectPr>
      </w:pPr>
    </w:p>
    <w:p w14:paraId="284EE989" w14:textId="0B7BAED8" w:rsidR="005137D0" w:rsidRDefault="009D4B94" w:rsidP="009D4B94">
      <w:pPr>
        <w:jc w:val="center"/>
        <w:rPr>
          <w:rFonts w:ascii="Calibri" w:hAnsi="Calibri" w:cs="Calibri"/>
          <w:sz w:val="24"/>
          <w:szCs w:val="24"/>
        </w:rPr>
      </w:pPr>
      <w:r w:rsidRPr="009D4B94">
        <w:rPr>
          <w:rFonts w:ascii="Calibri" w:hAnsi="Calibri" w:cs="Calibri"/>
          <w:noProof/>
          <w:sz w:val="24"/>
          <w:szCs w:val="24"/>
        </w:rPr>
        <w:lastRenderedPageBreak/>
        <w:drawing>
          <wp:anchor distT="0" distB="0" distL="114300" distR="114300" simplePos="0" relativeHeight="251692032" behindDoc="0" locked="0" layoutInCell="1" allowOverlap="1" wp14:anchorId="4C336B80" wp14:editId="7C7D0F66">
            <wp:simplePos x="0" y="0"/>
            <wp:positionH relativeFrom="margin">
              <wp:align>left</wp:align>
            </wp:positionH>
            <wp:positionV relativeFrom="paragraph">
              <wp:posOffset>454</wp:posOffset>
            </wp:positionV>
            <wp:extent cx="6182995" cy="2856230"/>
            <wp:effectExtent l="0" t="0" r="8255" b="127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2995" cy="2856230"/>
                    </a:xfrm>
                    <a:prstGeom prst="rect">
                      <a:avLst/>
                    </a:prstGeom>
                  </pic:spPr>
                </pic:pic>
              </a:graphicData>
            </a:graphic>
            <wp14:sizeRelH relativeFrom="page">
              <wp14:pctWidth>0</wp14:pctWidth>
            </wp14:sizeRelH>
            <wp14:sizeRelV relativeFrom="page">
              <wp14:pctHeight>0</wp14:pctHeight>
            </wp14:sizeRelV>
          </wp:anchor>
        </w:drawing>
      </w:r>
      <w:r w:rsidR="005137D0">
        <w:rPr>
          <w:rFonts w:ascii="Calibri" w:hAnsi="Calibri" w:cs="Calibri"/>
          <w:sz w:val="24"/>
          <w:szCs w:val="24"/>
        </w:rPr>
        <w:t>Figure 1.</w:t>
      </w:r>
      <w:r>
        <w:rPr>
          <w:rFonts w:ascii="Calibri" w:hAnsi="Calibri" w:cs="Calibri"/>
          <w:sz w:val="24"/>
          <w:szCs w:val="24"/>
        </w:rPr>
        <w:t xml:space="preserve"> Work Flow of F11 line Detector model</w:t>
      </w:r>
    </w:p>
    <w:p w14:paraId="69254C55" w14:textId="77777777" w:rsidR="009D4B94" w:rsidRDefault="009D4B94" w:rsidP="00AD3BEF">
      <w:pPr>
        <w:jc w:val="lowKashida"/>
        <w:rPr>
          <w:rFonts w:ascii="Calibri" w:hAnsi="Calibri" w:cs="Calibri"/>
          <w:sz w:val="24"/>
          <w:szCs w:val="24"/>
        </w:rPr>
        <w:sectPr w:rsidR="009D4B94" w:rsidSect="009D4B94">
          <w:type w:val="continuous"/>
          <w:pgSz w:w="12240" w:h="15840"/>
          <w:pgMar w:top="1440" w:right="1440" w:bottom="1440" w:left="1440" w:header="720" w:footer="720" w:gutter="0"/>
          <w:cols w:space="720"/>
          <w:docGrid w:linePitch="360"/>
        </w:sectPr>
      </w:pPr>
    </w:p>
    <w:p w14:paraId="5A9765C4" w14:textId="77777777" w:rsidR="009D4B94" w:rsidRDefault="009D4B94" w:rsidP="00AD3BEF">
      <w:pPr>
        <w:jc w:val="lowKashida"/>
        <w:rPr>
          <w:rFonts w:ascii="Calibri" w:hAnsi="Calibri" w:cs="Calibri"/>
          <w:sz w:val="24"/>
          <w:szCs w:val="24"/>
        </w:rPr>
      </w:pPr>
    </w:p>
    <w:p w14:paraId="5D80F62B" w14:textId="16A1DC91" w:rsidR="00D14992" w:rsidRPr="00D14992" w:rsidRDefault="00D14992" w:rsidP="00AD3BEF">
      <w:pPr>
        <w:jc w:val="lowKashida"/>
        <w:rPr>
          <w:rFonts w:ascii="Calibri" w:hAnsi="Calibri" w:cs="Calibri"/>
          <w:sz w:val="24"/>
          <w:szCs w:val="24"/>
        </w:rPr>
      </w:pPr>
      <w:r w:rsidRPr="00D14992">
        <w:rPr>
          <w:rFonts w:ascii="Calibri" w:hAnsi="Calibri" w:cs="Calibri"/>
          <w:sz w:val="24"/>
          <w:szCs w:val="24"/>
        </w:rPr>
        <w:t xml:space="preserve">keypoints per object. Each keypoint is represented by its coordinates and visibility status, enabling a highly detailed structural understanding of the detected blocks. This dual functionality makes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a versatile tool for tasks requiring both object localization and fine-grained structural analysis.</w:t>
      </w:r>
    </w:p>
    <w:p w14:paraId="3EBDADE6" w14:textId="70B82A0C" w:rsidR="004A46FB" w:rsidRDefault="00D14992" w:rsidP="00AD3BEF">
      <w:pPr>
        <w:jc w:val="lowKashida"/>
        <w:rPr>
          <w:rFonts w:ascii="Calibri" w:hAnsi="Calibri" w:cs="Calibri"/>
          <w:sz w:val="24"/>
          <w:szCs w:val="24"/>
        </w:rPr>
      </w:pPr>
      <w:r w:rsidRPr="00D14992">
        <w:rPr>
          <w:rFonts w:ascii="Calibri" w:hAnsi="Calibri" w:cs="Calibri"/>
          <w:sz w:val="24"/>
          <w:szCs w:val="24"/>
        </w:rPr>
        <w:t>To support these capabilities, our setup includes custom training and validation components designed for efficient data handling, distributed processing, and advanced batch management. These components ensure that the model can process large-scale datasets effectively while maintaining high accuracy. Additionally, real-time visualization functions have been integrated to provide immediate feedback during training and validation.</w:t>
      </w:r>
    </w:p>
    <w:p w14:paraId="7CFAA866" w14:textId="2F021331" w:rsidR="004A46FB" w:rsidRDefault="004A46FB" w:rsidP="00AD3BEF">
      <w:pPr>
        <w:jc w:val="lowKashida"/>
        <w:rPr>
          <w:rFonts w:ascii="Calibri" w:hAnsi="Calibri" w:cs="Calibri"/>
          <w:sz w:val="24"/>
          <w:szCs w:val="24"/>
        </w:rPr>
      </w:pPr>
    </w:p>
    <w:p w14:paraId="3EA92EF4" w14:textId="77777777" w:rsidR="004A46FB" w:rsidRDefault="00D14992" w:rsidP="004A46FB">
      <w:pPr>
        <w:jc w:val="lowKashida"/>
        <w:rPr>
          <w:rFonts w:ascii="Calibri" w:hAnsi="Calibri" w:cs="Calibri"/>
          <w:sz w:val="24"/>
          <w:szCs w:val="24"/>
        </w:rPr>
      </w:pPr>
      <w:r w:rsidRPr="00D14992">
        <w:rPr>
          <w:rFonts w:ascii="Calibri" w:hAnsi="Calibri" w:cs="Calibri"/>
          <w:sz w:val="24"/>
          <w:szCs w:val="24"/>
        </w:rPr>
        <w:t xml:space="preserve"> </w:t>
      </w:r>
    </w:p>
    <w:p w14:paraId="7EF43D8B" w14:textId="77777777" w:rsidR="009D4B94" w:rsidRDefault="009D4B94" w:rsidP="009D4B94">
      <w:pPr>
        <w:jc w:val="lowKashida"/>
        <w:rPr>
          <w:rFonts w:ascii="Calibri" w:hAnsi="Calibri" w:cs="Calibri"/>
          <w:sz w:val="24"/>
          <w:szCs w:val="24"/>
        </w:rPr>
      </w:pPr>
    </w:p>
    <w:p w14:paraId="305E107C" w14:textId="7D27E7CA" w:rsidR="005137D0" w:rsidRDefault="00D14992" w:rsidP="009D4B94">
      <w:pPr>
        <w:jc w:val="lowKashida"/>
        <w:rPr>
          <w:rFonts w:ascii="Calibri" w:hAnsi="Calibri" w:cs="Calibri"/>
          <w:sz w:val="24"/>
          <w:szCs w:val="24"/>
        </w:rPr>
      </w:pPr>
      <w:r w:rsidRPr="00D14992">
        <w:rPr>
          <w:rFonts w:ascii="Calibri" w:hAnsi="Calibri" w:cs="Calibri"/>
          <w:sz w:val="24"/>
          <w:szCs w:val="24"/>
        </w:rPr>
        <w:t xml:space="preserve">These functions save annotated images at various stages, allowing for continuous </w:t>
      </w:r>
    </w:p>
    <w:p w14:paraId="7C943253" w14:textId="70ADFED9" w:rsidR="00D14992" w:rsidRPr="00D14992" w:rsidRDefault="00D14992" w:rsidP="004A46FB">
      <w:pPr>
        <w:jc w:val="lowKashida"/>
        <w:rPr>
          <w:rFonts w:ascii="Calibri" w:hAnsi="Calibri" w:cs="Calibri"/>
          <w:sz w:val="24"/>
          <w:szCs w:val="24"/>
        </w:rPr>
      </w:pPr>
      <w:r w:rsidRPr="00D14992">
        <w:rPr>
          <w:rFonts w:ascii="Calibri" w:hAnsi="Calibri" w:cs="Calibri"/>
          <w:sz w:val="24"/>
          <w:szCs w:val="24"/>
        </w:rPr>
        <w:t xml:space="preserve">monitoring and adjustment of the model’s performance. Together, these enhancements enable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to deliver precise object detection and detailed keypoint predictions, establishing it as an optimal solution for complex, structured datasets.</w:t>
      </w:r>
    </w:p>
    <w:p w14:paraId="448F8BAD" w14:textId="6AE2437A" w:rsidR="004A46FB" w:rsidRDefault="00D14992" w:rsidP="009D4B94">
      <w:pPr>
        <w:jc w:val="lowKashida"/>
        <w:rPr>
          <w:rFonts w:ascii="Calibri" w:hAnsi="Calibri" w:cs="Calibri"/>
          <w:sz w:val="24"/>
          <w:szCs w:val="24"/>
        </w:rPr>
      </w:pPr>
      <w:r w:rsidRPr="00D14992">
        <w:rPr>
          <w:rFonts w:ascii="Calibri" w:hAnsi="Calibri" w:cs="Calibri"/>
          <w:sz w:val="24"/>
          <w:szCs w:val="24"/>
        </w:rPr>
        <w:t>The workflow of this project is illustrated in Figure 1 and consists of several key stages. The process begins with Data Preparation, where megatiles and physical cells are created to organize and preprocess the input data. Sampling is then conducted to generate representative samples from the physical cells, ensuring that the dataset is both diverse and manageable. The next stage is Model Customization, where customized trainers and validators are developed to meet the specific requirements of the task. This stage ensures that the model is optimized for both object detectio</w:t>
      </w:r>
      <w:r w:rsidR="009D4B94">
        <w:rPr>
          <w:rFonts w:ascii="Calibri" w:hAnsi="Calibri" w:cs="Calibri"/>
          <w:sz w:val="24"/>
          <w:szCs w:val="24"/>
        </w:rPr>
        <w:t>n and keypoint pose estimation.</w:t>
      </w:r>
    </w:p>
    <w:p w14:paraId="054390D7" w14:textId="77777777" w:rsidR="009D4B94" w:rsidRDefault="009D4B94" w:rsidP="009D4B94">
      <w:pPr>
        <w:jc w:val="lowKashida"/>
        <w:rPr>
          <w:rFonts w:ascii="Calibri" w:hAnsi="Calibri" w:cs="Calibri"/>
          <w:sz w:val="24"/>
          <w:szCs w:val="24"/>
        </w:rPr>
      </w:pPr>
    </w:p>
    <w:p w14:paraId="7549EC3E" w14:textId="008E76EA" w:rsidR="00D14992" w:rsidRDefault="00D14992" w:rsidP="009D4B94">
      <w:pPr>
        <w:jc w:val="lowKashida"/>
        <w:rPr>
          <w:rFonts w:ascii="Calibri" w:hAnsi="Calibri" w:cs="Calibri"/>
          <w:sz w:val="24"/>
          <w:szCs w:val="24"/>
        </w:rPr>
      </w:pPr>
      <w:r w:rsidRPr="00D14992">
        <w:rPr>
          <w:rFonts w:ascii="Calibri" w:hAnsi="Calibri" w:cs="Calibri"/>
          <w:sz w:val="24"/>
          <w:szCs w:val="24"/>
        </w:rPr>
        <w:t>Following customization, the Model Training stage involves configuring training parameters to fine-tune the model’s performance. This step is critical for achieving high accuracy and robustness. Finally, Tensor Matching is performed using a U-Net model to refine the output. U-Net’s encoder-decoder architecture is particularly effective for this task, as it captures both local and global features, enhancing the precision of the detected objects and keypoints.</w:t>
      </w:r>
    </w:p>
    <w:p w14:paraId="74749C56" w14:textId="77777777" w:rsidR="009D4B94" w:rsidRPr="00D14992" w:rsidRDefault="009D4B94" w:rsidP="009D4B94">
      <w:pPr>
        <w:jc w:val="lowKashida"/>
        <w:rPr>
          <w:rFonts w:ascii="Calibri" w:hAnsi="Calibri" w:cs="Calibri"/>
          <w:sz w:val="24"/>
          <w:szCs w:val="24"/>
        </w:rPr>
      </w:pPr>
    </w:p>
    <w:p w14:paraId="73708402" w14:textId="2A41A4CA" w:rsidR="00D14992" w:rsidRPr="00D14992" w:rsidRDefault="00D14992" w:rsidP="00AD3BEF">
      <w:pPr>
        <w:jc w:val="lowKashida"/>
        <w:rPr>
          <w:rFonts w:ascii="Calibri" w:hAnsi="Calibri" w:cs="Calibri"/>
          <w:sz w:val="24"/>
          <w:szCs w:val="24"/>
        </w:rPr>
      </w:pPr>
      <w:r w:rsidRPr="00D14992">
        <w:rPr>
          <w:rFonts w:ascii="Calibri" w:hAnsi="Calibri" w:cs="Calibri"/>
          <w:sz w:val="24"/>
          <w:szCs w:val="24"/>
        </w:rPr>
        <w:t xml:space="preserve">To further improve the quality of the output, we integrate advanced restoration networks, including Attention U-Net and AST (Adaptive Sparse Transformer with Attentive Feature Refinement). Attention U-Net enhances the model’s ability to focus on relevant regions of the image, improving the detection of fine details such as keypoints and edges. AST, on the other hand, leverages sparse attention mechanisms to refine features adaptively, ensuring that the model can handle complex and noisy environments effectively. These restoration networks work in tandem with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to deliver a robust and accurate solution for object detection and keypoint pose estimation.</w:t>
      </w:r>
    </w:p>
    <w:p w14:paraId="17E529F9" w14:textId="1DA50838" w:rsidR="00D14992" w:rsidRDefault="00D14992" w:rsidP="009D4B94">
      <w:pPr>
        <w:jc w:val="lowKashida"/>
        <w:rPr>
          <w:rFonts w:ascii="Calibri" w:hAnsi="Calibri" w:cs="Calibri"/>
          <w:sz w:val="24"/>
          <w:szCs w:val="24"/>
        </w:rPr>
      </w:pPr>
      <w:r w:rsidRPr="00D14992">
        <w:rPr>
          <w:rFonts w:ascii="Calibri" w:hAnsi="Calibri" w:cs="Calibri"/>
          <w:sz w:val="24"/>
          <w:szCs w:val="24"/>
        </w:rPr>
        <w:t xml:space="preserve">By combining the efficiency of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with the refinement capabilities of Attention U-Net and AST, our approach achieves state-of-the-art performance in both object detection and structural understanding. This makes it a powerful tool for applications ranging from autonomous navigation to 3D reconstruction, where precision and robustness are paramount.</w:t>
      </w:r>
    </w:p>
    <w:p w14:paraId="21E2456F" w14:textId="103BCB28" w:rsidR="009D4B94" w:rsidRPr="00D14992" w:rsidRDefault="009D4B94" w:rsidP="009D4B94">
      <w:pPr>
        <w:jc w:val="lowKashida"/>
        <w:rPr>
          <w:rFonts w:ascii="Calibri" w:hAnsi="Calibri" w:cs="Calibri"/>
          <w:sz w:val="24"/>
          <w:szCs w:val="24"/>
        </w:rPr>
      </w:pPr>
    </w:p>
    <w:p w14:paraId="4D87FB71" w14:textId="306DFD5C" w:rsidR="00D14992" w:rsidRPr="00D27C81" w:rsidRDefault="00D14992" w:rsidP="00851B39">
      <w:pPr>
        <w:pStyle w:val="Heading2"/>
        <w:numPr>
          <w:ilvl w:val="2"/>
          <w:numId w:val="20"/>
        </w:numPr>
        <w:rPr>
          <w:rFonts w:ascii="Calibri" w:hAnsi="Calibri" w:cs="Calibri"/>
          <w:color w:val="4472C4" w:themeColor="accent1"/>
          <w:sz w:val="24"/>
          <w:szCs w:val="24"/>
          <w:rtl/>
          <w:lang w:bidi="fa-IR"/>
        </w:rPr>
      </w:pPr>
      <w:bookmarkStart w:id="5" w:name="_Toc189125697"/>
      <w:r w:rsidRPr="00D27C81">
        <w:rPr>
          <w:rFonts w:ascii="Calibri" w:hAnsi="Calibri" w:cs="Calibri"/>
          <w:color w:val="4472C4" w:themeColor="accent1"/>
          <w:sz w:val="24"/>
          <w:szCs w:val="24"/>
          <w:lang w:bidi="fa-IR"/>
        </w:rPr>
        <w:t>Data Preperation :</w:t>
      </w:r>
      <w:bookmarkEnd w:id="5"/>
      <w:r w:rsidRPr="00D27C81">
        <w:rPr>
          <w:rFonts w:ascii="Calibri" w:hAnsi="Calibri" w:cs="Calibri"/>
          <w:color w:val="4472C4" w:themeColor="accent1"/>
          <w:sz w:val="24"/>
          <w:szCs w:val="24"/>
          <w:lang w:bidi="fa-IR"/>
        </w:rPr>
        <w:t xml:space="preserve"> </w:t>
      </w:r>
    </w:p>
    <w:p w14:paraId="74C5EA8D" w14:textId="21DCA03A" w:rsidR="00D14992" w:rsidRDefault="00D14992" w:rsidP="00D14992">
      <w:pPr>
        <w:jc w:val="lowKashida"/>
        <w:rPr>
          <w:rFonts w:ascii="Calibri" w:hAnsi="Calibri" w:cs="Calibri"/>
          <w:sz w:val="24"/>
          <w:szCs w:val="24"/>
          <w:rtl/>
        </w:rPr>
      </w:pPr>
      <w:r w:rsidRPr="00D14992">
        <w:rPr>
          <w:rFonts w:ascii="Calibri" w:hAnsi="Calibri" w:cs="Calibri"/>
          <w:sz w:val="24"/>
          <w:szCs w:val="24"/>
        </w:rPr>
        <w:t>Data preparation is a crucial step in training accurate and robust models for line segment detection, particularly when dealing with complex aerial imagery. To begin, aerial images are divided into megatiles, which represent large sections of the scene. Each megatile captures spatial information about rooftops and surrounding structures, enabling efficient sampling from a broader dataset. These megatiles serve as foundational units for labeling, where annotations, such as line segments and keypoints, define the geometric features of roofs. The purpose of creating megatiles is to manage the vast scale of aerial imagery and ensure that the dataset captures a wide variety of building layouts, rooflines, and spatial configurations.</w:t>
      </w:r>
    </w:p>
    <w:p w14:paraId="791C3CC7" w14:textId="5435A99D" w:rsidR="00044EB5" w:rsidRPr="00D14992" w:rsidRDefault="00044EB5" w:rsidP="00D14992">
      <w:pPr>
        <w:jc w:val="lowKashida"/>
        <w:rPr>
          <w:rFonts w:ascii="Calibri" w:hAnsi="Calibri" w:cs="Calibri"/>
          <w:sz w:val="24"/>
          <w:szCs w:val="24"/>
        </w:rPr>
      </w:pPr>
    </w:p>
    <w:p w14:paraId="2F206896" w14:textId="77777777" w:rsidR="004A46FB" w:rsidRDefault="004A46FB" w:rsidP="00D14992">
      <w:pPr>
        <w:jc w:val="lowKashida"/>
        <w:rPr>
          <w:rFonts w:ascii="Calibri" w:hAnsi="Calibri" w:cs="Calibri"/>
          <w:sz w:val="24"/>
          <w:szCs w:val="24"/>
        </w:rPr>
      </w:pPr>
    </w:p>
    <w:p w14:paraId="19C68863" w14:textId="77777777" w:rsidR="009D4B94" w:rsidRDefault="009D4B94" w:rsidP="00D14992">
      <w:pPr>
        <w:jc w:val="lowKashida"/>
        <w:rPr>
          <w:rFonts w:ascii="Calibri" w:hAnsi="Calibri" w:cs="Calibri"/>
          <w:sz w:val="24"/>
          <w:szCs w:val="24"/>
        </w:rPr>
      </w:pPr>
    </w:p>
    <w:p w14:paraId="71B9DE70" w14:textId="77777777" w:rsidR="009D4B94" w:rsidRDefault="009D4B94" w:rsidP="00D14992">
      <w:pPr>
        <w:jc w:val="lowKashida"/>
        <w:rPr>
          <w:rFonts w:ascii="Calibri" w:hAnsi="Calibri" w:cs="Calibri"/>
          <w:sz w:val="24"/>
          <w:szCs w:val="24"/>
        </w:rPr>
        <w:sectPr w:rsidR="009D4B94" w:rsidSect="00100A0A">
          <w:type w:val="continuous"/>
          <w:pgSz w:w="12240" w:h="15840"/>
          <w:pgMar w:top="1440" w:right="1440" w:bottom="1440" w:left="1440" w:header="720" w:footer="720" w:gutter="0"/>
          <w:cols w:num="2" w:space="720"/>
          <w:docGrid w:linePitch="360"/>
        </w:sectPr>
      </w:pPr>
    </w:p>
    <w:p w14:paraId="33A1AB83" w14:textId="666F49F9" w:rsidR="009D4B94" w:rsidRDefault="004A46FB" w:rsidP="009D4B94">
      <w:pPr>
        <w:jc w:val="center"/>
        <w:rPr>
          <w:rFonts w:ascii="Calibri" w:hAnsi="Calibri" w:cs="Calibri"/>
          <w:sz w:val="24"/>
          <w:szCs w:val="24"/>
        </w:rPr>
      </w:pPr>
      <w:r w:rsidRPr="00044EB5">
        <w:rPr>
          <w:rFonts w:ascii="Calibri" w:hAnsi="Calibri" w:cs="Calibri"/>
          <w:noProof/>
          <w:sz w:val="24"/>
          <w:szCs w:val="24"/>
        </w:rPr>
        <w:drawing>
          <wp:anchor distT="0" distB="0" distL="114300" distR="114300" simplePos="0" relativeHeight="251670528" behindDoc="0" locked="0" layoutInCell="1" allowOverlap="1" wp14:anchorId="7BCDA222" wp14:editId="1671A42C">
            <wp:simplePos x="0" y="0"/>
            <wp:positionH relativeFrom="margin">
              <wp:align>left</wp:align>
            </wp:positionH>
            <wp:positionV relativeFrom="paragraph">
              <wp:posOffset>544</wp:posOffset>
            </wp:positionV>
            <wp:extent cx="5905500" cy="332168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05500" cy="3321685"/>
                    </a:xfrm>
                    <a:prstGeom prst="rect">
                      <a:avLst/>
                    </a:prstGeom>
                  </pic:spPr>
                </pic:pic>
              </a:graphicData>
            </a:graphic>
            <wp14:sizeRelH relativeFrom="page">
              <wp14:pctWidth>0</wp14:pctWidth>
            </wp14:sizeRelH>
            <wp14:sizeRelV relativeFrom="page">
              <wp14:pctHeight>0</wp14:pctHeight>
            </wp14:sizeRelV>
          </wp:anchor>
        </w:drawing>
      </w:r>
      <w:r w:rsidR="009D4B94">
        <w:rPr>
          <w:rFonts w:ascii="Calibri" w:hAnsi="Calibri" w:cs="Calibri"/>
          <w:sz w:val="24"/>
          <w:szCs w:val="24"/>
        </w:rPr>
        <w:t>Figure 2. Data Prepreation Diagram</w:t>
      </w:r>
    </w:p>
    <w:p w14:paraId="0380B571" w14:textId="77777777" w:rsidR="009D4B94" w:rsidRDefault="009D4B94" w:rsidP="00D14992">
      <w:pPr>
        <w:jc w:val="lowKashida"/>
        <w:rPr>
          <w:rFonts w:ascii="Calibri" w:hAnsi="Calibri" w:cs="Calibri"/>
          <w:sz w:val="24"/>
          <w:szCs w:val="24"/>
        </w:rPr>
        <w:sectPr w:rsidR="009D4B94" w:rsidSect="009D4B94">
          <w:type w:val="continuous"/>
          <w:pgSz w:w="12240" w:h="15840"/>
          <w:pgMar w:top="1440" w:right="1440" w:bottom="1440" w:left="1440" w:header="720" w:footer="720" w:gutter="0"/>
          <w:cols w:space="720"/>
          <w:docGrid w:linePitch="360"/>
        </w:sectPr>
      </w:pPr>
    </w:p>
    <w:p w14:paraId="67C40E85" w14:textId="02975ABD"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From these megatiles, physical cells are generated. These smaller subdivisions break down the megatiles into localized sections, each containing detailed spatial features like roof edges, ridges, and junctions between building components. The creation of these physical cells ensures that the dataset can represent diverse roof geometries and structures across different building environments. Finally, sampling from these physical cells is performed, extracting various samples that include annotated line segments and keypoints. This step is essential for capturing variations in roof shapes, lighting conditions, and architectural features, which helps to create a comprehensive and diverse dataset suitable for training models capable of accurately detecting line segments in real-world scenarios.</w:t>
      </w:r>
    </w:p>
    <w:p w14:paraId="676DE259" w14:textId="2E63BB2A" w:rsidR="00D14992" w:rsidRPr="00D27C81" w:rsidRDefault="00851B39" w:rsidP="00851B39">
      <w:pPr>
        <w:pStyle w:val="Heading2"/>
        <w:numPr>
          <w:ilvl w:val="0"/>
          <w:numId w:val="0"/>
        </w:numPr>
        <w:ind w:left="720" w:hanging="360"/>
        <w:rPr>
          <w:rFonts w:ascii="Calibri" w:hAnsi="Calibri" w:cs="Calibri"/>
          <w:color w:val="4472C4" w:themeColor="accent1"/>
          <w:sz w:val="24"/>
          <w:szCs w:val="24"/>
          <w:rtl/>
          <w:lang w:bidi="fa-IR"/>
        </w:rPr>
      </w:pPr>
      <w:bookmarkStart w:id="6" w:name="_Toc189125698"/>
      <w:r w:rsidRPr="00D27C81">
        <w:rPr>
          <w:rFonts w:ascii="Calibri" w:hAnsi="Calibri" w:cs="Calibri"/>
          <w:color w:val="4472C4" w:themeColor="accent1"/>
          <w:sz w:val="24"/>
          <w:szCs w:val="24"/>
          <w:lang w:bidi="fa-IR"/>
        </w:rPr>
        <w:t xml:space="preserve">1.1.1.1 </w:t>
      </w:r>
      <w:r w:rsidR="00D14992" w:rsidRPr="00D27C81">
        <w:rPr>
          <w:rFonts w:ascii="Calibri" w:hAnsi="Calibri" w:cs="Calibri"/>
          <w:color w:val="4472C4" w:themeColor="accent1"/>
          <w:sz w:val="24"/>
          <w:szCs w:val="24"/>
          <w:lang w:bidi="fa-IR"/>
        </w:rPr>
        <w:t>Megatile</w:t>
      </w:r>
      <w:r w:rsidR="00D14992" w:rsidRPr="00D27C81">
        <w:rPr>
          <w:rFonts w:ascii="Calibri" w:hAnsi="Calibri" w:cs="Calibri"/>
          <w:color w:val="4472C4" w:themeColor="accent1"/>
          <w:sz w:val="24"/>
          <w:szCs w:val="24"/>
          <w:rtl/>
          <w:lang w:bidi="fa-IR"/>
        </w:rPr>
        <w:t>:</w:t>
      </w:r>
      <w:bookmarkEnd w:id="6"/>
    </w:p>
    <w:p w14:paraId="092FCF7E" w14:textId="7FAF9BCA" w:rsidR="00044EB5" w:rsidRPr="00D14992" w:rsidRDefault="00D14992" w:rsidP="009D4B94">
      <w:pPr>
        <w:pStyle w:val="NormalWeb"/>
        <w:jc w:val="lowKashida"/>
        <w:rPr>
          <w:rFonts w:ascii="Calibri" w:hAnsi="Calibri" w:cs="Calibri"/>
        </w:rPr>
      </w:pPr>
      <w:r w:rsidRPr="00D14992">
        <w:rPr>
          <w:rFonts w:ascii="Calibri" w:hAnsi="Calibri" w:cs="Calibri"/>
        </w:rPr>
        <w:t>Images may initially be available as a single large image (megatile) or as smaller, separate images that need to be merged into a megatile for analysis or model training. The formation of megatiles is a crucial step in processing aerial or large-scale imagery, as it allows for efficient management and analysis of spatial data. This approach is particularly useful in computer vision tasks such as object detection, pose estimation, and 3D reconstruction, where integrating multiple images into a unified view enhances the accuracy and robustness of the model.</w:t>
      </w:r>
    </w:p>
    <w:p w14:paraId="4F5AAC28" w14:textId="4DE41AB7" w:rsidR="00D14992" w:rsidRDefault="00D14992" w:rsidP="00D14992">
      <w:pPr>
        <w:pStyle w:val="NormalWeb"/>
        <w:jc w:val="lowKashida"/>
        <w:rPr>
          <w:rFonts w:ascii="Calibri" w:hAnsi="Calibri" w:cs="Calibri"/>
        </w:rPr>
      </w:pPr>
      <w:r w:rsidRPr="00D14992">
        <w:rPr>
          <w:rFonts w:ascii="Calibri" w:hAnsi="Calibri" w:cs="Calibri"/>
        </w:rPr>
        <w:t>The process begins by selecting individual images, which are typically available as 1024x1024 pixel segments, and arranging them together to form a grid. Images are carefully aligned to ensure precise spatial relationships, maintaining the relative positions necessary for capturing features like object locations or keypoints. Once arranged, these images are pasted onto a blank canvas that serves as the base for constructing the megatile. This grid layout can vary depending on the task requirements, whether it’s a 3x3, 4x4, or larger grid. The result is a cohesive image that merges the selected segments into a complete view, forming a high-resolution megatile.</w:t>
      </w:r>
    </w:p>
    <w:tbl>
      <w:tblPr>
        <w:tblStyle w:val="TableGrid"/>
        <w:tblW w:w="4320" w:type="dxa"/>
        <w:tblInd w:w="85" w:type="dxa"/>
        <w:tblLook w:val="04A0" w:firstRow="1" w:lastRow="0" w:firstColumn="1" w:lastColumn="0" w:noHBand="0" w:noVBand="1"/>
      </w:tblPr>
      <w:tblGrid>
        <w:gridCol w:w="4320"/>
      </w:tblGrid>
      <w:tr w:rsidR="00422C31" w14:paraId="173ECBBF" w14:textId="77777777" w:rsidTr="007A6AF9">
        <w:tc>
          <w:tcPr>
            <w:tcW w:w="4320" w:type="dxa"/>
            <w:shd w:val="clear" w:color="auto" w:fill="BFBFBF" w:themeFill="background1" w:themeFillShade="BF"/>
          </w:tcPr>
          <w:p w14:paraId="69630835" w14:textId="4596558E" w:rsidR="00422C31" w:rsidRDefault="00422C31" w:rsidP="00422C31">
            <w:pPr>
              <w:pStyle w:val="NormalWeb"/>
              <w:jc w:val="center"/>
              <w:rPr>
                <w:rFonts w:ascii="Calibri" w:hAnsi="Calibri" w:cs="Calibri"/>
              </w:rPr>
            </w:pPr>
            <w:r w:rsidRPr="00474CAB">
              <w:rPr>
                <w:rFonts w:ascii="Calibri" w:hAnsi="Calibri" w:cs="Calibri"/>
              </w:rPr>
              <w:t xml:space="preserve">Pseudocode for </w:t>
            </w:r>
            <w:r>
              <w:rPr>
                <w:rFonts w:ascii="Calibri" w:hAnsi="Calibri" w:cs="Calibri"/>
              </w:rPr>
              <w:t xml:space="preserve">Megatile </w:t>
            </w:r>
            <w:r w:rsidRPr="00474CAB">
              <w:rPr>
                <w:rFonts w:ascii="Calibri" w:hAnsi="Calibri" w:cs="Calibri"/>
              </w:rPr>
              <w:t>Generation</w:t>
            </w:r>
          </w:p>
        </w:tc>
      </w:tr>
      <w:tr w:rsidR="00422C31" w14:paraId="1AF7FFBA" w14:textId="77777777" w:rsidTr="007A6AF9">
        <w:tc>
          <w:tcPr>
            <w:tcW w:w="4320" w:type="dxa"/>
          </w:tcPr>
          <w:p w14:paraId="02C249C9" w14:textId="77777777" w:rsidR="00422C31" w:rsidRPr="00D27C81" w:rsidRDefault="00422C31" w:rsidP="00422C31">
            <w:pPr>
              <w:rPr>
                <w:rFonts w:ascii="Calibri" w:hAnsi="Calibri" w:cs="Calibri"/>
              </w:rPr>
            </w:pPr>
            <w:r w:rsidRPr="00D27C81">
              <w:rPr>
                <w:rFonts w:ascii="Calibri" w:hAnsi="Calibri" w:cs="Calibri"/>
              </w:rPr>
              <w:t>Start</w:t>
            </w:r>
          </w:p>
          <w:p w14:paraId="72955FE2" w14:textId="67163FCA" w:rsidR="00422C31" w:rsidRPr="00D27C81" w:rsidRDefault="00422C31" w:rsidP="00422C31">
            <w:pPr>
              <w:rPr>
                <w:rFonts w:ascii="Calibri" w:hAnsi="Calibri" w:cs="Calibri"/>
              </w:rPr>
            </w:pPr>
            <w:r w:rsidRPr="00D27C81">
              <w:rPr>
                <w:rFonts w:ascii="Calibri" w:hAnsi="Calibri" w:cs="Calibri"/>
              </w:rPr>
              <w:t>1. Initialize Parameters:</w:t>
            </w:r>
          </w:p>
          <w:p w14:paraId="103E6D6D" w14:textId="688744B5" w:rsidR="00422C31" w:rsidRPr="00D27C81" w:rsidRDefault="00422C31" w:rsidP="00422C31">
            <w:pPr>
              <w:pStyle w:val="ListParagraph"/>
              <w:numPr>
                <w:ilvl w:val="0"/>
                <w:numId w:val="16"/>
              </w:numPr>
              <w:rPr>
                <w:rFonts w:ascii="Calibri" w:hAnsi="Calibri" w:cs="Calibri"/>
              </w:rPr>
            </w:pPr>
            <w:r w:rsidRPr="00D27C81">
              <w:rPr>
                <w:rFonts w:ascii="Calibri" w:hAnsi="Calibri" w:cs="Calibri"/>
              </w:rPr>
              <w:t>Define the number of columns and rows for the megatile grid.</w:t>
            </w:r>
          </w:p>
          <w:p w14:paraId="45F897F5" w14:textId="77777777" w:rsidR="00422C31" w:rsidRPr="00D27C81" w:rsidRDefault="00422C31" w:rsidP="00422C31">
            <w:pPr>
              <w:rPr>
                <w:rFonts w:ascii="Calibri" w:hAnsi="Calibri" w:cs="Calibri"/>
              </w:rPr>
            </w:pPr>
            <w:r w:rsidRPr="00D27C81">
              <w:rPr>
                <w:rFonts w:ascii="Calibri" w:hAnsi="Calibri" w:cs="Calibri"/>
              </w:rPr>
              <w:t>2. Select Images and Labels:</w:t>
            </w:r>
          </w:p>
          <w:p w14:paraId="4FD8669F" w14:textId="77777777" w:rsidR="00422C31" w:rsidRPr="00D27C81" w:rsidRDefault="00422C31" w:rsidP="00044EB5">
            <w:pPr>
              <w:pStyle w:val="ListParagraph"/>
              <w:numPr>
                <w:ilvl w:val="0"/>
                <w:numId w:val="16"/>
              </w:numPr>
              <w:rPr>
                <w:rFonts w:ascii="Calibri" w:hAnsi="Calibri" w:cs="Calibri"/>
              </w:rPr>
            </w:pPr>
            <w:r w:rsidRPr="00D27C81">
              <w:rPr>
                <w:rFonts w:ascii="Calibri" w:hAnsi="Calibri" w:cs="Calibri"/>
              </w:rPr>
              <w:t>Load all image and label files .</w:t>
            </w:r>
          </w:p>
          <w:p w14:paraId="2F11F2C0" w14:textId="110A3678" w:rsidR="00422C31" w:rsidRPr="00D27C81" w:rsidRDefault="00422C31" w:rsidP="00044EB5">
            <w:pPr>
              <w:pStyle w:val="ListParagraph"/>
              <w:numPr>
                <w:ilvl w:val="0"/>
                <w:numId w:val="16"/>
              </w:numPr>
              <w:rPr>
                <w:rFonts w:ascii="Calibri" w:hAnsi="Calibri" w:cs="Calibri"/>
              </w:rPr>
            </w:pPr>
            <w:r w:rsidRPr="00D27C81">
              <w:rPr>
                <w:rFonts w:ascii="Calibri" w:hAnsi="Calibri" w:cs="Calibri"/>
              </w:rPr>
              <w:t>Check if the number of images is sufficient for the grid size.</w:t>
            </w:r>
          </w:p>
          <w:p w14:paraId="5E9A7236" w14:textId="77777777" w:rsidR="00422C31" w:rsidRPr="00D27C81" w:rsidRDefault="00422C31" w:rsidP="00422C31">
            <w:pPr>
              <w:pStyle w:val="ListParagraph"/>
              <w:numPr>
                <w:ilvl w:val="0"/>
                <w:numId w:val="16"/>
              </w:numPr>
              <w:rPr>
                <w:rFonts w:ascii="Calibri" w:hAnsi="Calibri" w:cs="Calibri"/>
              </w:rPr>
            </w:pPr>
            <w:r w:rsidRPr="00D27C81">
              <w:rPr>
                <w:rFonts w:ascii="Calibri" w:hAnsi="Calibri" w:cs="Calibri"/>
              </w:rPr>
              <w:t>Randomly select the required number of images and corresponding labels.</w:t>
            </w:r>
          </w:p>
          <w:p w14:paraId="661C5FE0" w14:textId="77777777" w:rsidR="00422C31" w:rsidRPr="00D27C81" w:rsidRDefault="00422C31" w:rsidP="00422C31">
            <w:pPr>
              <w:rPr>
                <w:rFonts w:ascii="Calibri" w:hAnsi="Calibri" w:cs="Calibri"/>
              </w:rPr>
            </w:pPr>
            <w:r w:rsidRPr="00D27C81">
              <w:rPr>
                <w:rFonts w:ascii="Calibri" w:hAnsi="Calibri" w:cs="Calibri"/>
              </w:rPr>
              <w:t>3. Create Megatile Canvas:</w:t>
            </w:r>
          </w:p>
          <w:p w14:paraId="61232449" w14:textId="77777777" w:rsidR="00422C31" w:rsidRPr="00D27C81" w:rsidRDefault="00422C31" w:rsidP="00422C31">
            <w:pPr>
              <w:pStyle w:val="ListParagraph"/>
              <w:numPr>
                <w:ilvl w:val="0"/>
                <w:numId w:val="17"/>
              </w:numPr>
              <w:rPr>
                <w:rFonts w:ascii="Calibri" w:hAnsi="Calibri" w:cs="Calibri"/>
              </w:rPr>
            </w:pPr>
            <w:r w:rsidRPr="00D27C81">
              <w:rPr>
                <w:rFonts w:ascii="Calibri" w:hAnsi="Calibri" w:cs="Calibri"/>
              </w:rPr>
              <w:t>Get the dimensions of each image (assume all are the same size).</w:t>
            </w:r>
          </w:p>
          <w:p w14:paraId="1C33E8DA" w14:textId="77777777" w:rsidR="00422C31" w:rsidRPr="00D27C81" w:rsidRDefault="00422C31" w:rsidP="00422C31">
            <w:pPr>
              <w:pStyle w:val="ListParagraph"/>
              <w:numPr>
                <w:ilvl w:val="0"/>
                <w:numId w:val="17"/>
              </w:numPr>
              <w:rPr>
                <w:rFonts w:ascii="Calibri" w:hAnsi="Calibri" w:cs="Calibri"/>
              </w:rPr>
            </w:pPr>
            <w:r w:rsidRPr="00D27C81">
              <w:rPr>
                <w:rFonts w:ascii="Calibri" w:hAnsi="Calibri" w:cs="Calibri"/>
              </w:rPr>
              <w:t>Create a blank canvas with width = num columns × image width and</w:t>
            </w:r>
          </w:p>
          <w:p w14:paraId="0E78AEFE" w14:textId="51FB523B" w:rsidR="00422C31" w:rsidRPr="00D27C81" w:rsidRDefault="00422C31" w:rsidP="00422C31">
            <w:pPr>
              <w:rPr>
                <w:rFonts w:ascii="Calibri" w:hAnsi="Calibri" w:cs="Calibri"/>
              </w:rPr>
            </w:pPr>
            <w:r w:rsidRPr="00D27C81">
              <w:rPr>
                <w:rFonts w:ascii="Calibri" w:hAnsi="Calibri" w:cs="Calibri"/>
              </w:rPr>
              <w:t xml:space="preserve">               height = num rows × image height.</w:t>
            </w:r>
          </w:p>
          <w:p w14:paraId="46DDF7CD" w14:textId="77777777" w:rsidR="00422C31" w:rsidRPr="00D27C81" w:rsidRDefault="00422C31" w:rsidP="00422C31">
            <w:pPr>
              <w:rPr>
                <w:rFonts w:ascii="Calibri" w:hAnsi="Calibri" w:cs="Calibri"/>
              </w:rPr>
            </w:pPr>
            <w:r w:rsidRPr="00D27C81">
              <w:rPr>
                <w:rFonts w:ascii="Calibri" w:hAnsi="Calibri" w:cs="Calibri"/>
              </w:rPr>
              <w:t>4. Assemble Megatile Image:</w:t>
            </w:r>
          </w:p>
          <w:p w14:paraId="3E99A378" w14:textId="7CBFEF36" w:rsidR="00422C31" w:rsidRPr="00D27C81" w:rsidRDefault="00422C31" w:rsidP="00422C31">
            <w:pPr>
              <w:pStyle w:val="ListParagraph"/>
              <w:numPr>
                <w:ilvl w:val="0"/>
                <w:numId w:val="18"/>
              </w:numPr>
              <w:rPr>
                <w:rFonts w:ascii="Calibri" w:hAnsi="Calibri" w:cs="Calibri"/>
              </w:rPr>
            </w:pPr>
            <w:r w:rsidRPr="00D27C81">
              <w:rPr>
                <w:rFonts w:ascii="Calibri" w:hAnsi="Calibri" w:cs="Calibri"/>
              </w:rPr>
              <w:t>for each image in the selected images and Calculate the row and column positions in the grid.</w:t>
            </w:r>
          </w:p>
          <w:p w14:paraId="22626030" w14:textId="77777777" w:rsidR="00422C31" w:rsidRPr="00D27C81" w:rsidRDefault="00422C31" w:rsidP="00422C31">
            <w:pPr>
              <w:pStyle w:val="ListParagraph"/>
              <w:numPr>
                <w:ilvl w:val="0"/>
                <w:numId w:val="18"/>
              </w:numPr>
              <w:rPr>
                <w:rFonts w:ascii="Calibri" w:hAnsi="Calibri" w:cs="Calibri"/>
              </w:rPr>
            </w:pPr>
            <w:r w:rsidRPr="00D27C81">
              <w:rPr>
                <w:rFonts w:ascii="Calibri" w:hAnsi="Calibri" w:cs="Calibri"/>
              </w:rPr>
              <w:t>Save the megatile image to the output directory.</w:t>
            </w:r>
          </w:p>
          <w:p w14:paraId="3310E7FB" w14:textId="77777777" w:rsidR="00422C31" w:rsidRPr="00D27C81" w:rsidRDefault="00422C31" w:rsidP="00422C31">
            <w:pPr>
              <w:rPr>
                <w:rFonts w:ascii="Calibri" w:hAnsi="Calibri" w:cs="Calibri"/>
              </w:rPr>
            </w:pPr>
            <w:r w:rsidRPr="00D27C81">
              <w:rPr>
                <w:rFonts w:ascii="Calibri" w:hAnsi="Calibri" w:cs="Calibri"/>
              </w:rPr>
              <w:t>5. Create Megatile Labels:</w:t>
            </w:r>
          </w:p>
          <w:p w14:paraId="2AA05A28" w14:textId="77777777" w:rsidR="00422C31" w:rsidRPr="00D27C81" w:rsidRDefault="00422C31" w:rsidP="00422C31">
            <w:pPr>
              <w:pStyle w:val="ListParagraph"/>
              <w:numPr>
                <w:ilvl w:val="0"/>
                <w:numId w:val="19"/>
              </w:numPr>
              <w:rPr>
                <w:rFonts w:ascii="Calibri" w:hAnsi="Calibri" w:cs="Calibri"/>
              </w:rPr>
            </w:pPr>
            <w:r w:rsidRPr="00D27C81">
              <w:rPr>
                <w:rFonts w:ascii="Calibri" w:hAnsi="Calibri" w:cs="Calibri"/>
              </w:rPr>
              <w:t>Initialize an empty list for megatile labels.</w:t>
            </w:r>
          </w:p>
          <w:p w14:paraId="3088F06E" w14:textId="77777777" w:rsidR="00422C31" w:rsidRPr="00D27C81" w:rsidRDefault="00422C31" w:rsidP="00422C31">
            <w:pPr>
              <w:pStyle w:val="ListParagraph"/>
              <w:numPr>
                <w:ilvl w:val="0"/>
                <w:numId w:val="19"/>
              </w:numPr>
              <w:rPr>
                <w:rFonts w:ascii="Calibri" w:hAnsi="Calibri" w:cs="Calibri"/>
              </w:rPr>
            </w:pPr>
            <w:r w:rsidRPr="00D27C81">
              <w:rPr>
                <w:rFonts w:ascii="Calibri" w:hAnsi="Calibri" w:cs="Calibri"/>
              </w:rPr>
              <w:t>Calculate the grid position (row, column) of the corresponding image.</w:t>
            </w:r>
          </w:p>
          <w:p w14:paraId="0FF5AB63" w14:textId="25CF58DD" w:rsidR="00422C31" w:rsidRPr="00D27C81" w:rsidRDefault="00422C31" w:rsidP="00422C31">
            <w:pPr>
              <w:pStyle w:val="ListParagraph"/>
              <w:numPr>
                <w:ilvl w:val="0"/>
                <w:numId w:val="19"/>
              </w:numPr>
              <w:rPr>
                <w:rFonts w:ascii="Calibri" w:hAnsi="Calibri" w:cs="Calibri"/>
              </w:rPr>
            </w:pPr>
            <w:r w:rsidRPr="00D27C81">
              <w:rPr>
                <w:rFonts w:ascii="Calibri" w:hAnsi="Calibri" w:cs="Calibri"/>
              </w:rPr>
              <w:t>Adjust the bounding box coordinates to fit the megatile’s global coordinate system</w:t>
            </w:r>
          </w:p>
          <w:p w14:paraId="1FE85D64" w14:textId="77777777" w:rsidR="00422C31" w:rsidRPr="00D27C81" w:rsidRDefault="00422C31" w:rsidP="00422C31">
            <w:pPr>
              <w:pStyle w:val="ListParagraph"/>
              <w:numPr>
                <w:ilvl w:val="0"/>
                <w:numId w:val="19"/>
              </w:numPr>
              <w:rPr>
                <w:rFonts w:ascii="Calibri" w:hAnsi="Calibri" w:cs="Calibri"/>
              </w:rPr>
            </w:pPr>
            <w:r w:rsidRPr="00D27C81">
              <w:rPr>
                <w:rFonts w:ascii="Calibri" w:hAnsi="Calibri" w:cs="Calibri"/>
              </w:rPr>
              <w:t>Append the adjusted label to the megatile labels list.</w:t>
            </w:r>
          </w:p>
          <w:p w14:paraId="10BDE0F0" w14:textId="325F9C91" w:rsidR="00422C31" w:rsidRPr="00D27C81" w:rsidRDefault="00422C31" w:rsidP="00422C31">
            <w:pPr>
              <w:rPr>
                <w:rFonts w:ascii="Calibri" w:hAnsi="Calibri" w:cs="Calibri"/>
              </w:rPr>
            </w:pPr>
            <w:r w:rsidRPr="00D27C81">
              <w:rPr>
                <w:rFonts w:ascii="Calibri" w:hAnsi="Calibri" w:cs="Calibri"/>
              </w:rPr>
              <w:t>6. Save the megatile labels to a text file in the output directory.</w:t>
            </w:r>
          </w:p>
          <w:p w14:paraId="0D1C8A72" w14:textId="5F6B0F28" w:rsidR="00422C31" w:rsidRDefault="00422C31" w:rsidP="00422C31">
            <w:r w:rsidRPr="00D27C81">
              <w:rPr>
                <w:rFonts w:ascii="Calibri" w:hAnsi="Calibri" w:cs="Calibri"/>
              </w:rPr>
              <w:t>End</w:t>
            </w:r>
          </w:p>
        </w:tc>
      </w:tr>
    </w:tbl>
    <w:p w14:paraId="42E1BED7" w14:textId="77777777" w:rsidR="00422C31" w:rsidRPr="00D14992" w:rsidRDefault="00422C31" w:rsidP="00D14992">
      <w:pPr>
        <w:pStyle w:val="NormalWeb"/>
        <w:jc w:val="lowKashida"/>
        <w:rPr>
          <w:rFonts w:ascii="Calibri" w:hAnsi="Calibri" w:cs="Calibri"/>
        </w:rPr>
      </w:pPr>
    </w:p>
    <w:p w14:paraId="648B5DCF" w14:textId="77777777" w:rsidR="00D14992" w:rsidRPr="00D14992" w:rsidRDefault="00D14992" w:rsidP="00D14992">
      <w:pPr>
        <w:pStyle w:val="NormalWeb"/>
        <w:jc w:val="lowKashida"/>
        <w:rPr>
          <w:rFonts w:ascii="Calibri" w:hAnsi="Calibri" w:cs="Calibri"/>
        </w:rPr>
      </w:pPr>
      <w:r w:rsidRPr="00D14992">
        <w:rPr>
          <w:rFonts w:ascii="Calibri" w:hAnsi="Calibri" w:cs="Calibri"/>
        </w:rPr>
        <w:t>In parallel, label files associated with each image are adjusted to reflect the new spatial arrangement. Labels containing bounding box coordinates are modified to account for the positioning within the megatile grid, ensuring that annotations remain accurate and proportionate to the new image dimensions. Once assembled, the resulting megatile image, along with its adjusted labels, provides a unified and comprehensive representation of the scene, ready for use in various computer vision applications</w:t>
      </w:r>
      <w:r w:rsidRPr="00D14992">
        <w:rPr>
          <w:rFonts w:ascii="Calibri" w:hAnsi="Calibri" w:cs="Calibri"/>
          <w:rtl/>
        </w:rPr>
        <w:t>.</w:t>
      </w:r>
    </w:p>
    <w:p w14:paraId="67A193E5" w14:textId="14EB27F9" w:rsidR="00D14992" w:rsidRDefault="00D14992" w:rsidP="00D14992">
      <w:pPr>
        <w:jc w:val="both"/>
        <w:rPr>
          <w:rFonts w:ascii="Calibri" w:hAnsi="Calibri" w:cs="Calibri"/>
          <w:b/>
          <w:bCs/>
          <w:color w:val="000000"/>
          <w:bdr w:val="none" w:sz="0" w:space="0" w:color="auto" w:frame="1"/>
        </w:rPr>
      </w:pPr>
      <w:r>
        <w:rPr>
          <w:rFonts w:ascii="Calibri" w:hAnsi="Calibri" w:cs="Calibri"/>
          <w:b/>
          <w:bCs/>
          <w:color w:val="000000"/>
          <w:bdr w:val="none" w:sz="0" w:space="0" w:color="auto" w:frame="1"/>
        </w:rPr>
        <w:fldChar w:fldCharType="begin"/>
      </w:r>
      <w:r>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Pr>
          <w:rFonts w:ascii="Calibri" w:hAnsi="Calibri" w:cs="Calibri"/>
          <w:b/>
          <w:bCs/>
          <w:color w:val="000000"/>
          <w:bdr w:val="none" w:sz="0" w:space="0" w:color="auto" w:frame="1"/>
        </w:rPr>
        <w:fldChar w:fldCharType="separate"/>
      </w:r>
      <w:r>
        <w:rPr>
          <w:rFonts w:ascii="Calibri" w:hAnsi="Calibri" w:cs="Calibri"/>
          <w:b/>
          <w:bCs/>
          <w:color w:val="000000"/>
          <w:bdr w:val="none" w:sz="0" w:space="0" w:color="auto" w:frame="1"/>
        </w:rPr>
        <w:fldChar w:fldCharType="begin"/>
      </w:r>
      <w:r>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Pr>
          <w:rFonts w:ascii="Calibri" w:hAnsi="Calibri" w:cs="Calibri"/>
          <w:b/>
          <w:bCs/>
          <w:color w:val="000000"/>
          <w:bdr w:val="none" w:sz="0" w:space="0" w:color="auto" w:frame="1"/>
        </w:rPr>
        <w:fldChar w:fldCharType="separate"/>
      </w:r>
      <w:r w:rsidR="009C100D">
        <w:rPr>
          <w:rFonts w:ascii="Calibri" w:hAnsi="Calibri" w:cs="Calibri"/>
          <w:b/>
          <w:bCs/>
          <w:color w:val="000000"/>
          <w:bdr w:val="none" w:sz="0" w:space="0" w:color="auto" w:frame="1"/>
        </w:rPr>
        <w:fldChar w:fldCharType="begin"/>
      </w:r>
      <w:r w:rsidR="009C100D">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sidR="009C100D">
        <w:rPr>
          <w:rFonts w:ascii="Calibri" w:hAnsi="Calibri" w:cs="Calibri"/>
          <w:b/>
          <w:bCs/>
          <w:color w:val="000000"/>
          <w:bdr w:val="none" w:sz="0" w:space="0" w:color="auto" w:frame="1"/>
        </w:rPr>
        <w:fldChar w:fldCharType="separate"/>
      </w:r>
      <w:r w:rsidR="007A6AF9">
        <w:rPr>
          <w:rFonts w:ascii="Calibri" w:hAnsi="Calibri" w:cs="Calibri"/>
          <w:b/>
          <w:bCs/>
          <w:color w:val="000000"/>
          <w:bdr w:val="none" w:sz="0" w:space="0" w:color="auto" w:frame="1"/>
        </w:rPr>
        <w:fldChar w:fldCharType="begin"/>
      </w:r>
      <w:r w:rsidR="007A6AF9">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sidR="007A6AF9">
        <w:rPr>
          <w:rFonts w:ascii="Calibri" w:hAnsi="Calibri" w:cs="Calibri"/>
          <w:b/>
          <w:bCs/>
          <w:color w:val="000000"/>
          <w:bdr w:val="none" w:sz="0" w:space="0" w:color="auto" w:frame="1"/>
        </w:rPr>
        <w:fldChar w:fldCharType="separate"/>
      </w:r>
      <w:r w:rsidR="004A46FB">
        <w:rPr>
          <w:rFonts w:ascii="Calibri" w:hAnsi="Calibri" w:cs="Calibri"/>
          <w:b/>
          <w:bCs/>
          <w:color w:val="000000"/>
          <w:bdr w:val="none" w:sz="0" w:space="0" w:color="auto" w:frame="1"/>
        </w:rPr>
        <w:fldChar w:fldCharType="begin"/>
      </w:r>
      <w:r w:rsidR="004A46FB">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sidR="004A46FB">
        <w:rPr>
          <w:rFonts w:ascii="Calibri" w:hAnsi="Calibri" w:cs="Calibri"/>
          <w:b/>
          <w:bCs/>
          <w:color w:val="000000"/>
          <w:bdr w:val="none" w:sz="0" w:space="0" w:color="auto" w:frame="1"/>
        </w:rPr>
        <w:fldChar w:fldCharType="separate"/>
      </w:r>
      <w:r w:rsidR="00C07D58">
        <w:rPr>
          <w:rFonts w:ascii="Calibri" w:hAnsi="Calibri" w:cs="Calibri"/>
          <w:b/>
          <w:bCs/>
          <w:color w:val="000000"/>
          <w:bdr w:val="none" w:sz="0" w:space="0" w:color="auto" w:frame="1"/>
        </w:rPr>
        <w:fldChar w:fldCharType="begin"/>
      </w:r>
      <w:r w:rsidR="00C07D58">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sidR="00C07D58">
        <w:rPr>
          <w:rFonts w:ascii="Calibri" w:hAnsi="Calibri" w:cs="Calibri"/>
          <w:b/>
          <w:bCs/>
          <w:color w:val="000000"/>
          <w:bdr w:val="none" w:sz="0" w:space="0" w:color="auto" w:frame="1"/>
        </w:rPr>
        <w:fldChar w:fldCharType="separate"/>
      </w:r>
      <w:r w:rsidR="00023D81">
        <w:rPr>
          <w:rFonts w:ascii="Calibri" w:hAnsi="Calibri" w:cs="Calibri"/>
          <w:b/>
          <w:bCs/>
          <w:color w:val="000000"/>
          <w:bdr w:val="none" w:sz="0" w:space="0" w:color="auto" w:frame="1"/>
        </w:rPr>
        <w:fldChar w:fldCharType="begin"/>
      </w:r>
      <w:r w:rsidR="00023D81">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sidR="00023D81">
        <w:rPr>
          <w:rFonts w:ascii="Calibri" w:hAnsi="Calibri" w:cs="Calibri"/>
          <w:b/>
          <w:bCs/>
          <w:color w:val="000000"/>
          <w:bdr w:val="none" w:sz="0" w:space="0" w:color="auto" w:frame="1"/>
        </w:rPr>
        <w:fldChar w:fldCharType="separate"/>
      </w:r>
      <w:r w:rsidR="00000000">
        <w:rPr>
          <w:rFonts w:ascii="Calibri" w:hAnsi="Calibri" w:cs="Calibri"/>
          <w:b/>
          <w:bCs/>
          <w:color w:val="000000"/>
          <w:bdr w:val="none" w:sz="0" w:space="0" w:color="auto" w:frame="1"/>
        </w:rPr>
        <w:fldChar w:fldCharType="begin"/>
      </w:r>
      <w:r w:rsidR="00000000">
        <w:rPr>
          <w:rFonts w:ascii="Calibri" w:hAnsi="Calibri" w:cs="Calibri"/>
          <w:b/>
          <w:bCs/>
          <w:color w:val="000000"/>
          <w:bdr w:val="none" w:sz="0" w:space="0" w:color="auto" w:frame="1"/>
        </w:rPr>
        <w:instrText xml:space="preserve"> INCLUDEPICTURE  "https://lh7-rt.googleusercontent.com/docsz/AD_4nXevngFGDPIekxR8T73e27xFp0mkPNjUPM1qnx3bvUscHp2eKqiRFxUeExqR-Q_Ondjcju9mH-AFtuWsVPhwNAgyox0Tw2dwvbofPc_ECWWLxYhwSmWw5ZQE7QmbCPLH7zA9Af0g?key=GunhXt_wGYgctJibqtPBUxGb" \* MERGEFORMATINET </w:instrText>
      </w:r>
      <w:r w:rsidR="00000000">
        <w:rPr>
          <w:rFonts w:ascii="Calibri" w:hAnsi="Calibri" w:cs="Calibri"/>
          <w:b/>
          <w:bCs/>
          <w:color w:val="000000"/>
          <w:bdr w:val="none" w:sz="0" w:space="0" w:color="auto" w:frame="1"/>
        </w:rPr>
        <w:fldChar w:fldCharType="separate"/>
      </w:r>
      <w:r w:rsidR="00100D9A">
        <w:rPr>
          <w:rFonts w:ascii="Calibri" w:hAnsi="Calibri" w:cs="Calibri"/>
          <w:b/>
          <w:bCs/>
          <w:color w:val="000000"/>
          <w:bdr w:val="none" w:sz="0" w:space="0" w:color="auto" w:frame="1"/>
        </w:rPr>
        <w:pict w14:anchorId="0029E6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86.4pt">
            <v:imagedata r:id="rId10" r:href="rId11"/>
          </v:shape>
        </w:pict>
      </w:r>
      <w:r w:rsidR="00000000">
        <w:rPr>
          <w:rFonts w:ascii="Calibri" w:hAnsi="Calibri" w:cs="Calibri"/>
          <w:b/>
          <w:bCs/>
          <w:color w:val="000000"/>
          <w:bdr w:val="none" w:sz="0" w:space="0" w:color="auto" w:frame="1"/>
        </w:rPr>
        <w:fldChar w:fldCharType="end"/>
      </w:r>
      <w:r w:rsidR="00023D81">
        <w:rPr>
          <w:rFonts w:ascii="Calibri" w:hAnsi="Calibri" w:cs="Calibri"/>
          <w:b/>
          <w:bCs/>
          <w:color w:val="000000"/>
          <w:bdr w:val="none" w:sz="0" w:space="0" w:color="auto" w:frame="1"/>
        </w:rPr>
        <w:fldChar w:fldCharType="end"/>
      </w:r>
      <w:r w:rsidR="00C07D58">
        <w:rPr>
          <w:rFonts w:ascii="Calibri" w:hAnsi="Calibri" w:cs="Calibri"/>
          <w:b/>
          <w:bCs/>
          <w:color w:val="000000"/>
          <w:bdr w:val="none" w:sz="0" w:space="0" w:color="auto" w:frame="1"/>
        </w:rPr>
        <w:fldChar w:fldCharType="end"/>
      </w:r>
      <w:r w:rsidR="004A46FB">
        <w:rPr>
          <w:rFonts w:ascii="Calibri" w:hAnsi="Calibri" w:cs="Calibri"/>
          <w:b/>
          <w:bCs/>
          <w:color w:val="000000"/>
          <w:bdr w:val="none" w:sz="0" w:space="0" w:color="auto" w:frame="1"/>
        </w:rPr>
        <w:fldChar w:fldCharType="end"/>
      </w:r>
      <w:r w:rsidR="007A6AF9">
        <w:rPr>
          <w:rFonts w:ascii="Calibri" w:hAnsi="Calibri" w:cs="Calibri"/>
          <w:b/>
          <w:bCs/>
          <w:color w:val="000000"/>
          <w:bdr w:val="none" w:sz="0" w:space="0" w:color="auto" w:frame="1"/>
        </w:rPr>
        <w:fldChar w:fldCharType="end"/>
      </w:r>
      <w:r w:rsidR="009C100D">
        <w:rPr>
          <w:rFonts w:ascii="Calibri" w:hAnsi="Calibri" w:cs="Calibri"/>
          <w:b/>
          <w:bCs/>
          <w:color w:val="000000"/>
          <w:bdr w:val="none" w:sz="0" w:space="0" w:color="auto" w:frame="1"/>
        </w:rPr>
        <w:fldChar w:fldCharType="end"/>
      </w:r>
      <w:r>
        <w:rPr>
          <w:rFonts w:ascii="Calibri" w:hAnsi="Calibri" w:cs="Calibri"/>
          <w:b/>
          <w:bCs/>
          <w:color w:val="000000"/>
          <w:bdr w:val="none" w:sz="0" w:space="0" w:color="auto" w:frame="1"/>
        </w:rPr>
        <w:fldChar w:fldCharType="end"/>
      </w:r>
      <w:r>
        <w:rPr>
          <w:rFonts w:ascii="Calibri" w:hAnsi="Calibri" w:cs="Calibri"/>
          <w:b/>
          <w:bCs/>
          <w:color w:val="000000"/>
          <w:bdr w:val="none" w:sz="0" w:space="0" w:color="auto" w:frame="1"/>
        </w:rPr>
        <w:fldChar w:fldCharType="end"/>
      </w:r>
    </w:p>
    <w:p w14:paraId="3CB39853" w14:textId="0990C021" w:rsidR="00D14992" w:rsidRDefault="00D14992" w:rsidP="00D14992">
      <w:pPr>
        <w:jc w:val="both"/>
        <w:rPr>
          <w:rFonts w:ascii="Calibri" w:hAnsi="Calibri" w:cs="Calibri"/>
          <w:b/>
          <w:bCs/>
          <w:color w:val="000000"/>
          <w:bdr w:val="none" w:sz="0" w:space="0" w:color="auto" w:frame="1"/>
        </w:rPr>
      </w:pPr>
      <w:r>
        <w:rPr>
          <w:rFonts w:ascii="Calibri" w:hAnsi="Calibri" w:cs="Calibri"/>
          <w:b/>
          <w:bCs/>
          <w:color w:val="000000"/>
          <w:bdr w:val="none" w:sz="0" w:space="0" w:color="auto" w:frame="1"/>
        </w:rPr>
        <w:fldChar w:fldCharType="begin"/>
      </w:r>
      <w:r>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Pr>
          <w:rFonts w:ascii="Calibri" w:hAnsi="Calibri" w:cs="Calibri"/>
          <w:b/>
          <w:bCs/>
          <w:color w:val="000000"/>
          <w:bdr w:val="none" w:sz="0" w:space="0" w:color="auto" w:frame="1"/>
        </w:rPr>
        <w:fldChar w:fldCharType="separate"/>
      </w:r>
      <w:r>
        <w:rPr>
          <w:rFonts w:ascii="Calibri" w:hAnsi="Calibri" w:cs="Calibri"/>
          <w:b/>
          <w:bCs/>
          <w:color w:val="000000"/>
          <w:bdr w:val="none" w:sz="0" w:space="0" w:color="auto" w:frame="1"/>
        </w:rPr>
        <w:fldChar w:fldCharType="begin"/>
      </w:r>
      <w:r>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Pr>
          <w:rFonts w:ascii="Calibri" w:hAnsi="Calibri" w:cs="Calibri"/>
          <w:b/>
          <w:bCs/>
          <w:color w:val="000000"/>
          <w:bdr w:val="none" w:sz="0" w:space="0" w:color="auto" w:frame="1"/>
        </w:rPr>
        <w:fldChar w:fldCharType="separate"/>
      </w:r>
      <w:r w:rsidR="009C100D">
        <w:rPr>
          <w:rFonts w:ascii="Calibri" w:hAnsi="Calibri" w:cs="Calibri"/>
          <w:b/>
          <w:bCs/>
          <w:color w:val="000000"/>
          <w:bdr w:val="none" w:sz="0" w:space="0" w:color="auto" w:frame="1"/>
        </w:rPr>
        <w:fldChar w:fldCharType="begin"/>
      </w:r>
      <w:r w:rsidR="009C100D">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sidR="009C100D">
        <w:rPr>
          <w:rFonts w:ascii="Calibri" w:hAnsi="Calibri" w:cs="Calibri"/>
          <w:b/>
          <w:bCs/>
          <w:color w:val="000000"/>
          <w:bdr w:val="none" w:sz="0" w:space="0" w:color="auto" w:frame="1"/>
        </w:rPr>
        <w:fldChar w:fldCharType="separate"/>
      </w:r>
      <w:r w:rsidR="007A6AF9">
        <w:rPr>
          <w:rFonts w:ascii="Calibri" w:hAnsi="Calibri" w:cs="Calibri"/>
          <w:b/>
          <w:bCs/>
          <w:color w:val="000000"/>
          <w:bdr w:val="none" w:sz="0" w:space="0" w:color="auto" w:frame="1"/>
        </w:rPr>
        <w:fldChar w:fldCharType="begin"/>
      </w:r>
      <w:r w:rsidR="007A6AF9">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sidR="007A6AF9">
        <w:rPr>
          <w:rFonts w:ascii="Calibri" w:hAnsi="Calibri" w:cs="Calibri"/>
          <w:b/>
          <w:bCs/>
          <w:color w:val="000000"/>
          <w:bdr w:val="none" w:sz="0" w:space="0" w:color="auto" w:frame="1"/>
        </w:rPr>
        <w:fldChar w:fldCharType="separate"/>
      </w:r>
      <w:r w:rsidR="004A46FB">
        <w:rPr>
          <w:rFonts w:ascii="Calibri" w:hAnsi="Calibri" w:cs="Calibri"/>
          <w:b/>
          <w:bCs/>
          <w:color w:val="000000"/>
          <w:bdr w:val="none" w:sz="0" w:space="0" w:color="auto" w:frame="1"/>
        </w:rPr>
        <w:fldChar w:fldCharType="begin"/>
      </w:r>
      <w:r w:rsidR="004A46FB">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sidR="004A46FB">
        <w:rPr>
          <w:rFonts w:ascii="Calibri" w:hAnsi="Calibri" w:cs="Calibri"/>
          <w:b/>
          <w:bCs/>
          <w:color w:val="000000"/>
          <w:bdr w:val="none" w:sz="0" w:space="0" w:color="auto" w:frame="1"/>
        </w:rPr>
        <w:fldChar w:fldCharType="separate"/>
      </w:r>
      <w:r w:rsidR="00C07D58">
        <w:rPr>
          <w:rFonts w:ascii="Calibri" w:hAnsi="Calibri" w:cs="Calibri"/>
          <w:b/>
          <w:bCs/>
          <w:color w:val="000000"/>
          <w:bdr w:val="none" w:sz="0" w:space="0" w:color="auto" w:frame="1"/>
        </w:rPr>
        <w:fldChar w:fldCharType="begin"/>
      </w:r>
      <w:r w:rsidR="00C07D58">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sidR="00C07D58">
        <w:rPr>
          <w:rFonts w:ascii="Calibri" w:hAnsi="Calibri" w:cs="Calibri"/>
          <w:b/>
          <w:bCs/>
          <w:color w:val="000000"/>
          <w:bdr w:val="none" w:sz="0" w:space="0" w:color="auto" w:frame="1"/>
        </w:rPr>
        <w:fldChar w:fldCharType="separate"/>
      </w:r>
      <w:r w:rsidR="00023D81">
        <w:rPr>
          <w:rFonts w:ascii="Calibri" w:hAnsi="Calibri" w:cs="Calibri"/>
          <w:b/>
          <w:bCs/>
          <w:color w:val="000000"/>
          <w:bdr w:val="none" w:sz="0" w:space="0" w:color="auto" w:frame="1"/>
        </w:rPr>
        <w:fldChar w:fldCharType="begin"/>
      </w:r>
      <w:r w:rsidR="00023D81">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sidR="00023D81">
        <w:rPr>
          <w:rFonts w:ascii="Calibri" w:hAnsi="Calibri" w:cs="Calibri"/>
          <w:b/>
          <w:bCs/>
          <w:color w:val="000000"/>
          <w:bdr w:val="none" w:sz="0" w:space="0" w:color="auto" w:frame="1"/>
        </w:rPr>
        <w:fldChar w:fldCharType="separate"/>
      </w:r>
      <w:r w:rsidR="00000000">
        <w:rPr>
          <w:rFonts w:ascii="Calibri" w:hAnsi="Calibri" w:cs="Calibri"/>
          <w:b/>
          <w:bCs/>
          <w:color w:val="000000"/>
          <w:bdr w:val="none" w:sz="0" w:space="0" w:color="auto" w:frame="1"/>
        </w:rPr>
        <w:fldChar w:fldCharType="begin"/>
      </w:r>
      <w:r w:rsidR="00000000">
        <w:rPr>
          <w:rFonts w:ascii="Calibri" w:hAnsi="Calibri" w:cs="Calibri"/>
          <w:b/>
          <w:bCs/>
          <w:color w:val="000000"/>
          <w:bdr w:val="none" w:sz="0" w:space="0" w:color="auto" w:frame="1"/>
        </w:rPr>
        <w:instrText xml:space="preserve"> INCLUDEPICTURE  "https://lh7-rt.googleusercontent.com/docsz/AD_4nXdWPItDLvdeY3CqphLHLl8SyUQDnIWllX0u42jBctp5ZZ9eBKyrxiHxpVp_ll37v4xh_EHjrEE2ssQljGg7fJcNe4jPiKqPLerqCKhdsXPCwmi7-H7oxSoyz4QUlKJqpv_H6qT7xA?key=GunhXt_wGYgctJibqtPBUxGb" \* MERGEFORMATINET </w:instrText>
      </w:r>
      <w:r w:rsidR="00000000">
        <w:rPr>
          <w:rFonts w:ascii="Calibri" w:hAnsi="Calibri" w:cs="Calibri"/>
          <w:b/>
          <w:bCs/>
          <w:color w:val="000000"/>
          <w:bdr w:val="none" w:sz="0" w:space="0" w:color="auto" w:frame="1"/>
        </w:rPr>
        <w:fldChar w:fldCharType="separate"/>
      </w:r>
      <w:r w:rsidR="00100D9A">
        <w:rPr>
          <w:rFonts w:ascii="Calibri" w:hAnsi="Calibri" w:cs="Calibri"/>
          <w:b/>
          <w:bCs/>
          <w:color w:val="000000"/>
          <w:bdr w:val="none" w:sz="0" w:space="0" w:color="auto" w:frame="1"/>
        </w:rPr>
        <w:pict w14:anchorId="626C1655">
          <v:shape id="_x0000_i1026" type="#_x0000_t75" style="width:3in;height:79.2pt">
            <v:imagedata r:id="rId12" r:href="rId13"/>
          </v:shape>
        </w:pict>
      </w:r>
      <w:r w:rsidR="00000000">
        <w:rPr>
          <w:rFonts w:ascii="Calibri" w:hAnsi="Calibri" w:cs="Calibri"/>
          <w:b/>
          <w:bCs/>
          <w:color w:val="000000"/>
          <w:bdr w:val="none" w:sz="0" w:space="0" w:color="auto" w:frame="1"/>
        </w:rPr>
        <w:fldChar w:fldCharType="end"/>
      </w:r>
      <w:r w:rsidR="00023D81">
        <w:rPr>
          <w:rFonts w:ascii="Calibri" w:hAnsi="Calibri" w:cs="Calibri"/>
          <w:b/>
          <w:bCs/>
          <w:color w:val="000000"/>
          <w:bdr w:val="none" w:sz="0" w:space="0" w:color="auto" w:frame="1"/>
        </w:rPr>
        <w:fldChar w:fldCharType="end"/>
      </w:r>
      <w:r w:rsidR="00C07D58">
        <w:rPr>
          <w:rFonts w:ascii="Calibri" w:hAnsi="Calibri" w:cs="Calibri"/>
          <w:b/>
          <w:bCs/>
          <w:color w:val="000000"/>
          <w:bdr w:val="none" w:sz="0" w:space="0" w:color="auto" w:frame="1"/>
        </w:rPr>
        <w:fldChar w:fldCharType="end"/>
      </w:r>
      <w:r w:rsidR="004A46FB">
        <w:rPr>
          <w:rFonts w:ascii="Calibri" w:hAnsi="Calibri" w:cs="Calibri"/>
          <w:b/>
          <w:bCs/>
          <w:color w:val="000000"/>
          <w:bdr w:val="none" w:sz="0" w:space="0" w:color="auto" w:frame="1"/>
        </w:rPr>
        <w:fldChar w:fldCharType="end"/>
      </w:r>
      <w:r w:rsidR="007A6AF9">
        <w:rPr>
          <w:rFonts w:ascii="Calibri" w:hAnsi="Calibri" w:cs="Calibri"/>
          <w:b/>
          <w:bCs/>
          <w:color w:val="000000"/>
          <w:bdr w:val="none" w:sz="0" w:space="0" w:color="auto" w:frame="1"/>
        </w:rPr>
        <w:fldChar w:fldCharType="end"/>
      </w:r>
      <w:r w:rsidR="009C100D">
        <w:rPr>
          <w:rFonts w:ascii="Calibri" w:hAnsi="Calibri" w:cs="Calibri"/>
          <w:b/>
          <w:bCs/>
          <w:color w:val="000000"/>
          <w:bdr w:val="none" w:sz="0" w:space="0" w:color="auto" w:frame="1"/>
        </w:rPr>
        <w:fldChar w:fldCharType="end"/>
      </w:r>
      <w:r>
        <w:rPr>
          <w:rFonts w:ascii="Calibri" w:hAnsi="Calibri" w:cs="Calibri"/>
          <w:b/>
          <w:bCs/>
          <w:color w:val="000000"/>
          <w:bdr w:val="none" w:sz="0" w:space="0" w:color="auto" w:frame="1"/>
        </w:rPr>
        <w:fldChar w:fldCharType="end"/>
      </w:r>
      <w:r>
        <w:rPr>
          <w:rFonts w:ascii="Calibri" w:hAnsi="Calibri" w:cs="Calibri"/>
          <w:b/>
          <w:bCs/>
          <w:color w:val="000000"/>
          <w:bdr w:val="none" w:sz="0" w:space="0" w:color="auto" w:frame="1"/>
        </w:rPr>
        <w:fldChar w:fldCharType="end"/>
      </w:r>
    </w:p>
    <w:p w14:paraId="50E783B7" w14:textId="719CCDE9" w:rsidR="00D14992" w:rsidRDefault="00D14992" w:rsidP="009D4B94">
      <w:pPr>
        <w:jc w:val="center"/>
        <w:rPr>
          <w:lang w:bidi="fa-IR"/>
        </w:rPr>
      </w:pPr>
      <w:r>
        <w:rPr>
          <w:rFonts w:ascii="Calibri" w:hAnsi="Calibri" w:cs="Calibri"/>
          <w:b/>
          <w:bCs/>
          <w:color w:val="000000"/>
          <w:bdr w:val="none" w:sz="0" w:space="0" w:color="auto" w:frame="1"/>
        </w:rPr>
        <w:t xml:space="preserve">Figure </w:t>
      </w:r>
      <w:r w:rsidR="009D4B94">
        <w:rPr>
          <w:rFonts w:ascii="Calibri" w:hAnsi="Calibri" w:cs="Calibri"/>
          <w:b/>
          <w:bCs/>
          <w:color w:val="000000"/>
          <w:bdr w:val="none" w:sz="0" w:space="0" w:color="auto" w:frame="1"/>
        </w:rPr>
        <w:t>3</w:t>
      </w:r>
      <w:r>
        <w:rPr>
          <w:rFonts w:ascii="Calibri" w:hAnsi="Calibri" w:cs="Calibri"/>
          <w:b/>
          <w:bCs/>
          <w:color w:val="000000"/>
          <w:bdr w:val="none" w:sz="0" w:space="0" w:color="auto" w:frame="1"/>
        </w:rPr>
        <w:t>. Megatile sample with label (include keypoints and bounding box)</w:t>
      </w:r>
    </w:p>
    <w:p w14:paraId="142D4FDC" w14:textId="2794468D" w:rsidR="00D14992" w:rsidRDefault="00D14992" w:rsidP="00D14992">
      <w:pPr>
        <w:jc w:val="both"/>
        <w:rPr>
          <w:b/>
          <w:bCs/>
          <w:lang w:bidi="fa-IR"/>
        </w:rPr>
      </w:pPr>
    </w:p>
    <w:p w14:paraId="7E636011" w14:textId="45696C01" w:rsidR="009D4B94" w:rsidRDefault="009D4B94" w:rsidP="00D14992">
      <w:pPr>
        <w:jc w:val="both"/>
        <w:rPr>
          <w:b/>
          <w:bCs/>
          <w:lang w:bidi="fa-IR"/>
        </w:rPr>
      </w:pPr>
    </w:p>
    <w:p w14:paraId="786137B4" w14:textId="44A2F052" w:rsidR="009D4B94" w:rsidRDefault="009D4B94" w:rsidP="00D14992">
      <w:pPr>
        <w:jc w:val="both"/>
        <w:rPr>
          <w:b/>
          <w:bCs/>
          <w:lang w:bidi="fa-IR"/>
        </w:rPr>
      </w:pPr>
    </w:p>
    <w:p w14:paraId="39EA646A" w14:textId="701AFC30" w:rsidR="009D4B94" w:rsidRDefault="009D4B94" w:rsidP="00D14992">
      <w:pPr>
        <w:jc w:val="both"/>
        <w:rPr>
          <w:b/>
          <w:bCs/>
          <w:lang w:bidi="fa-IR"/>
        </w:rPr>
      </w:pPr>
    </w:p>
    <w:p w14:paraId="5649BACB" w14:textId="658FD33D" w:rsidR="009D4B94" w:rsidRDefault="009D4B94" w:rsidP="00D14992">
      <w:pPr>
        <w:jc w:val="both"/>
        <w:rPr>
          <w:b/>
          <w:bCs/>
          <w:lang w:bidi="fa-IR"/>
        </w:rPr>
      </w:pPr>
    </w:p>
    <w:p w14:paraId="59A7AEAA" w14:textId="112771FB" w:rsidR="009D4B94" w:rsidRDefault="009D4B94" w:rsidP="00D14992">
      <w:pPr>
        <w:jc w:val="both"/>
        <w:rPr>
          <w:b/>
          <w:bCs/>
          <w:lang w:bidi="fa-IR"/>
        </w:rPr>
      </w:pPr>
    </w:p>
    <w:p w14:paraId="314C624E" w14:textId="77777777" w:rsidR="00C07D58" w:rsidRDefault="00C07D58" w:rsidP="00D14992">
      <w:pPr>
        <w:jc w:val="both"/>
        <w:rPr>
          <w:b/>
          <w:bCs/>
          <w:lang w:bidi="fa-IR"/>
        </w:rPr>
      </w:pPr>
    </w:p>
    <w:p w14:paraId="2BC175C5" w14:textId="77777777" w:rsidR="009D4B94" w:rsidRDefault="009D4B94" w:rsidP="00D14992">
      <w:pPr>
        <w:jc w:val="both"/>
        <w:rPr>
          <w:b/>
          <w:bCs/>
          <w:lang w:bidi="fa-IR"/>
        </w:rPr>
      </w:pPr>
    </w:p>
    <w:p w14:paraId="76A0EFD3" w14:textId="37D1298B" w:rsidR="00D14992" w:rsidRPr="00D27C81" w:rsidRDefault="00851B39" w:rsidP="00851B39">
      <w:pPr>
        <w:pStyle w:val="Heading2"/>
        <w:numPr>
          <w:ilvl w:val="0"/>
          <w:numId w:val="0"/>
        </w:numPr>
        <w:rPr>
          <w:rFonts w:ascii="Calibri" w:hAnsi="Calibri" w:cs="Calibri"/>
          <w:color w:val="4472C4" w:themeColor="accent1"/>
          <w:sz w:val="24"/>
          <w:szCs w:val="24"/>
          <w:rtl/>
          <w:lang w:bidi="fa-IR"/>
        </w:rPr>
      </w:pPr>
      <w:bookmarkStart w:id="7" w:name="_Toc189125699"/>
      <w:r w:rsidRPr="00D27C81">
        <w:rPr>
          <w:rFonts w:ascii="Calibri" w:hAnsi="Calibri" w:cs="Calibri"/>
          <w:color w:val="4472C4" w:themeColor="accent1"/>
          <w:sz w:val="24"/>
          <w:szCs w:val="24"/>
          <w:lang w:bidi="fa-IR"/>
        </w:rPr>
        <w:t xml:space="preserve">1.1.1.2 </w:t>
      </w:r>
      <w:r w:rsidR="00D14992" w:rsidRPr="00D27C81">
        <w:rPr>
          <w:rFonts w:ascii="Calibri" w:hAnsi="Calibri" w:cs="Calibri"/>
          <w:color w:val="4472C4" w:themeColor="accent1"/>
          <w:sz w:val="24"/>
          <w:szCs w:val="24"/>
          <w:lang w:bidi="fa-IR"/>
        </w:rPr>
        <w:t>Physical cell :</w:t>
      </w:r>
      <w:bookmarkEnd w:id="7"/>
    </w:p>
    <w:p w14:paraId="171D61AC"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The process of creating physical cells from aerial imagery involves multiple stages, starting with the preparation of images, dividing them into smaller sections, and generating meaningful label data for each cell. Initially, the target image is loaded using the Pillow library, which ensures that large images are handled efficiently by setting configurations that prevent truncated image loading and bypass pixel restrictions. After loading, the image is converted from the standard RGB format to BGR, preparing it for subsequent processing. Once the image is prepared, it is divided into smaller grid cells, each measuring 1024x1024 pixels or as specified by the task requirements.</w:t>
      </w:r>
    </w:p>
    <w:p w14:paraId="5D38CC3D"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To ensure that the image is divided into even and manageable sections, padding is added if necessary to match the defined grid size. Each grid cell represents a distinct portion of the image with non-overlapping regions. The pixel coordinates for each grid cell are calculated based on the grid’s height and width. The grid cells are isolated and saved individually as separate image files. This segmentation approach ensures that spatial information is maintained and critical features are not lost.</w:t>
      </w:r>
    </w:p>
    <w:p w14:paraId="6700284F"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In addition to standard grid cells, physical cells are generated to focus on specific areas of interest within the grid. These physical cells are centered on the midpoint of each grid cell and extend into a square region that encapsulates features of interest. The dimensions of each physical cell are calculated based on the grid cell’s height and width using the following approach:</w:t>
      </w:r>
      <w:r w:rsidRPr="00D14992">
        <w:rPr>
          <w:rFonts w:ascii="Calibri" w:hAnsi="Calibri" w:cs="Calibri"/>
          <w:sz w:val="24"/>
          <w:szCs w:val="24"/>
        </w:rPr>
        <w:br/>
        <w:t>The width and height of the grid cells are initially defined, such as 1024x1024 pixels. Using this information, the physical cell dimensions are calculated by determining the center of the grid cell and expanding to cover a square region that extends beyond this center. The size of each physical cell can be derived from a formula that considers the grid cell dimensions (S being the width of the grid cell):</w:t>
      </w:r>
    </w:p>
    <w:p w14:paraId="0C174AF9" w14:textId="77777777" w:rsidR="00D14992" w:rsidRPr="00D14992" w:rsidRDefault="00D14992" w:rsidP="00D14992">
      <w:pPr>
        <w:jc w:val="lowKashida"/>
        <w:rPr>
          <w:rFonts w:ascii="Calibri" w:hAnsi="Calibri" w:cs="Calibri"/>
          <w:color w:val="000000"/>
          <w:sz w:val="24"/>
          <w:szCs w:val="24"/>
          <w:bdr w:val="none" w:sz="0" w:space="0" w:color="auto" w:frame="1"/>
        </w:rPr>
      </w:pPr>
    </w:p>
    <w:p w14:paraId="74A3F7FD" w14:textId="77777777" w:rsidR="00D14992" w:rsidRPr="00D14992" w:rsidRDefault="00D14992" w:rsidP="00D14992">
      <w:pPr>
        <w:jc w:val="lowKashida"/>
        <w:rPr>
          <w:rFonts w:ascii="Calibri" w:hAnsi="Calibri" w:cs="Calibri"/>
          <w:color w:val="000000"/>
          <w:sz w:val="24"/>
          <w:szCs w:val="24"/>
          <w:bdr w:val="none" w:sz="0" w:space="0" w:color="auto" w:frame="1"/>
        </w:rPr>
      </w:pPr>
      <m:oMathPara>
        <m:oMath>
          <m:r>
            <w:rPr>
              <w:rFonts w:ascii="Cambria Math" w:hAnsi="Cambria Math" w:cs="Calibri"/>
              <w:color w:val="000000"/>
              <w:sz w:val="24"/>
              <w:szCs w:val="24"/>
              <w:bdr w:val="none" w:sz="0" w:space="0" w:color="auto" w:frame="1"/>
            </w:rPr>
            <m:t xml:space="preserve">Physical size : </m:t>
          </m:r>
          <m:rad>
            <m:radPr>
              <m:degHide m:val="1"/>
              <m:ctrlPr>
                <w:rPr>
                  <w:rFonts w:ascii="Cambria Math" w:hAnsi="Cambria Math" w:cs="Calibri"/>
                  <w:i/>
                  <w:color w:val="000000"/>
                  <w:sz w:val="24"/>
                  <w:szCs w:val="24"/>
                  <w:bdr w:val="none" w:sz="0" w:space="0" w:color="auto" w:frame="1"/>
                </w:rPr>
              </m:ctrlPr>
            </m:radPr>
            <m:deg/>
            <m:e>
              <m:r>
                <w:rPr>
                  <w:rFonts w:ascii="Cambria Math" w:hAnsi="Cambria Math" w:cs="Calibri"/>
                  <w:color w:val="000000"/>
                  <w:sz w:val="24"/>
                  <w:szCs w:val="24"/>
                  <w:bdr w:val="none" w:sz="0" w:space="0" w:color="auto" w:frame="1"/>
                </w:rPr>
                <m:t>2</m:t>
              </m:r>
            </m:e>
          </m:rad>
          <m:r>
            <w:rPr>
              <w:rFonts w:ascii="Cambria Math" w:hAnsi="Cambria Math" w:cs="Calibri"/>
              <w:color w:val="000000"/>
              <w:sz w:val="24"/>
              <w:szCs w:val="24"/>
              <w:bdr w:val="none" w:sz="0" w:space="0" w:color="auto" w:frame="1"/>
            </w:rPr>
            <m:t>*2*S+S</m:t>
          </m:r>
        </m:oMath>
      </m:oMathPara>
    </w:p>
    <w:p w14:paraId="516D9454"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Here, S represents the width (or height) of the grid cell (1024 pixels). This calculation guarantees that the physical cell area is sufficiently large to encapsulate relevant features, while maintaining a consistent square shape.</w:t>
      </w:r>
    </w:p>
    <w:p w14:paraId="73E03840"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Each physical cell is isolated by centering on the midpoint of its corresponding grid cell. The cell is padded as necessary to ensure uniform dimensions. These physical cells are then saved individually, enabling focused and detailed analysis of specific areas within the grid.</w:t>
      </w:r>
    </w:p>
    <w:p w14:paraId="7BDAD201"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Once the physical cells are created, label data associated with each cell is generated. Label generation begins by loading annotations from a predefined label file in JSON format. These labels typically contain shapes, lines, and keypoints marked by their coordinates within the original image. For each physical cell, a polygonal boundary is defined based on the cell’s dimensions. Any line or shape from the label file that intersects with this boundary is extracted and processed to ensure the coordinates remain accurate relative to the cell’s center. The coordinates are adjusted by shifting them based on the cell’s top-left corner, ensuring precise alignment and proportional placement within the cell. These adjusted labels are then saved as serialized files, storing only the relevant lines and shapes that intersect with each physical cell.</w:t>
      </w:r>
    </w:p>
    <w:p w14:paraId="63E61C3D" w14:textId="3CA18A4C" w:rsidR="00851B39" w:rsidRDefault="00D14992" w:rsidP="00D14992">
      <w:pPr>
        <w:jc w:val="lowKashida"/>
        <w:rPr>
          <w:rFonts w:ascii="Calibri" w:hAnsi="Calibri" w:cs="Calibri"/>
          <w:sz w:val="24"/>
          <w:szCs w:val="24"/>
          <w:bdr w:val="none" w:sz="0" w:space="0" w:color="auto" w:frame="1"/>
        </w:rPr>
      </w:pPr>
      <w:r w:rsidRPr="00D14992">
        <w:rPr>
          <w:rFonts w:ascii="Calibri" w:hAnsi="Calibri" w:cs="Calibri"/>
          <w:sz w:val="24"/>
          <w:szCs w:val="24"/>
          <w:bdr w:val="none" w:sz="0" w:space="0" w:color="auto" w:frame="1"/>
        </w:rPr>
        <w:fldChar w:fldCharType="begin"/>
      </w:r>
      <w:r w:rsidRPr="00D14992">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Pr="00D14992">
        <w:rPr>
          <w:rFonts w:ascii="Calibri" w:hAnsi="Calibri" w:cs="Calibri"/>
          <w:sz w:val="24"/>
          <w:szCs w:val="24"/>
          <w:bdr w:val="none" w:sz="0" w:space="0" w:color="auto" w:frame="1"/>
        </w:rPr>
        <w:fldChar w:fldCharType="separate"/>
      </w:r>
      <w:r w:rsidRPr="00D14992">
        <w:rPr>
          <w:rFonts w:ascii="Calibri" w:hAnsi="Calibri" w:cs="Calibri"/>
          <w:sz w:val="24"/>
          <w:szCs w:val="24"/>
          <w:bdr w:val="none" w:sz="0" w:space="0" w:color="auto" w:frame="1"/>
        </w:rPr>
        <w:fldChar w:fldCharType="begin"/>
      </w:r>
      <w:r w:rsidRPr="00D14992">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Pr="00D14992">
        <w:rPr>
          <w:rFonts w:ascii="Calibri" w:hAnsi="Calibri" w:cs="Calibri"/>
          <w:sz w:val="24"/>
          <w:szCs w:val="24"/>
          <w:bdr w:val="none" w:sz="0" w:space="0" w:color="auto" w:frame="1"/>
        </w:rPr>
        <w:fldChar w:fldCharType="separate"/>
      </w:r>
      <w:r w:rsidR="009C100D">
        <w:rPr>
          <w:rFonts w:ascii="Calibri" w:hAnsi="Calibri" w:cs="Calibri"/>
          <w:sz w:val="24"/>
          <w:szCs w:val="24"/>
          <w:bdr w:val="none" w:sz="0" w:space="0" w:color="auto" w:frame="1"/>
        </w:rPr>
        <w:fldChar w:fldCharType="begin"/>
      </w:r>
      <w:r w:rsidR="009C100D">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009C100D">
        <w:rPr>
          <w:rFonts w:ascii="Calibri" w:hAnsi="Calibri" w:cs="Calibri"/>
          <w:sz w:val="24"/>
          <w:szCs w:val="24"/>
          <w:bdr w:val="none" w:sz="0" w:space="0" w:color="auto" w:frame="1"/>
        </w:rPr>
        <w:fldChar w:fldCharType="separate"/>
      </w:r>
      <w:r w:rsidR="007A6AF9">
        <w:rPr>
          <w:rFonts w:ascii="Calibri" w:hAnsi="Calibri" w:cs="Calibri"/>
          <w:sz w:val="24"/>
          <w:szCs w:val="24"/>
          <w:bdr w:val="none" w:sz="0" w:space="0" w:color="auto" w:frame="1"/>
        </w:rPr>
        <w:fldChar w:fldCharType="begin"/>
      </w:r>
      <w:r w:rsidR="007A6AF9">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007A6AF9">
        <w:rPr>
          <w:rFonts w:ascii="Calibri" w:hAnsi="Calibri" w:cs="Calibri"/>
          <w:sz w:val="24"/>
          <w:szCs w:val="24"/>
          <w:bdr w:val="none" w:sz="0" w:space="0" w:color="auto" w:frame="1"/>
        </w:rPr>
        <w:fldChar w:fldCharType="separate"/>
      </w:r>
      <w:r w:rsidR="004A46FB">
        <w:rPr>
          <w:rFonts w:ascii="Calibri" w:hAnsi="Calibri" w:cs="Calibri"/>
          <w:sz w:val="24"/>
          <w:szCs w:val="24"/>
          <w:bdr w:val="none" w:sz="0" w:space="0" w:color="auto" w:frame="1"/>
        </w:rPr>
        <w:fldChar w:fldCharType="begin"/>
      </w:r>
      <w:r w:rsidR="004A46FB">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004A46FB">
        <w:rPr>
          <w:rFonts w:ascii="Calibri" w:hAnsi="Calibri" w:cs="Calibri"/>
          <w:sz w:val="24"/>
          <w:szCs w:val="24"/>
          <w:bdr w:val="none" w:sz="0" w:space="0" w:color="auto" w:frame="1"/>
        </w:rPr>
        <w:fldChar w:fldCharType="separate"/>
      </w:r>
      <w:r w:rsidR="00C07D58">
        <w:rPr>
          <w:rFonts w:ascii="Calibri" w:hAnsi="Calibri" w:cs="Calibri"/>
          <w:sz w:val="24"/>
          <w:szCs w:val="24"/>
          <w:bdr w:val="none" w:sz="0" w:space="0" w:color="auto" w:frame="1"/>
        </w:rPr>
        <w:fldChar w:fldCharType="begin"/>
      </w:r>
      <w:r w:rsidR="00C07D58">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00C07D58">
        <w:rPr>
          <w:rFonts w:ascii="Calibri" w:hAnsi="Calibri" w:cs="Calibri"/>
          <w:sz w:val="24"/>
          <w:szCs w:val="24"/>
          <w:bdr w:val="none" w:sz="0" w:space="0" w:color="auto" w:frame="1"/>
        </w:rPr>
        <w:fldChar w:fldCharType="separate"/>
      </w:r>
      <w:r w:rsidR="00023D81">
        <w:rPr>
          <w:rFonts w:ascii="Calibri" w:hAnsi="Calibri" w:cs="Calibri"/>
          <w:sz w:val="24"/>
          <w:szCs w:val="24"/>
          <w:bdr w:val="none" w:sz="0" w:space="0" w:color="auto" w:frame="1"/>
        </w:rPr>
        <w:fldChar w:fldCharType="begin"/>
      </w:r>
      <w:r w:rsidR="00023D81">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00023D81">
        <w:rPr>
          <w:rFonts w:ascii="Calibri" w:hAnsi="Calibri" w:cs="Calibri"/>
          <w:sz w:val="24"/>
          <w:szCs w:val="24"/>
          <w:bdr w:val="none" w:sz="0" w:space="0" w:color="auto" w:frame="1"/>
        </w:rPr>
        <w:fldChar w:fldCharType="separate"/>
      </w:r>
      <w:r w:rsidR="00000000">
        <w:rPr>
          <w:rFonts w:ascii="Calibri" w:hAnsi="Calibri" w:cs="Calibri"/>
          <w:sz w:val="24"/>
          <w:szCs w:val="24"/>
          <w:bdr w:val="none" w:sz="0" w:space="0" w:color="auto" w:frame="1"/>
        </w:rPr>
        <w:fldChar w:fldCharType="begin"/>
      </w:r>
      <w:r w:rsidR="00000000">
        <w:rPr>
          <w:rFonts w:ascii="Calibri" w:hAnsi="Calibri" w:cs="Calibri"/>
          <w:sz w:val="24"/>
          <w:szCs w:val="24"/>
          <w:bdr w:val="none" w:sz="0" w:space="0" w:color="auto" w:frame="1"/>
        </w:rPr>
        <w:instrText xml:space="preserve"> INCLUDEPICTURE  "https://lh7-rt.googleusercontent.com/docsz/AD_4nXdZ84ho9ZifYqDc8aRF18vjpZEXwGxkJquCnBWyp4ss3W_A4IPfo-PfgJtvxLLbprb0zGvJS2tqhvWvZ_ur_wWYssTW2XfA_iN8ma75Onwf56NvXIKPCOGgOETyEyeZIjNX2COjSg?key=GunhXt_wGYgctJibqtPBUxGb" \* MERGEFORMATINET </w:instrText>
      </w:r>
      <w:r w:rsidR="00000000">
        <w:rPr>
          <w:rFonts w:ascii="Calibri" w:hAnsi="Calibri" w:cs="Calibri"/>
          <w:sz w:val="24"/>
          <w:szCs w:val="24"/>
          <w:bdr w:val="none" w:sz="0" w:space="0" w:color="auto" w:frame="1"/>
        </w:rPr>
        <w:fldChar w:fldCharType="separate"/>
      </w:r>
      <w:r w:rsidR="00100D9A">
        <w:rPr>
          <w:rFonts w:ascii="Calibri" w:hAnsi="Calibri" w:cs="Calibri"/>
          <w:sz w:val="24"/>
          <w:szCs w:val="24"/>
          <w:bdr w:val="none" w:sz="0" w:space="0" w:color="auto" w:frame="1"/>
        </w:rPr>
        <w:pict w14:anchorId="22990B0E">
          <v:shape id="_x0000_i1027" type="#_x0000_t75" style="width:151.2pt;height:151.2pt">
            <v:imagedata r:id="rId14" r:href="rId15"/>
          </v:shape>
        </w:pict>
      </w:r>
      <w:r w:rsidR="00000000">
        <w:rPr>
          <w:rFonts w:ascii="Calibri" w:hAnsi="Calibri" w:cs="Calibri"/>
          <w:sz w:val="24"/>
          <w:szCs w:val="24"/>
          <w:bdr w:val="none" w:sz="0" w:space="0" w:color="auto" w:frame="1"/>
        </w:rPr>
        <w:fldChar w:fldCharType="end"/>
      </w:r>
      <w:r w:rsidR="00023D81">
        <w:rPr>
          <w:rFonts w:ascii="Calibri" w:hAnsi="Calibri" w:cs="Calibri"/>
          <w:sz w:val="24"/>
          <w:szCs w:val="24"/>
          <w:bdr w:val="none" w:sz="0" w:space="0" w:color="auto" w:frame="1"/>
        </w:rPr>
        <w:fldChar w:fldCharType="end"/>
      </w:r>
      <w:r w:rsidR="00C07D58">
        <w:rPr>
          <w:rFonts w:ascii="Calibri" w:hAnsi="Calibri" w:cs="Calibri"/>
          <w:sz w:val="24"/>
          <w:szCs w:val="24"/>
          <w:bdr w:val="none" w:sz="0" w:space="0" w:color="auto" w:frame="1"/>
        </w:rPr>
        <w:fldChar w:fldCharType="end"/>
      </w:r>
      <w:r w:rsidR="004A46FB">
        <w:rPr>
          <w:rFonts w:ascii="Calibri" w:hAnsi="Calibri" w:cs="Calibri"/>
          <w:sz w:val="24"/>
          <w:szCs w:val="24"/>
          <w:bdr w:val="none" w:sz="0" w:space="0" w:color="auto" w:frame="1"/>
        </w:rPr>
        <w:fldChar w:fldCharType="end"/>
      </w:r>
      <w:r w:rsidR="007A6AF9">
        <w:rPr>
          <w:rFonts w:ascii="Calibri" w:hAnsi="Calibri" w:cs="Calibri"/>
          <w:sz w:val="24"/>
          <w:szCs w:val="24"/>
          <w:bdr w:val="none" w:sz="0" w:space="0" w:color="auto" w:frame="1"/>
        </w:rPr>
        <w:fldChar w:fldCharType="end"/>
      </w:r>
      <w:r w:rsidR="009C100D">
        <w:rPr>
          <w:rFonts w:ascii="Calibri" w:hAnsi="Calibri" w:cs="Calibri"/>
          <w:sz w:val="24"/>
          <w:szCs w:val="24"/>
          <w:bdr w:val="none" w:sz="0" w:space="0" w:color="auto" w:frame="1"/>
        </w:rPr>
        <w:fldChar w:fldCharType="end"/>
      </w:r>
      <w:r w:rsidRPr="00D14992">
        <w:rPr>
          <w:rFonts w:ascii="Calibri" w:hAnsi="Calibri" w:cs="Calibri"/>
          <w:sz w:val="24"/>
          <w:szCs w:val="24"/>
          <w:bdr w:val="none" w:sz="0" w:space="0" w:color="auto" w:frame="1"/>
        </w:rPr>
        <w:fldChar w:fldCharType="end"/>
      </w:r>
      <w:r w:rsidRPr="00D14992">
        <w:rPr>
          <w:rFonts w:ascii="Calibri" w:hAnsi="Calibri" w:cs="Calibri"/>
          <w:sz w:val="24"/>
          <w:szCs w:val="24"/>
          <w:bdr w:val="none" w:sz="0" w:space="0" w:color="auto" w:frame="1"/>
        </w:rPr>
        <w:fldChar w:fldCharType="end"/>
      </w:r>
    </w:p>
    <w:p w14:paraId="6C74EF67" w14:textId="61B6F92B" w:rsidR="00851B39" w:rsidRDefault="00D14992" w:rsidP="00D14992">
      <w:pPr>
        <w:jc w:val="lowKashida"/>
        <w:rPr>
          <w:rFonts w:ascii="Calibri" w:hAnsi="Calibri" w:cs="Calibri"/>
          <w:sz w:val="24"/>
          <w:szCs w:val="24"/>
          <w:bdr w:val="none" w:sz="0" w:space="0" w:color="auto" w:frame="1"/>
        </w:rPr>
      </w:pPr>
      <w:r w:rsidRPr="00D14992">
        <w:rPr>
          <w:rFonts w:ascii="Calibri" w:hAnsi="Calibri" w:cs="Calibri"/>
          <w:sz w:val="24"/>
          <w:szCs w:val="24"/>
          <w:bdr w:val="none" w:sz="0" w:space="0" w:color="auto" w:frame="1"/>
        </w:rPr>
        <w:t xml:space="preserve"> </w:t>
      </w:r>
      <w:r w:rsidRPr="00D14992">
        <w:rPr>
          <w:rFonts w:ascii="Calibri" w:hAnsi="Calibri" w:cs="Calibri"/>
          <w:sz w:val="24"/>
          <w:szCs w:val="24"/>
          <w:bdr w:val="none" w:sz="0" w:space="0" w:color="auto" w:frame="1"/>
        </w:rPr>
        <w:fldChar w:fldCharType="begin"/>
      </w:r>
      <w:r w:rsidRPr="00D14992">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Pr="00D14992">
        <w:rPr>
          <w:rFonts w:ascii="Calibri" w:hAnsi="Calibri" w:cs="Calibri"/>
          <w:sz w:val="24"/>
          <w:szCs w:val="24"/>
          <w:bdr w:val="none" w:sz="0" w:space="0" w:color="auto" w:frame="1"/>
        </w:rPr>
        <w:fldChar w:fldCharType="separate"/>
      </w:r>
      <w:r w:rsidRPr="00D14992">
        <w:rPr>
          <w:rFonts w:ascii="Calibri" w:hAnsi="Calibri" w:cs="Calibri"/>
          <w:sz w:val="24"/>
          <w:szCs w:val="24"/>
          <w:bdr w:val="none" w:sz="0" w:space="0" w:color="auto" w:frame="1"/>
        </w:rPr>
        <w:fldChar w:fldCharType="begin"/>
      </w:r>
      <w:r w:rsidRPr="00D14992">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Pr="00D14992">
        <w:rPr>
          <w:rFonts w:ascii="Calibri" w:hAnsi="Calibri" w:cs="Calibri"/>
          <w:sz w:val="24"/>
          <w:szCs w:val="24"/>
          <w:bdr w:val="none" w:sz="0" w:space="0" w:color="auto" w:frame="1"/>
        </w:rPr>
        <w:fldChar w:fldCharType="separate"/>
      </w:r>
      <w:r w:rsidR="009C100D">
        <w:rPr>
          <w:rFonts w:ascii="Calibri" w:hAnsi="Calibri" w:cs="Calibri"/>
          <w:sz w:val="24"/>
          <w:szCs w:val="24"/>
          <w:bdr w:val="none" w:sz="0" w:space="0" w:color="auto" w:frame="1"/>
        </w:rPr>
        <w:fldChar w:fldCharType="begin"/>
      </w:r>
      <w:r w:rsidR="009C100D">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009C100D">
        <w:rPr>
          <w:rFonts w:ascii="Calibri" w:hAnsi="Calibri" w:cs="Calibri"/>
          <w:sz w:val="24"/>
          <w:szCs w:val="24"/>
          <w:bdr w:val="none" w:sz="0" w:space="0" w:color="auto" w:frame="1"/>
        </w:rPr>
        <w:fldChar w:fldCharType="separate"/>
      </w:r>
      <w:r w:rsidR="007A6AF9">
        <w:rPr>
          <w:rFonts w:ascii="Calibri" w:hAnsi="Calibri" w:cs="Calibri"/>
          <w:sz w:val="24"/>
          <w:szCs w:val="24"/>
          <w:bdr w:val="none" w:sz="0" w:space="0" w:color="auto" w:frame="1"/>
        </w:rPr>
        <w:fldChar w:fldCharType="begin"/>
      </w:r>
      <w:r w:rsidR="007A6AF9">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007A6AF9">
        <w:rPr>
          <w:rFonts w:ascii="Calibri" w:hAnsi="Calibri" w:cs="Calibri"/>
          <w:sz w:val="24"/>
          <w:szCs w:val="24"/>
          <w:bdr w:val="none" w:sz="0" w:space="0" w:color="auto" w:frame="1"/>
        </w:rPr>
        <w:fldChar w:fldCharType="separate"/>
      </w:r>
      <w:r w:rsidR="004A46FB">
        <w:rPr>
          <w:rFonts w:ascii="Calibri" w:hAnsi="Calibri" w:cs="Calibri"/>
          <w:sz w:val="24"/>
          <w:szCs w:val="24"/>
          <w:bdr w:val="none" w:sz="0" w:space="0" w:color="auto" w:frame="1"/>
        </w:rPr>
        <w:fldChar w:fldCharType="begin"/>
      </w:r>
      <w:r w:rsidR="004A46FB">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004A46FB">
        <w:rPr>
          <w:rFonts w:ascii="Calibri" w:hAnsi="Calibri" w:cs="Calibri"/>
          <w:sz w:val="24"/>
          <w:szCs w:val="24"/>
          <w:bdr w:val="none" w:sz="0" w:space="0" w:color="auto" w:frame="1"/>
        </w:rPr>
        <w:fldChar w:fldCharType="separate"/>
      </w:r>
      <w:r w:rsidR="00C07D58">
        <w:rPr>
          <w:rFonts w:ascii="Calibri" w:hAnsi="Calibri" w:cs="Calibri"/>
          <w:sz w:val="24"/>
          <w:szCs w:val="24"/>
          <w:bdr w:val="none" w:sz="0" w:space="0" w:color="auto" w:frame="1"/>
        </w:rPr>
        <w:fldChar w:fldCharType="begin"/>
      </w:r>
      <w:r w:rsidR="00C07D58">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00C07D58">
        <w:rPr>
          <w:rFonts w:ascii="Calibri" w:hAnsi="Calibri" w:cs="Calibri"/>
          <w:sz w:val="24"/>
          <w:szCs w:val="24"/>
          <w:bdr w:val="none" w:sz="0" w:space="0" w:color="auto" w:frame="1"/>
        </w:rPr>
        <w:fldChar w:fldCharType="separate"/>
      </w:r>
      <w:r w:rsidR="00023D81">
        <w:rPr>
          <w:rFonts w:ascii="Calibri" w:hAnsi="Calibri" w:cs="Calibri"/>
          <w:sz w:val="24"/>
          <w:szCs w:val="24"/>
          <w:bdr w:val="none" w:sz="0" w:space="0" w:color="auto" w:frame="1"/>
        </w:rPr>
        <w:fldChar w:fldCharType="begin"/>
      </w:r>
      <w:r w:rsidR="00023D81">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00023D81">
        <w:rPr>
          <w:rFonts w:ascii="Calibri" w:hAnsi="Calibri" w:cs="Calibri"/>
          <w:sz w:val="24"/>
          <w:szCs w:val="24"/>
          <w:bdr w:val="none" w:sz="0" w:space="0" w:color="auto" w:frame="1"/>
        </w:rPr>
        <w:fldChar w:fldCharType="separate"/>
      </w:r>
      <w:r w:rsidR="00000000">
        <w:rPr>
          <w:rFonts w:ascii="Calibri" w:hAnsi="Calibri" w:cs="Calibri"/>
          <w:sz w:val="24"/>
          <w:szCs w:val="24"/>
          <w:bdr w:val="none" w:sz="0" w:space="0" w:color="auto" w:frame="1"/>
        </w:rPr>
        <w:fldChar w:fldCharType="begin"/>
      </w:r>
      <w:r w:rsidR="00000000">
        <w:rPr>
          <w:rFonts w:ascii="Calibri" w:hAnsi="Calibri" w:cs="Calibri"/>
          <w:sz w:val="24"/>
          <w:szCs w:val="24"/>
          <w:bdr w:val="none" w:sz="0" w:space="0" w:color="auto" w:frame="1"/>
        </w:rPr>
        <w:instrText xml:space="preserve"> INCLUDEPICTURE  "https://lh7-rt.googleusercontent.com/docsz/AD_4nXe39VOJVsXTsAFSKxLTiafqGtcY0sSCrCmU1NfAE9cnLRz09cziNeU9fiGB0CtLJ_wxPCEoNZqF1QIJcWI35K5fyAaGoHjh8Ausng30AKe6dDyvRYELfdQuQI58U6nEcP1DJqVvPw?key=GunhXt_wGYgctJibqtPBUxGb" \* MERGEFORMATINET </w:instrText>
      </w:r>
      <w:r w:rsidR="00000000">
        <w:rPr>
          <w:rFonts w:ascii="Calibri" w:hAnsi="Calibri" w:cs="Calibri"/>
          <w:sz w:val="24"/>
          <w:szCs w:val="24"/>
          <w:bdr w:val="none" w:sz="0" w:space="0" w:color="auto" w:frame="1"/>
        </w:rPr>
        <w:fldChar w:fldCharType="separate"/>
      </w:r>
      <w:r w:rsidR="00100D9A">
        <w:rPr>
          <w:rFonts w:ascii="Calibri" w:hAnsi="Calibri" w:cs="Calibri"/>
          <w:sz w:val="24"/>
          <w:szCs w:val="24"/>
          <w:bdr w:val="none" w:sz="0" w:space="0" w:color="auto" w:frame="1"/>
        </w:rPr>
        <w:pict w14:anchorId="6449EA6E">
          <v:shape id="_x0000_i1028" type="#_x0000_t75" style="width:2in;height:2in">
            <v:imagedata r:id="rId16" r:href="rId17"/>
          </v:shape>
        </w:pict>
      </w:r>
      <w:r w:rsidR="00000000">
        <w:rPr>
          <w:rFonts w:ascii="Calibri" w:hAnsi="Calibri" w:cs="Calibri"/>
          <w:sz w:val="24"/>
          <w:szCs w:val="24"/>
          <w:bdr w:val="none" w:sz="0" w:space="0" w:color="auto" w:frame="1"/>
        </w:rPr>
        <w:fldChar w:fldCharType="end"/>
      </w:r>
      <w:r w:rsidR="00023D81">
        <w:rPr>
          <w:rFonts w:ascii="Calibri" w:hAnsi="Calibri" w:cs="Calibri"/>
          <w:sz w:val="24"/>
          <w:szCs w:val="24"/>
          <w:bdr w:val="none" w:sz="0" w:space="0" w:color="auto" w:frame="1"/>
        </w:rPr>
        <w:fldChar w:fldCharType="end"/>
      </w:r>
      <w:r w:rsidR="00C07D58">
        <w:rPr>
          <w:rFonts w:ascii="Calibri" w:hAnsi="Calibri" w:cs="Calibri"/>
          <w:sz w:val="24"/>
          <w:szCs w:val="24"/>
          <w:bdr w:val="none" w:sz="0" w:space="0" w:color="auto" w:frame="1"/>
        </w:rPr>
        <w:fldChar w:fldCharType="end"/>
      </w:r>
      <w:r w:rsidR="004A46FB">
        <w:rPr>
          <w:rFonts w:ascii="Calibri" w:hAnsi="Calibri" w:cs="Calibri"/>
          <w:sz w:val="24"/>
          <w:szCs w:val="24"/>
          <w:bdr w:val="none" w:sz="0" w:space="0" w:color="auto" w:frame="1"/>
        </w:rPr>
        <w:fldChar w:fldCharType="end"/>
      </w:r>
      <w:r w:rsidR="007A6AF9">
        <w:rPr>
          <w:rFonts w:ascii="Calibri" w:hAnsi="Calibri" w:cs="Calibri"/>
          <w:sz w:val="24"/>
          <w:szCs w:val="24"/>
          <w:bdr w:val="none" w:sz="0" w:space="0" w:color="auto" w:frame="1"/>
        </w:rPr>
        <w:fldChar w:fldCharType="end"/>
      </w:r>
      <w:r w:rsidR="009C100D">
        <w:rPr>
          <w:rFonts w:ascii="Calibri" w:hAnsi="Calibri" w:cs="Calibri"/>
          <w:sz w:val="24"/>
          <w:szCs w:val="24"/>
          <w:bdr w:val="none" w:sz="0" w:space="0" w:color="auto" w:frame="1"/>
        </w:rPr>
        <w:fldChar w:fldCharType="end"/>
      </w:r>
      <w:r w:rsidRPr="00D14992">
        <w:rPr>
          <w:rFonts w:ascii="Calibri" w:hAnsi="Calibri" w:cs="Calibri"/>
          <w:sz w:val="24"/>
          <w:szCs w:val="24"/>
          <w:bdr w:val="none" w:sz="0" w:space="0" w:color="auto" w:frame="1"/>
        </w:rPr>
        <w:fldChar w:fldCharType="end"/>
      </w:r>
      <w:r w:rsidRPr="00D14992">
        <w:rPr>
          <w:rFonts w:ascii="Calibri" w:hAnsi="Calibri" w:cs="Calibri"/>
          <w:sz w:val="24"/>
          <w:szCs w:val="24"/>
          <w:bdr w:val="none" w:sz="0" w:space="0" w:color="auto" w:frame="1"/>
        </w:rPr>
        <w:fldChar w:fldCharType="end"/>
      </w:r>
    </w:p>
    <w:p w14:paraId="38D11BE4" w14:textId="67815558" w:rsidR="00D14992" w:rsidRDefault="00D14992" w:rsidP="00D14992">
      <w:pPr>
        <w:jc w:val="lowKashida"/>
        <w:rPr>
          <w:rFonts w:ascii="Calibri" w:hAnsi="Calibri" w:cs="Calibri"/>
          <w:sz w:val="24"/>
          <w:szCs w:val="24"/>
          <w:bdr w:val="none" w:sz="0" w:space="0" w:color="auto" w:frame="1"/>
        </w:rPr>
      </w:pPr>
      <w:r w:rsidRPr="00D14992">
        <w:rPr>
          <w:rFonts w:ascii="Calibri" w:hAnsi="Calibri" w:cs="Calibri"/>
          <w:sz w:val="24"/>
          <w:szCs w:val="24"/>
          <w:bdr w:val="none" w:sz="0" w:space="0" w:color="auto" w:frame="1"/>
        </w:rPr>
        <w:t xml:space="preserve"> </w:t>
      </w:r>
      <w:r w:rsidRPr="00D14992">
        <w:rPr>
          <w:rFonts w:ascii="Calibri" w:hAnsi="Calibri" w:cs="Calibri"/>
          <w:sz w:val="24"/>
          <w:szCs w:val="24"/>
          <w:bdr w:val="none" w:sz="0" w:space="0" w:color="auto" w:frame="1"/>
        </w:rPr>
        <w:fldChar w:fldCharType="begin"/>
      </w:r>
      <w:r w:rsidRPr="00D14992">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Pr="00D14992">
        <w:rPr>
          <w:rFonts w:ascii="Calibri" w:hAnsi="Calibri" w:cs="Calibri"/>
          <w:sz w:val="24"/>
          <w:szCs w:val="24"/>
          <w:bdr w:val="none" w:sz="0" w:space="0" w:color="auto" w:frame="1"/>
        </w:rPr>
        <w:fldChar w:fldCharType="separate"/>
      </w:r>
      <w:r w:rsidRPr="00D14992">
        <w:rPr>
          <w:rFonts w:ascii="Calibri" w:hAnsi="Calibri" w:cs="Calibri"/>
          <w:sz w:val="24"/>
          <w:szCs w:val="24"/>
          <w:bdr w:val="none" w:sz="0" w:space="0" w:color="auto" w:frame="1"/>
        </w:rPr>
        <w:fldChar w:fldCharType="begin"/>
      </w:r>
      <w:r w:rsidRPr="00D14992">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Pr="00D14992">
        <w:rPr>
          <w:rFonts w:ascii="Calibri" w:hAnsi="Calibri" w:cs="Calibri"/>
          <w:sz w:val="24"/>
          <w:szCs w:val="24"/>
          <w:bdr w:val="none" w:sz="0" w:space="0" w:color="auto" w:frame="1"/>
        </w:rPr>
        <w:fldChar w:fldCharType="separate"/>
      </w:r>
      <w:r w:rsidR="009C100D">
        <w:rPr>
          <w:rFonts w:ascii="Calibri" w:hAnsi="Calibri" w:cs="Calibri"/>
          <w:sz w:val="24"/>
          <w:szCs w:val="24"/>
          <w:bdr w:val="none" w:sz="0" w:space="0" w:color="auto" w:frame="1"/>
        </w:rPr>
        <w:fldChar w:fldCharType="begin"/>
      </w:r>
      <w:r w:rsidR="009C100D">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009C100D">
        <w:rPr>
          <w:rFonts w:ascii="Calibri" w:hAnsi="Calibri" w:cs="Calibri"/>
          <w:sz w:val="24"/>
          <w:szCs w:val="24"/>
          <w:bdr w:val="none" w:sz="0" w:space="0" w:color="auto" w:frame="1"/>
        </w:rPr>
        <w:fldChar w:fldCharType="separate"/>
      </w:r>
      <w:r w:rsidR="007A6AF9">
        <w:rPr>
          <w:rFonts w:ascii="Calibri" w:hAnsi="Calibri" w:cs="Calibri"/>
          <w:sz w:val="24"/>
          <w:szCs w:val="24"/>
          <w:bdr w:val="none" w:sz="0" w:space="0" w:color="auto" w:frame="1"/>
        </w:rPr>
        <w:fldChar w:fldCharType="begin"/>
      </w:r>
      <w:r w:rsidR="007A6AF9">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007A6AF9">
        <w:rPr>
          <w:rFonts w:ascii="Calibri" w:hAnsi="Calibri" w:cs="Calibri"/>
          <w:sz w:val="24"/>
          <w:szCs w:val="24"/>
          <w:bdr w:val="none" w:sz="0" w:space="0" w:color="auto" w:frame="1"/>
        </w:rPr>
        <w:fldChar w:fldCharType="separate"/>
      </w:r>
      <w:r w:rsidR="004A46FB">
        <w:rPr>
          <w:rFonts w:ascii="Calibri" w:hAnsi="Calibri" w:cs="Calibri"/>
          <w:sz w:val="24"/>
          <w:szCs w:val="24"/>
          <w:bdr w:val="none" w:sz="0" w:space="0" w:color="auto" w:frame="1"/>
        </w:rPr>
        <w:fldChar w:fldCharType="begin"/>
      </w:r>
      <w:r w:rsidR="004A46FB">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004A46FB">
        <w:rPr>
          <w:rFonts w:ascii="Calibri" w:hAnsi="Calibri" w:cs="Calibri"/>
          <w:sz w:val="24"/>
          <w:szCs w:val="24"/>
          <w:bdr w:val="none" w:sz="0" w:space="0" w:color="auto" w:frame="1"/>
        </w:rPr>
        <w:fldChar w:fldCharType="separate"/>
      </w:r>
      <w:r w:rsidR="00C07D58">
        <w:rPr>
          <w:rFonts w:ascii="Calibri" w:hAnsi="Calibri" w:cs="Calibri"/>
          <w:sz w:val="24"/>
          <w:szCs w:val="24"/>
          <w:bdr w:val="none" w:sz="0" w:space="0" w:color="auto" w:frame="1"/>
        </w:rPr>
        <w:fldChar w:fldCharType="begin"/>
      </w:r>
      <w:r w:rsidR="00C07D58">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00C07D58">
        <w:rPr>
          <w:rFonts w:ascii="Calibri" w:hAnsi="Calibri" w:cs="Calibri"/>
          <w:sz w:val="24"/>
          <w:szCs w:val="24"/>
          <w:bdr w:val="none" w:sz="0" w:space="0" w:color="auto" w:frame="1"/>
        </w:rPr>
        <w:fldChar w:fldCharType="separate"/>
      </w:r>
      <w:r w:rsidR="00023D81">
        <w:rPr>
          <w:rFonts w:ascii="Calibri" w:hAnsi="Calibri" w:cs="Calibri"/>
          <w:sz w:val="24"/>
          <w:szCs w:val="24"/>
          <w:bdr w:val="none" w:sz="0" w:space="0" w:color="auto" w:frame="1"/>
        </w:rPr>
        <w:fldChar w:fldCharType="begin"/>
      </w:r>
      <w:r w:rsidR="00023D81">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00023D81">
        <w:rPr>
          <w:rFonts w:ascii="Calibri" w:hAnsi="Calibri" w:cs="Calibri"/>
          <w:sz w:val="24"/>
          <w:szCs w:val="24"/>
          <w:bdr w:val="none" w:sz="0" w:space="0" w:color="auto" w:frame="1"/>
        </w:rPr>
        <w:fldChar w:fldCharType="separate"/>
      </w:r>
      <w:r w:rsidR="00000000">
        <w:rPr>
          <w:rFonts w:ascii="Calibri" w:hAnsi="Calibri" w:cs="Calibri"/>
          <w:sz w:val="24"/>
          <w:szCs w:val="24"/>
          <w:bdr w:val="none" w:sz="0" w:space="0" w:color="auto" w:frame="1"/>
        </w:rPr>
        <w:fldChar w:fldCharType="begin"/>
      </w:r>
      <w:r w:rsidR="00000000">
        <w:rPr>
          <w:rFonts w:ascii="Calibri" w:hAnsi="Calibri" w:cs="Calibri"/>
          <w:sz w:val="24"/>
          <w:szCs w:val="24"/>
          <w:bdr w:val="none" w:sz="0" w:space="0" w:color="auto" w:frame="1"/>
        </w:rPr>
        <w:instrText xml:space="preserve"> INCLUDEPICTURE  "https://lh7-rt.googleusercontent.com/docsz/AD_4nXfmXqBIR6lSC5_XB0sg1HUzZntfsoFNe4TmvIc44QnXMVfHzYKGoThJxz8qXuYW9UV-rIu6P41kTlOkoEDuz_2v-cOEfDMpKsNM9dR_kZwIus-NDoyc4cuXSA2M3WPi0K0atuIIig?key=GunhXt_wGYgctJibqtPBUxGb" \* MERGEFORMATINET </w:instrText>
      </w:r>
      <w:r w:rsidR="00000000">
        <w:rPr>
          <w:rFonts w:ascii="Calibri" w:hAnsi="Calibri" w:cs="Calibri"/>
          <w:sz w:val="24"/>
          <w:szCs w:val="24"/>
          <w:bdr w:val="none" w:sz="0" w:space="0" w:color="auto" w:frame="1"/>
        </w:rPr>
        <w:fldChar w:fldCharType="separate"/>
      </w:r>
      <w:r w:rsidR="00100D9A">
        <w:rPr>
          <w:rFonts w:ascii="Calibri" w:hAnsi="Calibri" w:cs="Calibri"/>
          <w:sz w:val="24"/>
          <w:szCs w:val="24"/>
          <w:bdr w:val="none" w:sz="0" w:space="0" w:color="auto" w:frame="1"/>
        </w:rPr>
        <w:pict w14:anchorId="02B36FB5">
          <v:shape id="_x0000_i1029" type="#_x0000_t75" style="width:2in;height:2in">
            <v:imagedata r:id="rId18" r:href="rId19"/>
          </v:shape>
        </w:pict>
      </w:r>
      <w:r w:rsidR="00000000">
        <w:rPr>
          <w:rFonts w:ascii="Calibri" w:hAnsi="Calibri" w:cs="Calibri"/>
          <w:sz w:val="24"/>
          <w:szCs w:val="24"/>
          <w:bdr w:val="none" w:sz="0" w:space="0" w:color="auto" w:frame="1"/>
        </w:rPr>
        <w:fldChar w:fldCharType="end"/>
      </w:r>
      <w:r w:rsidR="00023D81">
        <w:rPr>
          <w:rFonts w:ascii="Calibri" w:hAnsi="Calibri" w:cs="Calibri"/>
          <w:sz w:val="24"/>
          <w:szCs w:val="24"/>
          <w:bdr w:val="none" w:sz="0" w:space="0" w:color="auto" w:frame="1"/>
        </w:rPr>
        <w:fldChar w:fldCharType="end"/>
      </w:r>
      <w:r w:rsidR="00C07D58">
        <w:rPr>
          <w:rFonts w:ascii="Calibri" w:hAnsi="Calibri" w:cs="Calibri"/>
          <w:sz w:val="24"/>
          <w:szCs w:val="24"/>
          <w:bdr w:val="none" w:sz="0" w:space="0" w:color="auto" w:frame="1"/>
        </w:rPr>
        <w:fldChar w:fldCharType="end"/>
      </w:r>
      <w:r w:rsidR="004A46FB">
        <w:rPr>
          <w:rFonts w:ascii="Calibri" w:hAnsi="Calibri" w:cs="Calibri"/>
          <w:sz w:val="24"/>
          <w:szCs w:val="24"/>
          <w:bdr w:val="none" w:sz="0" w:space="0" w:color="auto" w:frame="1"/>
        </w:rPr>
        <w:fldChar w:fldCharType="end"/>
      </w:r>
      <w:r w:rsidR="007A6AF9">
        <w:rPr>
          <w:rFonts w:ascii="Calibri" w:hAnsi="Calibri" w:cs="Calibri"/>
          <w:sz w:val="24"/>
          <w:szCs w:val="24"/>
          <w:bdr w:val="none" w:sz="0" w:space="0" w:color="auto" w:frame="1"/>
        </w:rPr>
        <w:fldChar w:fldCharType="end"/>
      </w:r>
      <w:r w:rsidR="009C100D">
        <w:rPr>
          <w:rFonts w:ascii="Calibri" w:hAnsi="Calibri" w:cs="Calibri"/>
          <w:sz w:val="24"/>
          <w:szCs w:val="24"/>
          <w:bdr w:val="none" w:sz="0" w:space="0" w:color="auto" w:frame="1"/>
        </w:rPr>
        <w:fldChar w:fldCharType="end"/>
      </w:r>
      <w:r w:rsidRPr="00D14992">
        <w:rPr>
          <w:rFonts w:ascii="Calibri" w:hAnsi="Calibri" w:cs="Calibri"/>
          <w:sz w:val="24"/>
          <w:szCs w:val="24"/>
          <w:bdr w:val="none" w:sz="0" w:space="0" w:color="auto" w:frame="1"/>
        </w:rPr>
        <w:fldChar w:fldCharType="end"/>
      </w:r>
      <w:r w:rsidRPr="00D14992">
        <w:rPr>
          <w:rFonts w:ascii="Calibri" w:hAnsi="Calibri" w:cs="Calibri"/>
          <w:sz w:val="24"/>
          <w:szCs w:val="24"/>
          <w:bdr w:val="none" w:sz="0" w:space="0" w:color="auto" w:frame="1"/>
        </w:rPr>
        <w:fldChar w:fldCharType="end"/>
      </w:r>
    </w:p>
    <w:p w14:paraId="4927C8F4" w14:textId="714AE647" w:rsidR="00D14992" w:rsidRPr="00D14992" w:rsidRDefault="00D14992" w:rsidP="009D4B94">
      <w:pPr>
        <w:rPr>
          <w:rFonts w:ascii="Calibri" w:hAnsi="Calibri" w:cs="Calibri"/>
          <w:sz w:val="24"/>
          <w:szCs w:val="24"/>
          <w:rtl/>
          <w:lang w:bidi="fa-IR"/>
        </w:rPr>
      </w:pPr>
      <w:r w:rsidRPr="00D14992">
        <w:rPr>
          <w:rFonts w:ascii="Calibri" w:hAnsi="Calibri" w:cs="Calibri"/>
          <w:sz w:val="24"/>
          <w:szCs w:val="24"/>
          <w:bdr w:val="none" w:sz="0" w:space="0" w:color="auto" w:frame="1"/>
        </w:rPr>
        <w:t xml:space="preserve">Figure </w:t>
      </w:r>
      <w:r w:rsidR="009D4B94">
        <w:rPr>
          <w:rFonts w:ascii="Calibri" w:hAnsi="Calibri" w:cs="Calibri"/>
          <w:sz w:val="24"/>
          <w:szCs w:val="24"/>
          <w:bdr w:val="none" w:sz="0" w:space="0" w:color="auto" w:frame="1"/>
        </w:rPr>
        <w:t>4</w:t>
      </w:r>
      <w:r w:rsidRPr="00D14992">
        <w:rPr>
          <w:rFonts w:ascii="Calibri" w:hAnsi="Calibri" w:cs="Calibri"/>
          <w:sz w:val="24"/>
          <w:szCs w:val="24"/>
          <w:bdr w:val="none" w:sz="0" w:space="0" w:color="auto" w:frame="1"/>
        </w:rPr>
        <w:t>. Sample of physical cell</w:t>
      </w:r>
    </w:p>
    <w:p w14:paraId="39780D3B" w14:textId="53F09954" w:rsidR="00D14992" w:rsidRDefault="00D14992" w:rsidP="00D14992">
      <w:pPr>
        <w:jc w:val="lowKashida"/>
        <w:rPr>
          <w:rFonts w:ascii="Calibri" w:hAnsi="Calibri" w:cs="Calibri"/>
          <w:sz w:val="24"/>
          <w:szCs w:val="24"/>
          <w:rtl/>
        </w:rPr>
      </w:pPr>
      <w:r w:rsidRPr="00D14992">
        <w:rPr>
          <w:rFonts w:ascii="Calibri" w:hAnsi="Calibri" w:cs="Calibri"/>
          <w:sz w:val="24"/>
          <w:szCs w:val="24"/>
        </w:rPr>
        <w:t>The physical cells cover square areas centered at the midpoint of each grid cell, with dimensions calculated using the grid cell parameters. This approach provides sufficient padding around the center of the grid cell, enabling focused analysis while retaining spatial context from adjacent areas. The generated physical cells and their corresponding label data allow for detailed spatial feature extraction, which is critical for computer vision tasks such as object detection, pose estimation, and 3D reconstruction.</w:t>
      </w:r>
    </w:p>
    <w:tbl>
      <w:tblPr>
        <w:tblStyle w:val="TableGrid"/>
        <w:tblW w:w="0" w:type="auto"/>
        <w:tblInd w:w="-95" w:type="dxa"/>
        <w:tblLook w:val="04A0" w:firstRow="1" w:lastRow="0" w:firstColumn="1" w:lastColumn="0" w:noHBand="0" w:noVBand="1"/>
      </w:tblPr>
      <w:tblGrid>
        <w:gridCol w:w="4405"/>
      </w:tblGrid>
      <w:tr w:rsidR="009C100D" w14:paraId="451810D6" w14:textId="77777777" w:rsidTr="007A6AF9">
        <w:tc>
          <w:tcPr>
            <w:tcW w:w="4405" w:type="dxa"/>
            <w:shd w:val="clear" w:color="auto" w:fill="BFBFBF" w:themeFill="background1" w:themeFillShade="BF"/>
          </w:tcPr>
          <w:p w14:paraId="6D11207B" w14:textId="7BC6A9FC" w:rsidR="009C100D" w:rsidRDefault="009C100D" w:rsidP="009C100D">
            <w:pPr>
              <w:pStyle w:val="NormalWeb"/>
              <w:jc w:val="center"/>
              <w:rPr>
                <w:rFonts w:ascii="Calibri" w:hAnsi="Calibri" w:cs="Calibri"/>
              </w:rPr>
            </w:pPr>
            <w:r w:rsidRPr="00474CAB">
              <w:rPr>
                <w:rFonts w:ascii="Calibri" w:hAnsi="Calibri" w:cs="Calibri"/>
              </w:rPr>
              <w:t xml:space="preserve">Pseudocode for </w:t>
            </w:r>
            <w:r>
              <w:rPr>
                <w:rFonts w:ascii="Calibri" w:hAnsi="Calibri" w:cs="Calibri"/>
              </w:rPr>
              <w:t xml:space="preserve">PhysicalCell </w:t>
            </w:r>
            <w:r w:rsidRPr="00474CAB">
              <w:rPr>
                <w:rFonts w:ascii="Calibri" w:hAnsi="Calibri" w:cs="Calibri"/>
              </w:rPr>
              <w:t>Generation</w:t>
            </w:r>
          </w:p>
        </w:tc>
      </w:tr>
      <w:tr w:rsidR="009C100D" w14:paraId="737950C3" w14:textId="77777777" w:rsidTr="007A6AF9">
        <w:tc>
          <w:tcPr>
            <w:tcW w:w="4405" w:type="dxa"/>
          </w:tcPr>
          <w:p w14:paraId="4010B4F7" w14:textId="77777777" w:rsidR="009C100D" w:rsidRPr="00D27C81" w:rsidRDefault="009C100D" w:rsidP="009C100D">
            <w:pPr>
              <w:rPr>
                <w:rFonts w:ascii="Calibri" w:hAnsi="Calibri" w:cs="Calibri"/>
              </w:rPr>
            </w:pPr>
            <w:r w:rsidRPr="00D27C81">
              <w:rPr>
                <w:rFonts w:ascii="Calibri" w:hAnsi="Calibri" w:cs="Calibri"/>
              </w:rPr>
              <w:t>Start</w:t>
            </w:r>
          </w:p>
          <w:p w14:paraId="5BFB489D" w14:textId="77777777" w:rsidR="009C100D" w:rsidRPr="00D27C81" w:rsidRDefault="009C100D" w:rsidP="009C100D">
            <w:pPr>
              <w:rPr>
                <w:rFonts w:ascii="Calibri" w:hAnsi="Calibri" w:cs="Calibri"/>
              </w:rPr>
            </w:pPr>
            <w:r w:rsidRPr="00D27C81">
              <w:rPr>
                <w:rFonts w:ascii="Calibri" w:hAnsi="Calibri" w:cs="Calibri"/>
              </w:rPr>
              <w:t>1. Load Image and Labels:</w:t>
            </w:r>
          </w:p>
          <w:p w14:paraId="514CB43A" w14:textId="7D8330E9" w:rsidR="009C100D" w:rsidRPr="00D27C81" w:rsidRDefault="009C100D" w:rsidP="009C100D">
            <w:pPr>
              <w:pStyle w:val="ListParagraph"/>
              <w:numPr>
                <w:ilvl w:val="0"/>
                <w:numId w:val="13"/>
              </w:numPr>
              <w:rPr>
                <w:rFonts w:ascii="Calibri" w:hAnsi="Calibri" w:cs="Calibri"/>
              </w:rPr>
            </w:pPr>
            <w:r w:rsidRPr="00D27C81">
              <w:rPr>
                <w:rFonts w:ascii="Calibri" w:hAnsi="Calibri" w:cs="Calibri"/>
              </w:rPr>
              <w:t xml:space="preserve">Load the image and label data (in JSON format) </w:t>
            </w:r>
          </w:p>
          <w:p w14:paraId="06AB0684" w14:textId="77777777" w:rsidR="009C100D" w:rsidRPr="00D27C81" w:rsidRDefault="009C100D" w:rsidP="009C100D">
            <w:pPr>
              <w:rPr>
                <w:rFonts w:ascii="Calibri" w:hAnsi="Calibri" w:cs="Calibri"/>
              </w:rPr>
            </w:pPr>
            <w:r w:rsidRPr="00D27C81">
              <w:rPr>
                <w:rFonts w:ascii="Calibri" w:hAnsi="Calibri" w:cs="Calibri"/>
              </w:rPr>
              <w:t>2. Define Parameters:</w:t>
            </w:r>
          </w:p>
          <w:p w14:paraId="41E77260" w14:textId="08520850" w:rsidR="009C100D" w:rsidRPr="00D27C81" w:rsidRDefault="009C100D" w:rsidP="009C100D">
            <w:pPr>
              <w:pStyle w:val="ListParagraph"/>
              <w:numPr>
                <w:ilvl w:val="0"/>
                <w:numId w:val="13"/>
              </w:numPr>
              <w:rPr>
                <w:rFonts w:ascii="Calibri" w:hAnsi="Calibri" w:cs="Calibri"/>
              </w:rPr>
            </w:pPr>
            <w:r w:rsidRPr="00D27C81">
              <w:rPr>
                <w:rFonts w:ascii="Calibri" w:hAnsi="Calibri" w:cs="Calibri"/>
              </w:rPr>
              <w:t>Set grid height and width (e.g., 1024) and calculate the physical size of each cell .</w:t>
            </w:r>
          </w:p>
          <w:p w14:paraId="671B9E05" w14:textId="77777777" w:rsidR="009C100D" w:rsidRPr="00D27C81" w:rsidRDefault="009C100D" w:rsidP="009C100D">
            <w:pPr>
              <w:rPr>
                <w:rFonts w:ascii="Calibri" w:hAnsi="Calibri" w:cs="Calibri"/>
              </w:rPr>
            </w:pPr>
            <w:r w:rsidRPr="00D27C81">
              <w:rPr>
                <w:rFonts w:ascii="Calibri" w:hAnsi="Calibri" w:cs="Calibri"/>
              </w:rPr>
              <w:t>3. Create Physical Cells:</w:t>
            </w:r>
          </w:p>
          <w:p w14:paraId="3240923E" w14:textId="37FBEA9F" w:rsidR="009C100D" w:rsidRPr="00D27C81" w:rsidRDefault="009C100D" w:rsidP="009C100D">
            <w:pPr>
              <w:pStyle w:val="ListParagraph"/>
              <w:numPr>
                <w:ilvl w:val="0"/>
                <w:numId w:val="13"/>
              </w:numPr>
              <w:rPr>
                <w:rFonts w:ascii="Calibri" w:hAnsi="Calibri" w:cs="Calibri"/>
              </w:rPr>
            </w:pPr>
            <w:r w:rsidRPr="00D27C81">
              <w:rPr>
                <w:rFonts w:ascii="Calibri" w:hAnsi="Calibri" w:cs="Calibri"/>
              </w:rPr>
              <w:t>for each grid cell starting from top-left corner (y, x) to the image width and height .</w:t>
            </w:r>
          </w:p>
          <w:p w14:paraId="72371DA7" w14:textId="0D9870D2" w:rsidR="009C100D" w:rsidRPr="00D27C81" w:rsidRDefault="009C100D" w:rsidP="009C100D">
            <w:pPr>
              <w:rPr>
                <w:rFonts w:ascii="Calibri" w:hAnsi="Calibri" w:cs="Calibri"/>
              </w:rPr>
            </w:pPr>
            <w:r w:rsidRPr="00D27C81">
              <w:rPr>
                <w:rFonts w:ascii="Calibri" w:hAnsi="Calibri" w:cs="Calibri"/>
              </w:rPr>
              <w:t xml:space="preserve">    3.1 Define Bounding Box for the Physical Cell:</w:t>
            </w:r>
          </w:p>
          <w:p w14:paraId="196F5F5A" w14:textId="77A8D282" w:rsidR="009C100D" w:rsidRPr="00D27C81" w:rsidRDefault="009C100D" w:rsidP="009C100D">
            <w:pPr>
              <w:pStyle w:val="ListParagraph"/>
              <w:numPr>
                <w:ilvl w:val="0"/>
                <w:numId w:val="13"/>
              </w:numPr>
              <w:rPr>
                <w:rFonts w:ascii="Calibri" w:hAnsi="Calibri" w:cs="Calibri"/>
              </w:rPr>
            </w:pPr>
            <w:r w:rsidRPr="00D27C81">
              <w:rPr>
                <w:rFonts w:ascii="Calibri" w:hAnsi="Calibri" w:cs="Calibri"/>
              </w:rPr>
              <w:t>Compute the top-left and bottom-right coordinates of the bounding box.</w:t>
            </w:r>
          </w:p>
          <w:p w14:paraId="6D53623A" w14:textId="1E79E8F4" w:rsidR="009C100D" w:rsidRPr="00D27C81" w:rsidRDefault="009C100D" w:rsidP="009C100D">
            <w:pPr>
              <w:pStyle w:val="ListParagraph"/>
              <w:numPr>
                <w:ilvl w:val="0"/>
                <w:numId w:val="13"/>
              </w:numPr>
              <w:rPr>
                <w:rFonts w:ascii="Calibri" w:hAnsi="Calibri" w:cs="Calibri"/>
              </w:rPr>
            </w:pPr>
            <w:r w:rsidRPr="00D27C81">
              <w:rPr>
                <w:rFonts w:ascii="Calibri" w:hAnsi="Calibri" w:cs="Calibri"/>
              </w:rPr>
              <w:t>Ensure that the bounding box does not extend beyond the image boundaries.</w:t>
            </w:r>
          </w:p>
          <w:p w14:paraId="32EC352B" w14:textId="4DBBF2CF" w:rsidR="009C100D" w:rsidRPr="00D27C81" w:rsidRDefault="009C100D" w:rsidP="006A5DC6">
            <w:pPr>
              <w:pStyle w:val="ListParagraph"/>
              <w:numPr>
                <w:ilvl w:val="1"/>
                <w:numId w:val="15"/>
              </w:numPr>
              <w:rPr>
                <w:rFonts w:ascii="Calibri" w:hAnsi="Calibri" w:cs="Calibri"/>
              </w:rPr>
            </w:pPr>
            <w:r w:rsidRPr="00D27C81">
              <w:rPr>
                <w:rFonts w:ascii="Calibri" w:hAnsi="Calibri" w:cs="Calibri"/>
              </w:rPr>
              <w:t>Extract Physical Cell:</w:t>
            </w:r>
          </w:p>
          <w:p w14:paraId="39044F17" w14:textId="247166E8" w:rsidR="009C100D" w:rsidRPr="00D27C81" w:rsidRDefault="009C100D" w:rsidP="006A5DC6">
            <w:pPr>
              <w:pStyle w:val="ListParagraph"/>
              <w:numPr>
                <w:ilvl w:val="0"/>
                <w:numId w:val="14"/>
              </w:numPr>
              <w:rPr>
                <w:rFonts w:ascii="Calibri" w:hAnsi="Calibri" w:cs="Calibri"/>
              </w:rPr>
            </w:pPr>
            <w:r w:rsidRPr="00D27C81">
              <w:rPr>
                <w:rFonts w:ascii="Calibri" w:hAnsi="Calibri" w:cs="Calibri"/>
              </w:rPr>
              <w:t>Extract the region of the im</w:t>
            </w:r>
            <w:r w:rsidR="006A5DC6" w:rsidRPr="00D27C81">
              <w:rPr>
                <w:rFonts w:ascii="Calibri" w:hAnsi="Calibri" w:cs="Calibri"/>
              </w:rPr>
              <w:t>age defined by the bounding box and p</w:t>
            </w:r>
            <w:r w:rsidRPr="00D27C81">
              <w:rPr>
                <w:rFonts w:ascii="Calibri" w:hAnsi="Calibri" w:cs="Calibri"/>
              </w:rPr>
              <w:t>ad the extracted region to the desired physical size.</w:t>
            </w:r>
          </w:p>
          <w:p w14:paraId="755AF826" w14:textId="415966CE" w:rsidR="009C100D" w:rsidRPr="00D27C81" w:rsidRDefault="006A5DC6" w:rsidP="009C100D">
            <w:pPr>
              <w:rPr>
                <w:rFonts w:ascii="Calibri" w:hAnsi="Calibri" w:cs="Calibri"/>
              </w:rPr>
            </w:pPr>
            <w:r w:rsidRPr="00D27C81">
              <w:rPr>
                <w:rFonts w:ascii="Calibri" w:hAnsi="Calibri" w:cs="Calibri"/>
              </w:rPr>
              <w:t xml:space="preserve">    </w:t>
            </w:r>
            <w:r w:rsidR="009C100D" w:rsidRPr="00D27C81">
              <w:rPr>
                <w:rFonts w:ascii="Calibri" w:hAnsi="Calibri" w:cs="Calibri"/>
              </w:rPr>
              <w:t>3.3 Save the Physical Cell:</w:t>
            </w:r>
          </w:p>
          <w:p w14:paraId="3DEEBEFE" w14:textId="77777777" w:rsidR="009C100D" w:rsidRPr="00D27C81" w:rsidRDefault="009C100D" w:rsidP="006A5DC6">
            <w:pPr>
              <w:pStyle w:val="ListParagraph"/>
              <w:numPr>
                <w:ilvl w:val="0"/>
                <w:numId w:val="14"/>
              </w:numPr>
              <w:rPr>
                <w:rFonts w:ascii="Calibri" w:hAnsi="Calibri" w:cs="Calibri"/>
              </w:rPr>
            </w:pPr>
            <w:r w:rsidRPr="00D27C81">
              <w:rPr>
                <w:rFonts w:ascii="Calibri" w:hAnsi="Calibri" w:cs="Calibri"/>
              </w:rPr>
              <w:t>Save the extracted physical cell as an image file (e.g., PNG format).</w:t>
            </w:r>
          </w:p>
          <w:p w14:paraId="0B21F36A" w14:textId="7E15EE49" w:rsidR="009C100D" w:rsidRPr="00D27C81" w:rsidRDefault="006A5DC6" w:rsidP="009C100D">
            <w:pPr>
              <w:rPr>
                <w:rFonts w:ascii="Calibri" w:hAnsi="Calibri" w:cs="Calibri"/>
              </w:rPr>
            </w:pPr>
            <w:r w:rsidRPr="00D27C81">
              <w:rPr>
                <w:rFonts w:ascii="Calibri" w:hAnsi="Calibri" w:cs="Calibri"/>
              </w:rPr>
              <w:t xml:space="preserve">    </w:t>
            </w:r>
            <w:r w:rsidR="009C100D" w:rsidRPr="00D27C81">
              <w:rPr>
                <w:rFonts w:ascii="Calibri" w:hAnsi="Calibri" w:cs="Calibri"/>
              </w:rPr>
              <w:t>3.4 Check for Lines in the Physical Cell:</w:t>
            </w:r>
          </w:p>
          <w:p w14:paraId="3083D485" w14:textId="77777777" w:rsidR="009C100D" w:rsidRPr="00D27C81" w:rsidRDefault="009C100D" w:rsidP="006A5DC6">
            <w:pPr>
              <w:pStyle w:val="ListParagraph"/>
              <w:numPr>
                <w:ilvl w:val="0"/>
                <w:numId w:val="14"/>
              </w:numPr>
              <w:rPr>
                <w:rFonts w:ascii="Calibri" w:hAnsi="Calibri" w:cs="Calibri"/>
              </w:rPr>
            </w:pPr>
            <w:r w:rsidRPr="00D27C81">
              <w:rPr>
                <w:rFonts w:ascii="Calibri" w:hAnsi="Calibri" w:cs="Calibri"/>
              </w:rPr>
              <w:t>For each line shape in the labels data:</w:t>
            </w:r>
          </w:p>
          <w:p w14:paraId="4C7CAFD5" w14:textId="7DBA684F" w:rsidR="009C100D" w:rsidRPr="00D27C81" w:rsidRDefault="006A5DC6" w:rsidP="009C100D">
            <w:pPr>
              <w:rPr>
                <w:rFonts w:ascii="Calibri" w:hAnsi="Calibri" w:cs="Calibri"/>
              </w:rPr>
            </w:pPr>
            <w:r w:rsidRPr="00D27C81">
              <w:rPr>
                <w:rFonts w:ascii="Calibri" w:hAnsi="Calibri" w:cs="Calibri"/>
              </w:rPr>
              <w:t xml:space="preserve">      </w:t>
            </w:r>
            <w:r w:rsidR="009C100D" w:rsidRPr="00D27C81">
              <w:rPr>
                <w:rFonts w:ascii="Calibri" w:hAnsi="Calibri" w:cs="Calibri"/>
              </w:rPr>
              <w:t>if The line intersects the physical cell then</w:t>
            </w:r>
          </w:p>
          <w:p w14:paraId="66725D16" w14:textId="67C6A4C2" w:rsidR="009C100D" w:rsidRPr="00D27C81" w:rsidRDefault="006A5DC6" w:rsidP="009C100D">
            <w:pPr>
              <w:rPr>
                <w:rFonts w:ascii="Calibri" w:hAnsi="Calibri" w:cs="Calibri"/>
              </w:rPr>
            </w:pPr>
            <w:r w:rsidRPr="00D27C81">
              <w:rPr>
                <w:rFonts w:ascii="Calibri" w:hAnsi="Calibri" w:cs="Calibri"/>
              </w:rPr>
              <w:t xml:space="preserve">             </w:t>
            </w:r>
            <w:r w:rsidR="009C100D" w:rsidRPr="00D27C81">
              <w:rPr>
                <w:rFonts w:ascii="Calibri" w:hAnsi="Calibri" w:cs="Calibri"/>
              </w:rPr>
              <w:t>Adjust Points to New Coordinates:</w:t>
            </w:r>
          </w:p>
          <w:p w14:paraId="634BF16A" w14:textId="3991747C" w:rsidR="009C100D" w:rsidRDefault="00422C31" w:rsidP="006A5DC6">
            <w:r w:rsidRPr="00D27C81">
              <w:rPr>
                <w:rFonts w:ascii="Calibri" w:hAnsi="Calibri" w:cs="Calibri"/>
              </w:rPr>
              <w:t xml:space="preserve"> </w:t>
            </w:r>
            <w:r w:rsidR="009C100D" w:rsidRPr="00D27C81">
              <w:rPr>
                <w:rFonts w:ascii="Calibri" w:hAnsi="Calibri" w:cs="Calibri"/>
              </w:rPr>
              <w:t>End</w:t>
            </w:r>
          </w:p>
        </w:tc>
      </w:tr>
    </w:tbl>
    <w:p w14:paraId="50371AEF" w14:textId="77777777" w:rsidR="009C100D" w:rsidRPr="00D14992" w:rsidRDefault="009C100D" w:rsidP="00D14992">
      <w:pPr>
        <w:jc w:val="lowKashida"/>
        <w:rPr>
          <w:rFonts w:ascii="Calibri" w:hAnsi="Calibri" w:cs="Calibri"/>
          <w:sz w:val="24"/>
          <w:szCs w:val="24"/>
        </w:rPr>
      </w:pPr>
    </w:p>
    <w:p w14:paraId="4DA0675A" w14:textId="77777777" w:rsidR="00D14992" w:rsidRPr="00D14992" w:rsidRDefault="00D14992" w:rsidP="00D14992">
      <w:pPr>
        <w:jc w:val="lowKashida"/>
        <w:rPr>
          <w:rFonts w:ascii="Calibri" w:hAnsi="Calibri" w:cs="Calibri"/>
          <w:sz w:val="24"/>
          <w:szCs w:val="24"/>
          <w:rtl/>
        </w:rPr>
      </w:pPr>
      <w:r w:rsidRPr="00D14992">
        <w:rPr>
          <w:rFonts w:ascii="Calibri" w:hAnsi="Calibri" w:cs="Calibri"/>
          <w:sz w:val="24"/>
          <w:szCs w:val="24"/>
        </w:rPr>
        <w:t>This structured methodology efficiently handles large images by breaking them into smaller sections, each labeled accurately based on its content and spatial location. The physical cells ensure that detailed spatial features are captured and preserved, optimizing image analysis and model training tasks. Through this process, the spatial accuracy and contextual information of individual regions within the image are maintained, enabling better feature extraction and representation for various vision-based applications.</w:t>
      </w:r>
    </w:p>
    <w:p w14:paraId="1DA9B626" w14:textId="0F42BBAA" w:rsidR="00D14992" w:rsidRPr="00D27C81" w:rsidRDefault="00D14992" w:rsidP="00851B39">
      <w:pPr>
        <w:pStyle w:val="Heading2"/>
        <w:numPr>
          <w:ilvl w:val="3"/>
          <w:numId w:val="22"/>
        </w:numPr>
        <w:rPr>
          <w:rFonts w:ascii="Calibri" w:hAnsi="Calibri" w:cs="Calibri"/>
          <w:color w:val="4472C4" w:themeColor="accent1"/>
          <w:sz w:val="24"/>
          <w:szCs w:val="24"/>
          <w:rtl/>
          <w:lang w:bidi="fa-IR"/>
        </w:rPr>
      </w:pPr>
      <w:bookmarkStart w:id="8" w:name="_Toc189125700"/>
      <w:r w:rsidRPr="00D27C81">
        <w:rPr>
          <w:rFonts w:ascii="Calibri" w:hAnsi="Calibri" w:cs="Calibri"/>
          <w:color w:val="4472C4" w:themeColor="accent1"/>
          <w:sz w:val="24"/>
          <w:szCs w:val="24"/>
          <w:lang w:bidi="fa-IR"/>
        </w:rPr>
        <w:t xml:space="preserve">Sampling </w:t>
      </w:r>
      <w:r w:rsidRPr="00D27C81">
        <w:rPr>
          <w:rFonts w:ascii="Calibri" w:hAnsi="Calibri" w:cs="Calibri"/>
          <w:color w:val="4472C4" w:themeColor="accent1"/>
          <w:sz w:val="24"/>
          <w:szCs w:val="24"/>
          <w:rtl/>
          <w:lang w:bidi="fa-IR"/>
        </w:rPr>
        <w:t>:</w:t>
      </w:r>
      <w:bookmarkEnd w:id="8"/>
    </w:p>
    <w:p w14:paraId="12BD8A1A" w14:textId="77777777" w:rsidR="00D14992" w:rsidRPr="00D14992" w:rsidRDefault="00D14992" w:rsidP="00D14992">
      <w:pPr>
        <w:jc w:val="both"/>
        <w:rPr>
          <w:rFonts w:ascii="Calibri" w:hAnsi="Calibri" w:cs="Calibri"/>
          <w:sz w:val="24"/>
          <w:szCs w:val="24"/>
          <w:rtl/>
        </w:rPr>
      </w:pPr>
      <w:r w:rsidRPr="00D14992">
        <w:rPr>
          <w:rFonts w:ascii="Calibri" w:hAnsi="Calibri" w:cs="Calibri"/>
          <w:sz w:val="24"/>
          <w:szCs w:val="24"/>
        </w:rPr>
        <w:t xml:space="preserve">The process of sampling from physical cells within an image begins with the calculation of the dimensions for each sample. The dimensions are designed to cover a defined square area, ensuring consistency in the output samples. Using the width and height of the physical cell, the center point of the cell is calculated, which serves as the origin for the sample generation. A fixed size, such as 1024x1024 pixels, is assigned to each sample, ensuring uniformity. The height and width of the physical cell, denoted as </w:t>
      </w:r>
      <w:r w:rsidRPr="00D14992">
        <w:rPr>
          <w:rStyle w:val="mord"/>
          <w:rFonts w:ascii="Calibri" w:hAnsi="Calibri" w:cs="Calibri"/>
          <w:sz w:val="24"/>
          <w:szCs w:val="24"/>
        </w:rPr>
        <w:t>H</w:t>
      </w:r>
      <w:r w:rsidRPr="00D14992">
        <w:rPr>
          <w:rFonts w:ascii="Calibri" w:hAnsi="Calibri" w:cs="Calibri"/>
          <w:sz w:val="24"/>
          <w:szCs w:val="24"/>
        </w:rPr>
        <w:t xml:space="preserve"> and </w:t>
      </w:r>
      <w:r w:rsidRPr="00D14992">
        <w:rPr>
          <w:rStyle w:val="mord"/>
          <w:rFonts w:ascii="Calibri" w:hAnsi="Calibri" w:cs="Calibri"/>
          <w:sz w:val="24"/>
          <w:szCs w:val="24"/>
        </w:rPr>
        <w:t>W</w:t>
      </w:r>
      <w:r w:rsidRPr="00D14992">
        <w:rPr>
          <w:rFonts w:ascii="Calibri" w:hAnsi="Calibri" w:cs="Calibri"/>
          <w:sz w:val="24"/>
          <w:szCs w:val="24"/>
        </w:rPr>
        <w:t>, are used to determine the sample dimensions through the following calculations</w:t>
      </w:r>
      <w:r w:rsidRPr="00D14992">
        <w:rPr>
          <w:rFonts w:ascii="Calibri" w:hAnsi="Calibri" w:cs="Calibri"/>
          <w:sz w:val="24"/>
          <w:szCs w:val="24"/>
          <w:rtl/>
        </w:rPr>
        <w:t>.</w:t>
      </w:r>
      <w:r w:rsidRPr="00D14992">
        <w:rPr>
          <w:rFonts w:ascii="Calibri" w:hAnsi="Calibri" w:cs="Calibri"/>
          <w:sz w:val="24"/>
          <w:szCs w:val="24"/>
        </w:rPr>
        <w:t xml:space="preserve"> Here, </w:t>
      </w:r>
      <w:r w:rsidRPr="00D14992">
        <w:rPr>
          <w:rStyle w:val="mord"/>
          <w:rFonts w:ascii="Calibri" w:hAnsi="Calibri" w:cs="Calibri"/>
          <w:sz w:val="24"/>
          <w:szCs w:val="24"/>
        </w:rPr>
        <w:t>H</w:t>
      </w:r>
      <w:r w:rsidRPr="00D14992">
        <w:rPr>
          <w:rFonts w:ascii="Calibri" w:hAnsi="Calibri" w:cs="Calibri"/>
          <w:sz w:val="24"/>
          <w:szCs w:val="24"/>
        </w:rPr>
        <w:t xml:space="preserve"> represents the height of the physical cell, and </w:t>
      </w:r>
      <w:r w:rsidRPr="00D14992">
        <w:rPr>
          <w:rStyle w:val="mord"/>
          <w:rFonts w:ascii="Calibri" w:hAnsi="Calibri" w:cs="Calibri"/>
          <w:sz w:val="24"/>
          <w:szCs w:val="24"/>
        </w:rPr>
        <w:t>W</w:t>
      </w:r>
      <w:r w:rsidRPr="00D14992">
        <w:rPr>
          <w:rFonts w:ascii="Calibri" w:hAnsi="Calibri" w:cs="Calibri"/>
          <w:sz w:val="24"/>
          <w:szCs w:val="24"/>
        </w:rPr>
        <w:t xml:space="preserve"> represents the width. The fixed size ensures that the extracted samples have a consistent area for processing.</w:t>
      </w:r>
    </w:p>
    <w:p w14:paraId="0C67C710" w14:textId="77777777" w:rsidR="00D14992" w:rsidRPr="00D14992" w:rsidRDefault="00D14992" w:rsidP="00D14992">
      <w:pPr>
        <w:jc w:val="both"/>
        <w:rPr>
          <w:rFonts w:ascii="Calibri" w:hAnsi="Calibri" w:cs="Calibri"/>
          <w:sz w:val="24"/>
          <w:szCs w:val="24"/>
        </w:rPr>
      </w:pPr>
      <w:r w:rsidRPr="00D14992">
        <w:rPr>
          <w:rFonts w:ascii="Calibri" w:hAnsi="Calibri" w:cs="Calibri"/>
          <w:sz w:val="24"/>
          <w:szCs w:val="24"/>
        </w:rPr>
        <w:t xml:space="preserve">Once the dimensions are established, parameters for the sample generation are set. These parameters introduce variability to the samples, allowing them to cover different regions within the physical cell. A random offset is applied to the cell's center to define the center of each sample, with the offset ranging within a certain limit, typically up to 512 pixels from the center. The center of each sample </w:t>
      </w:r>
      <w:r w:rsidRPr="00D14992">
        <w:rPr>
          <w:rStyle w:val="katex-mathml"/>
          <w:rFonts w:ascii="Calibri" w:hAnsi="Calibri" w:cs="Calibri"/>
          <w:sz w:val="24"/>
          <w:szCs w:val="24"/>
        </w:rPr>
        <w:t>X_s, Y_s</w:t>
      </w:r>
      <w:r w:rsidRPr="00D14992">
        <w:rPr>
          <w:rStyle w:val="katex-mathml"/>
          <w:rFonts w:ascii="Calibri" w:hAnsi="Calibri" w:cs="Calibri"/>
          <w:sz w:val="24"/>
          <w:szCs w:val="24"/>
          <w:rtl/>
        </w:rPr>
        <w:t>(</w:t>
      </w:r>
      <w:r w:rsidRPr="00D14992">
        <w:rPr>
          <w:rFonts w:ascii="Calibri" w:hAnsi="Calibri" w:cs="Calibri"/>
          <w:sz w:val="24"/>
          <w:szCs w:val="24"/>
        </w:rPr>
        <w:t>can be defined as:</w:t>
      </w:r>
    </w:p>
    <w:p w14:paraId="044C6C76" w14:textId="77777777" w:rsidR="00D14992" w:rsidRPr="00D14992" w:rsidRDefault="00D14992" w:rsidP="00D14992">
      <w:pPr>
        <w:jc w:val="both"/>
        <w:rPr>
          <w:rFonts w:ascii="Calibri" w:eastAsiaTheme="minorEastAsia" w:hAnsi="Calibri" w:cs="Calibri"/>
          <w:sz w:val="24"/>
          <w:szCs w:val="24"/>
        </w:rPr>
      </w:pPr>
      <m:oMathPara>
        <m:oMath>
          <m:r>
            <w:rPr>
              <w:rFonts w:ascii="Cambria Math" w:hAnsi="Cambria Math" w:cs="Calibri"/>
              <w:sz w:val="24"/>
              <w:szCs w:val="24"/>
            </w:rPr>
            <m:t>Xs=Xc+ ∆X</m:t>
          </m:r>
        </m:oMath>
      </m:oMathPara>
    </w:p>
    <w:p w14:paraId="550B030F" w14:textId="372E5947" w:rsidR="00D14992" w:rsidRPr="00D14992" w:rsidRDefault="00D14992" w:rsidP="007A6AF9">
      <w:pPr>
        <w:jc w:val="both"/>
        <w:rPr>
          <w:rFonts w:ascii="Calibri" w:eastAsiaTheme="minorEastAsia" w:hAnsi="Calibri" w:cs="Calibri"/>
          <w:sz w:val="24"/>
          <w:szCs w:val="24"/>
          <w:rtl/>
        </w:rPr>
      </w:pPr>
      <m:oMathPara>
        <m:oMath>
          <m:r>
            <w:rPr>
              <w:rFonts w:ascii="Cambria Math" w:eastAsiaTheme="minorEastAsia" w:hAnsi="Cambria Math" w:cs="Calibri"/>
              <w:sz w:val="24"/>
              <w:szCs w:val="24"/>
            </w:rPr>
            <m:t>Ys=Yc+ ∆Y</m:t>
          </m:r>
        </m:oMath>
      </m:oMathPara>
    </w:p>
    <w:p w14:paraId="22812727" w14:textId="77777777" w:rsidR="00D14992" w:rsidRPr="00D14992" w:rsidRDefault="00D14992" w:rsidP="00D14992">
      <w:pPr>
        <w:pStyle w:val="NormalWeb"/>
        <w:jc w:val="lowKashida"/>
        <w:rPr>
          <w:rFonts w:ascii="Calibri" w:hAnsi="Calibri" w:cs="Calibri"/>
        </w:rPr>
      </w:pPr>
      <w:r w:rsidRPr="00D14992">
        <w:rPr>
          <w:rFonts w:ascii="Calibri" w:hAnsi="Calibri" w:cs="Calibri"/>
        </w:rPr>
        <w:t xml:space="preserve">Where </w:t>
      </w:r>
      <w:r w:rsidRPr="00D14992">
        <w:rPr>
          <w:rStyle w:val="katex-mathml"/>
          <w:rFonts w:ascii="Calibri" w:hAnsi="Calibri" w:cs="Calibri"/>
        </w:rPr>
        <w:t>(Xc,Yc</w:t>
      </w:r>
      <w:r w:rsidRPr="00D14992">
        <w:rPr>
          <w:rFonts w:ascii="Calibri" w:hAnsi="Calibri" w:cs="Calibri"/>
        </w:rPr>
        <w:t xml:space="preserve">is the center of the physical cell, and </w:t>
      </w:r>
      <w:r w:rsidRPr="00D14992">
        <w:rPr>
          <w:rStyle w:val="katex-mathml"/>
          <w:rFonts w:ascii="Calibri" w:hAnsi="Calibri" w:cs="Calibri"/>
        </w:rPr>
        <w:t>ΔX</w:t>
      </w:r>
      <w:r w:rsidRPr="00D14992">
        <w:rPr>
          <w:rFonts w:ascii="Calibri" w:hAnsi="Calibri" w:cs="Calibri"/>
        </w:rPr>
        <w:t xml:space="preserve">, </w:t>
      </w:r>
      <w:r w:rsidRPr="00D14992">
        <w:rPr>
          <w:rStyle w:val="katex-mathml"/>
          <w:rFonts w:ascii="Calibri" w:hAnsi="Calibri" w:cs="Calibri"/>
        </w:rPr>
        <w:t>ΔY</w:t>
      </w:r>
      <w:r w:rsidRPr="00D14992">
        <w:rPr>
          <w:rFonts w:ascii="Calibri" w:hAnsi="Calibri" w:cs="Calibri"/>
        </w:rPr>
        <w:t xml:space="preserve"> represent the random offsets. These offsets ensure that samples are positioned differently within the cell while remaining close to the main cell area.</w:t>
      </w:r>
    </w:p>
    <w:p w14:paraId="4FC7BF56" w14:textId="77777777" w:rsidR="00D14992" w:rsidRPr="00D14992" w:rsidRDefault="00D14992" w:rsidP="00D14992">
      <w:pPr>
        <w:pStyle w:val="NormalWeb"/>
        <w:jc w:val="lowKashida"/>
        <w:rPr>
          <w:rFonts w:ascii="Calibri" w:hAnsi="Calibri" w:cs="Calibri"/>
        </w:rPr>
      </w:pPr>
      <w:r w:rsidRPr="00D14992">
        <w:rPr>
          <w:rFonts w:ascii="Calibri" w:hAnsi="Calibri" w:cs="Calibri"/>
        </w:rPr>
        <w:t>In addition to positional shifts, samples are subjected to various transformations, such as rotation, scaling, and flipping. The rotation of each sample is introduced through a random angle, typically ranging from 0 to 360 degrees. The rotation is represented mathematically using a 2D rotation matrix:</w:t>
      </w:r>
    </w:p>
    <w:p w14:paraId="617DC0BD" w14:textId="60127102" w:rsidR="00D14992" w:rsidRPr="00D14992" w:rsidRDefault="00D14992" w:rsidP="007A6AF9">
      <w:pPr>
        <w:pStyle w:val="NormalWeb"/>
        <w:jc w:val="lowKashida"/>
        <w:rPr>
          <w:rFonts w:ascii="Calibri" w:hAnsi="Calibri" w:cs="Calibri"/>
          <w:rtl/>
        </w:rPr>
      </w:pPr>
      <m:oMathPara>
        <m:oMath>
          <m:r>
            <w:rPr>
              <w:rFonts w:ascii="Cambria Math" w:hAnsi="Cambria Math" w:cs="Calibri"/>
            </w:rPr>
            <m:t>R=(</m:t>
          </m:r>
          <m:func>
            <m:funcPr>
              <m:ctrlPr>
                <w:rPr>
                  <w:rFonts w:ascii="Cambria Math" w:hAnsi="Cambria Math" w:cs="Calibri"/>
                  <w:i/>
                </w:rPr>
              </m:ctrlPr>
            </m:funcPr>
            <m:fName>
              <m:r>
                <m:rPr>
                  <m:sty m:val="p"/>
                </m:rPr>
                <w:rPr>
                  <w:rFonts w:ascii="Cambria Math" w:hAnsi="Cambria Math" w:cs="Calibri"/>
                </w:rPr>
                <m:t>(cos</m:t>
              </m:r>
            </m:fName>
            <m:e>
              <m:d>
                <m:dPr>
                  <m:ctrlPr>
                    <w:rPr>
                      <w:rFonts w:ascii="Cambria Math" w:hAnsi="Cambria Math" w:cs="Calibri"/>
                      <w:i/>
                    </w:rPr>
                  </m:ctrlPr>
                </m:dPr>
                <m:e>
                  <m:r>
                    <w:rPr>
                      <w:rFonts w:ascii="Cambria Math" w:hAnsi="Cambria Math" w:cs="Calibri"/>
                    </w:rPr>
                    <m:t>θ</m:t>
                  </m:r>
                </m:e>
              </m:d>
            </m:e>
          </m:func>
          <m:r>
            <w:rPr>
              <w:rFonts w:ascii="Cambria Math" w:hAnsi="Cambria Math" w:cs="Calibri"/>
            </w:rPr>
            <m:t xml:space="preserve"> -</m:t>
          </m:r>
          <m:func>
            <m:funcPr>
              <m:ctrlPr>
                <w:rPr>
                  <w:rFonts w:ascii="Cambria Math" w:hAnsi="Cambria Math" w:cs="Calibri"/>
                </w:rPr>
              </m:ctrlPr>
            </m:funcPr>
            <m:fName>
              <m:r>
                <m:rPr>
                  <m:sty m:val="p"/>
                </m:rPr>
                <w:rPr>
                  <w:rFonts w:ascii="Cambria Math" w:hAnsi="Cambria Math" w:cs="Calibri"/>
                </w:rPr>
                <m:t>sin</m:t>
              </m:r>
              <m:ctrlPr>
                <w:rPr>
                  <w:rFonts w:ascii="Cambria Math" w:hAnsi="Cambria Math" w:cs="Calibri"/>
                  <w:i/>
                </w:rPr>
              </m:ctrlPr>
            </m:fName>
            <m:e>
              <m:d>
                <m:dPr>
                  <m:ctrlPr>
                    <w:rPr>
                      <w:rFonts w:ascii="Cambria Math" w:hAnsi="Cambria Math" w:cs="Calibri"/>
                      <w:i/>
                    </w:rPr>
                  </m:ctrlPr>
                </m:dPr>
                <m:e>
                  <m:r>
                    <w:rPr>
                      <w:rFonts w:ascii="Cambria Math" w:hAnsi="Cambria Math" w:cs="Calibri"/>
                    </w:rPr>
                    <m:t>θ</m:t>
                  </m:r>
                </m:e>
              </m:d>
            </m:e>
          </m:func>
          <m:r>
            <w:rPr>
              <w:rFonts w:ascii="Cambria Math" w:hAnsi="Cambria Math" w:cs="Calibri"/>
            </w:rPr>
            <m:t>,</m:t>
          </m:r>
          <m:func>
            <m:funcPr>
              <m:ctrlPr>
                <w:rPr>
                  <w:rFonts w:ascii="Cambria Math" w:hAnsi="Cambria Math" w:cs="Calibri"/>
                  <w:i/>
                </w:rPr>
              </m:ctrlPr>
            </m:funcPr>
            <m:fName>
              <m:r>
                <m:rPr>
                  <m:sty m:val="p"/>
                </m:rPr>
                <w:rPr>
                  <w:rFonts w:ascii="Cambria Math" w:hAnsi="Cambria Math" w:cs="Calibri"/>
                </w:rPr>
                <m:t>sin</m:t>
              </m:r>
            </m:fName>
            <m:e>
              <m:d>
                <m:dPr>
                  <m:ctrlPr>
                    <w:rPr>
                      <w:rFonts w:ascii="Cambria Math" w:hAnsi="Cambria Math" w:cs="Calibri"/>
                      <w:i/>
                    </w:rPr>
                  </m:ctrlPr>
                </m:dPr>
                <m:e>
                  <m:r>
                    <w:rPr>
                      <w:rFonts w:ascii="Cambria Math" w:hAnsi="Cambria Math" w:cs="Calibri"/>
                    </w:rPr>
                    <m:t>θ</m:t>
                  </m:r>
                </m:e>
              </m:d>
            </m:e>
          </m:func>
          <m:func>
            <m:funcPr>
              <m:ctrlPr>
                <w:rPr>
                  <w:rFonts w:ascii="Cambria Math" w:hAnsi="Cambria Math" w:cs="Calibri"/>
                </w:rPr>
              </m:ctrlPr>
            </m:funcPr>
            <m:fName>
              <m:r>
                <m:rPr>
                  <m:sty m:val="p"/>
                </m:rPr>
                <w:rPr>
                  <w:rFonts w:ascii="Cambria Math" w:hAnsi="Cambria Math" w:cs="Calibri"/>
                </w:rPr>
                <m:t>cos</m:t>
              </m:r>
              <m:ctrlPr>
                <w:rPr>
                  <w:rFonts w:ascii="Cambria Math" w:hAnsi="Cambria Math" w:cs="Calibri"/>
                  <w:i/>
                </w:rPr>
              </m:ctrlPr>
            </m:fName>
            <m:e>
              <m:d>
                <m:dPr>
                  <m:ctrlPr>
                    <w:rPr>
                      <w:rFonts w:ascii="Cambria Math" w:hAnsi="Cambria Math" w:cs="Calibri"/>
                      <w:i/>
                    </w:rPr>
                  </m:ctrlPr>
                </m:dPr>
                <m:e>
                  <m:r>
                    <w:rPr>
                      <w:rFonts w:ascii="Cambria Math" w:hAnsi="Cambria Math" w:cs="Calibri"/>
                    </w:rPr>
                    <m:t>θ</m:t>
                  </m:r>
                </m:e>
              </m:d>
            </m:e>
          </m:func>
          <m:r>
            <w:rPr>
              <w:rFonts w:ascii="Cambria Math" w:hAnsi="Cambria Math" w:cs="Calibri"/>
            </w:rPr>
            <m:t>)</m:t>
          </m:r>
        </m:oMath>
      </m:oMathPara>
    </w:p>
    <w:p w14:paraId="30580C58" w14:textId="77777777" w:rsidR="00D14992" w:rsidRPr="00D14992" w:rsidRDefault="00D14992" w:rsidP="00D14992">
      <w:pPr>
        <w:pStyle w:val="NormalWeb"/>
        <w:jc w:val="lowKashida"/>
        <w:rPr>
          <w:rFonts w:ascii="Calibri" w:hAnsi="Calibri" w:cs="Calibri"/>
        </w:rPr>
      </w:pPr>
      <w:r w:rsidRPr="00D14992">
        <w:rPr>
          <w:rFonts w:ascii="Calibri" w:hAnsi="Calibri" w:cs="Calibri"/>
        </w:rPr>
        <w:t xml:space="preserve">Here, </w:t>
      </w:r>
      <w:r w:rsidRPr="00D14992">
        <w:rPr>
          <w:rStyle w:val="mord"/>
          <w:rFonts w:ascii="Calibri" w:eastAsiaTheme="majorEastAsia" w:hAnsi="Calibri" w:cs="Calibri"/>
        </w:rPr>
        <w:t>θ</w:t>
      </w:r>
      <w:r w:rsidRPr="00D14992">
        <w:rPr>
          <w:rFonts w:ascii="Calibri" w:hAnsi="Calibri" w:cs="Calibri"/>
        </w:rPr>
        <w:t xml:space="preserve"> is the random rotation angle applied to each sample. This rotation helps introduce diversity in the orientation of the samples, which is crucial for training models that require rotational invariance.</w:t>
      </w:r>
    </w:p>
    <w:p w14:paraId="3CDE6535" w14:textId="77777777" w:rsidR="00D14992" w:rsidRPr="00D14992" w:rsidRDefault="00D14992" w:rsidP="00D14992">
      <w:pPr>
        <w:pStyle w:val="NormalWeb"/>
        <w:jc w:val="lowKashida"/>
        <w:rPr>
          <w:rFonts w:ascii="Calibri" w:hAnsi="Calibri" w:cs="Calibri"/>
          <w:rtl/>
        </w:rPr>
      </w:pPr>
      <w:r w:rsidRPr="00D14992">
        <w:rPr>
          <w:rFonts w:ascii="Calibri" w:hAnsi="Calibri" w:cs="Calibri"/>
        </w:rPr>
        <w:t xml:space="preserve">Scaling is another critical transformation, applied by a random scale factor </w:t>
      </w:r>
      <w:r w:rsidRPr="00D14992">
        <w:rPr>
          <w:rStyle w:val="mord"/>
          <w:rFonts w:ascii="Calibri" w:eastAsiaTheme="majorEastAsia" w:hAnsi="Calibri" w:cs="Calibri"/>
        </w:rPr>
        <w:t>s</w:t>
      </w:r>
      <w:r w:rsidRPr="00D14992">
        <w:rPr>
          <w:rFonts w:ascii="Calibri" w:hAnsi="Calibri" w:cs="Calibri"/>
        </w:rPr>
        <w:t xml:space="preserve">, where </w:t>
      </w:r>
      <w:r w:rsidRPr="00D14992">
        <w:rPr>
          <w:rStyle w:val="mord"/>
          <w:rFonts w:ascii="Calibri" w:eastAsiaTheme="majorEastAsia" w:hAnsi="Calibri" w:cs="Calibri"/>
        </w:rPr>
        <w:t>s</w:t>
      </w:r>
      <w:r w:rsidRPr="00D14992">
        <w:rPr>
          <w:rFonts w:ascii="Calibri" w:hAnsi="Calibri" w:cs="Calibri"/>
        </w:rPr>
        <w:t xml:space="preserve"> can vary between 0.5 and 2.</w:t>
      </w:r>
    </w:p>
    <w:p w14:paraId="3ADD88E8" w14:textId="77777777" w:rsidR="00D14992" w:rsidRPr="00D14992" w:rsidRDefault="00D14992" w:rsidP="00D14992">
      <w:pPr>
        <w:pStyle w:val="NormalWeb"/>
        <w:jc w:val="lowKashida"/>
        <w:rPr>
          <w:rFonts w:ascii="Calibri" w:hAnsi="Calibri" w:cs="Calibri"/>
        </w:rPr>
      </w:pPr>
      <w:r w:rsidRPr="00D14992">
        <w:rPr>
          <w:rFonts w:ascii="Calibri" w:hAnsi="Calibri" w:cs="Calibri"/>
        </w:rPr>
        <w:t>This variety allows the samples to represent different features of the physical cell effectively, making them suitable for training models that need to be robust against varying scales and orientations. Furthermore, flipping the sample horizontally is occasionally performed, which increases the dataset’s variety by mirroring content and enhancing tasks that require symmetry or invariance to orientation.</w:t>
      </w:r>
    </w:p>
    <w:p w14:paraId="5FDA0046" w14:textId="318D61F8" w:rsidR="00D14992" w:rsidRPr="00D14992" w:rsidRDefault="00D14992" w:rsidP="00D14992">
      <w:pPr>
        <w:pStyle w:val="NormalWeb"/>
        <w:jc w:val="lowKashida"/>
        <w:rPr>
          <w:rFonts w:ascii="Calibri" w:hAnsi="Calibri" w:cs="Calibri"/>
        </w:rPr>
      </w:pPr>
      <w:r w:rsidRPr="00D14992">
        <w:rPr>
          <w:rFonts w:ascii="Calibri" w:hAnsi="Calibri" w:cs="Calibri"/>
        </w:rPr>
        <w:t>Once the samples are generated, their bounding boxes are transformed to align with the calculated center, rotation, and scale. The bounding box defines the spatial boundaries of each sample and undergoes scaling and rotation to match the transformed sample area. This process ensures that each sample’s area accurately reflects the intended size and position within the physical cell. Following this, keypoints within the sample area are identified and clipped to ensure they remain within the visible boundaries of the sample. Using a polygon formed around the bounding box, lines are checked to see if they intersect with the polygon. For each line that intersects, the corresponding keypoints are extracted, and their coordinates are transformed to match the perspective of the sample. Keypoints that fall outside the sample boundaries are clipped, preventing them from extending beyond the visible area and maintaining the accuracy of the sampled data.</w:t>
      </w:r>
    </w:p>
    <w:p w14:paraId="49496F05" w14:textId="10690EA4" w:rsidR="00D14992" w:rsidRDefault="00D14992" w:rsidP="00D14992">
      <w:pPr>
        <w:pStyle w:val="NormalWeb"/>
        <w:jc w:val="lowKashida"/>
        <w:rPr>
          <w:rFonts w:ascii="Calibri" w:hAnsi="Calibri" w:cs="Calibri"/>
        </w:rPr>
      </w:pPr>
      <w:r w:rsidRPr="00D14992">
        <w:rPr>
          <w:rFonts w:ascii="Calibri" w:hAnsi="Calibri" w:cs="Calibri"/>
        </w:rPr>
        <w:t>This sampling process is crucial for covering the entire megatile area effectively. By generating samples with diverse transformations—ranging from rotation and scaling to flipping—the dataset becomes more comprehensive, enriching the data available for machine learning tasks. Clipping keypoints within each sample is vital, as it ensures that the extracted features remain within the visible region, preventing any data from being misaligned or lost. This method not only optimizes the coverage of the megatile but also enhances the quality of the dataset for tasks such as object detection, feature extraction, and model validation. Through careful calculation of sample dimensions and the use of various transformation parameters, this approach ensures that every part of the physical cell is adequately represented, making it an essential step in preparing the data for advanced image analysis and machine learning applications.</w:t>
      </w:r>
    </w:p>
    <w:p w14:paraId="7C62497D" w14:textId="38032EAE" w:rsidR="00CB21E9" w:rsidRDefault="00CB21E9" w:rsidP="00D14992">
      <w:pPr>
        <w:pStyle w:val="NormalWeb"/>
        <w:jc w:val="lowKashida"/>
        <w:rPr>
          <w:rFonts w:ascii="Calibri" w:hAnsi="Calibri" w:cs="Calibri"/>
        </w:rPr>
      </w:pPr>
    </w:p>
    <w:p w14:paraId="5C084975" w14:textId="0F34B564" w:rsidR="00CB21E9" w:rsidRDefault="00CB21E9" w:rsidP="00D14992">
      <w:pPr>
        <w:pStyle w:val="NormalWeb"/>
        <w:jc w:val="lowKashida"/>
        <w:rPr>
          <w:rFonts w:ascii="Calibri" w:hAnsi="Calibri" w:cs="Calibri"/>
        </w:rPr>
      </w:pPr>
    </w:p>
    <w:p w14:paraId="533D7CCA" w14:textId="4A3D5CBA" w:rsidR="00CB21E9" w:rsidRDefault="00CB21E9" w:rsidP="00D14992">
      <w:pPr>
        <w:pStyle w:val="NormalWeb"/>
        <w:jc w:val="lowKashida"/>
        <w:rPr>
          <w:rFonts w:ascii="Calibri" w:hAnsi="Calibri" w:cs="Calibri"/>
        </w:rPr>
      </w:pPr>
    </w:p>
    <w:p w14:paraId="25906B58" w14:textId="3C59EA9B" w:rsidR="00CB21E9" w:rsidRDefault="00CB21E9" w:rsidP="00D14992">
      <w:pPr>
        <w:pStyle w:val="NormalWeb"/>
        <w:jc w:val="lowKashida"/>
        <w:rPr>
          <w:rFonts w:ascii="Calibri" w:hAnsi="Calibri" w:cs="Calibri"/>
        </w:rPr>
      </w:pPr>
    </w:p>
    <w:p w14:paraId="41773499" w14:textId="539C6458" w:rsidR="00CB21E9" w:rsidRDefault="00CB21E9" w:rsidP="00D14992">
      <w:pPr>
        <w:pStyle w:val="NormalWeb"/>
        <w:jc w:val="lowKashida"/>
        <w:rPr>
          <w:rFonts w:ascii="Calibri" w:hAnsi="Calibri" w:cs="Calibri"/>
        </w:rPr>
      </w:pPr>
    </w:p>
    <w:p w14:paraId="7AD5DD93" w14:textId="476F6F74" w:rsidR="00CB21E9" w:rsidRDefault="00CB21E9" w:rsidP="00D14992">
      <w:pPr>
        <w:pStyle w:val="NormalWeb"/>
        <w:jc w:val="lowKashida"/>
        <w:rPr>
          <w:rFonts w:ascii="Calibri" w:hAnsi="Calibri" w:cs="Calibri"/>
        </w:rPr>
      </w:pPr>
    </w:p>
    <w:p w14:paraId="634B986F" w14:textId="65D92CC2" w:rsidR="00CB21E9" w:rsidRDefault="00CB21E9" w:rsidP="00D14992">
      <w:pPr>
        <w:pStyle w:val="NormalWeb"/>
        <w:jc w:val="lowKashida"/>
        <w:rPr>
          <w:rFonts w:ascii="Calibri" w:hAnsi="Calibri" w:cs="Calibri"/>
        </w:rPr>
      </w:pPr>
    </w:p>
    <w:p w14:paraId="03B4F612" w14:textId="37391C47" w:rsidR="00CB21E9" w:rsidRDefault="00CB21E9" w:rsidP="00D14992">
      <w:pPr>
        <w:pStyle w:val="NormalWeb"/>
        <w:jc w:val="lowKashida"/>
        <w:rPr>
          <w:rFonts w:ascii="Calibri" w:hAnsi="Calibri" w:cs="Calibri"/>
        </w:rPr>
      </w:pPr>
    </w:p>
    <w:p w14:paraId="4548E174" w14:textId="384BD3CA" w:rsidR="00CB21E9" w:rsidRDefault="00CB21E9" w:rsidP="00D14992">
      <w:pPr>
        <w:pStyle w:val="NormalWeb"/>
        <w:jc w:val="lowKashida"/>
        <w:rPr>
          <w:rFonts w:ascii="Calibri" w:hAnsi="Calibri" w:cs="Calibri"/>
        </w:rPr>
      </w:pPr>
    </w:p>
    <w:p w14:paraId="04D28C08" w14:textId="370DEAA7" w:rsidR="00CB21E9" w:rsidRDefault="00CB21E9" w:rsidP="00D14992">
      <w:pPr>
        <w:pStyle w:val="NormalWeb"/>
        <w:jc w:val="lowKashida"/>
        <w:rPr>
          <w:rFonts w:ascii="Calibri" w:hAnsi="Calibri" w:cs="Calibri"/>
        </w:rPr>
      </w:pPr>
    </w:p>
    <w:p w14:paraId="2F9BA865" w14:textId="5D159088" w:rsidR="00CB21E9" w:rsidRDefault="00CB21E9" w:rsidP="00D14992">
      <w:pPr>
        <w:pStyle w:val="NormalWeb"/>
        <w:jc w:val="lowKashida"/>
        <w:rPr>
          <w:rFonts w:ascii="Calibri" w:hAnsi="Calibri" w:cs="Calibri"/>
        </w:rPr>
      </w:pPr>
    </w:p>
    <w:p w14:paraId="3BF3551E" w14:textId="77317467" w:rsidR="00CB21E9" w:rsidRDefault="004A46FB" w:rsidP="00D14992">
      <w:pPr>
        <w:pStyle w:val="NormalWeb"/>
        <w:jc w:val="lowKashida"/>
        <w:rPr>
          <w:rFonts w:ascii="Calibri" w:hAnsi="Calibri" w:cs="Calibri"/>
        </w:rPr>
      </w:pPr>
      <w:r>
        <w:rPr>
          <w:rFonts w:ascii="Calibri" w:eastAsia="Calibri" w:hAnsi="Calibri" w:cs="Calibri"/>
          <w:noProof/>
        </w:rPr>
        <w:drawing>
          <wp:anchor distT="0" distB="0" distL="114300" distR="114300" simplePos="0" relativeHeight="251685888" behindDoc="0" locked="0" layoutInCell="1" allowOverlap="1" wp14:anchorId="1DBE7CCD" wp14:editId="75B58F34">
            <wp:simplePos x="0" y="0"/>
            <wp:positionH relativeFrom="margin">
              <wp:posOffset>689882</wp:posOffset>
            </wp:positionH>
            <wp:positionV relativeFrom="paragraph">
              <wp:posOffset>-453</wp:posOffset>
            </wp:positionV>
            <wp:extent cx="3867150" cy="3648075"/>
            <wp:effectExtent l="0" t="0" r="0" b="9525"/>
            <wp:wrapSquare wrapText="bothSides"/>
            <wp:docPr id="2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extLst>
                        <a:ext uri="{28A0092B-C50C-407E-A947-70E740481C1C}">
                          <a14:useLocalDpi xmlns:a14="http://schemas.microsoft.com/office/drawing/2010/main" val="0"/>
                        </a:ext>
                      </a:extLst>
                    </a:blip>
                    <a:srcRect/>
                    <a:stretch>
                      <a:fillRect/>
                    </a:stretch>
                  </pic:blipFill>
                  <pic:spPr>
                    <a:xfrm>
                      <a:off x="0" y="0"/>
                      <a:ext cx="3867150" cy="3648075"/>
                    </a:xfrm>
                    <a:prstGeom prst="rect">
                      <a:avLst/>
                    </a:prstGeom>
                    <a:ln/>
                  </pic:spPr>
                </pic:pic>
              </a:graphicData>
            </a:graphic>
            <wp14:sizeRelH relativeFrom="page">
              <wp14:pctWidth>0</wp14:pctWidth>
            </wp14:sizeRelH>
            <wp14:sizeRelV relativeFrom="page">
              <wp14:pctHeight>0</wp14:pctHeight>
            </wp14:sizeRelV>
          </wp:anchor>
        </w:drawing>
      </w:r>
    </w:p>
    <w:p w14:paraId="27A8158A" w14:textId="40E086DF" w:rsidR="00CB21E9" w:rsidRDefault="00CB21E9" w:rsidP="00D14992">
      <w:pPr>
        <w:pStyle w:val="NormalWeb"/>
        <w:jc w:val="lowKashida"/>
        <w:rPr>
          <w:rFonts w:ascii="Calibri" w:hAnsi="Calibri" w:cs="Calibri"/>
        </w:rPr>
      </w:pPr>
    </w:p>
    <w:p w14:paraId="50BC50FE" w14:textId="3DF102D9" w:rsidR="00CB21E9" w:rsidRDefault="00CB21E9" w:rsidP="00D14992">
      <w:pPr>
        <w:pStyle w:val="NormalWeb"/>
        <w:jc w:val="lowKashida"/>
        <w:rPr>
          <w:rFonts w:ascii="Calibri" w:hAnsi="Calibri" w:cs="Calibri"/>
        </w:rPr>
      </w:pPr>
    </w:p>
    <w:p w14:paraId="245F916B" w14:textId="0DA215E8" w:rsidR="00CB21E9" w:rsidRDefault="00CB21E9" w:rsidP="00D14992">
      <w:pPr>
        <w:pStyle w:val="NormalWeb"/>
        <w:jc w:val="lowKashida"/>
        <w:rPr>
          <w:rFonts w:ascii="Calibri" w:hAnsi="Calibri" w:cs="Calibri"/>
        </w:rPr>
      </w:pPr>
    </w:p>
    <w:p w14:paraId="080364EB" w14:textId="4B9EDE8B" w:rsidR="00CB21E9" w:rsidRDefault="00CB21E9" w:rsidP="00D14992">
      <w:pPr>
        <w:pStyle w:val="NormalWeb"/>
        <w:jc w:val="lowKashida"/>
        <w:rPr>
          <w:rFonts w:ascii="Calibri" w:hAnsi="Calibri" w:cs="Calibri"/>
        </w:rPr>
      </w:pPr>
    </w:p>
    <w:p w14:paraId="7E02FCB2" w14:textId="46297937" w:rsidR="00CB21E9" w:rsidRDefault="00CB21E9" w:rsidP="00D14992">
      <w:pPr>
        <w:pStyle w:val="NormalWeb"/>
        <w:jc w:val="lowKashida"/>
        <w:rPr>
          <w:rFonts w:ascii="Calibri" w:hAnsi="Calibri" w:cs="Calibri"/>
        </w:rPr>
      </w:pPr>
    </w:p>
    <w:p w14:paraId="01FD3FE8" w14:textId="50B5D738" w:rsidR="00CB21E9" w:rsidRDefault="00CB21E9" w:rsidP="00D14992">
      <w:pPr>
        <w:pStyle w:val="NormalWeb"/>
        <w:jc w:val="lowKashida"/>
        <w:rPr>
          <w:rFonts w:ascii="Calibri" w:hAnsi="Calibri" w:cs="Calibri"/>
        </w:rPr>
      </w:pPr>
    </w:p>
    <w:p w14:paraId="678C6BBB" w14:textId="72E107C4" w:rsidR="00CB21E9" w:rsidRDefault="00CB21E9" w:rsidP="00D14992">
      <w:pPr>
        <w:pStyle w:val="NormalWeb"/>
        <w:jc w:val="lowKashida"/>
        <w:rPr>
          <w:rFonts w:ascii="Calibri" w:hAnsi="Calibri" w:cs="Calibri"/>
        </w:rPr>
      </w:pPr>
    </w:p>
    <w:p w14:paraId="409ABF57" w14:textId="499BA0F1" w:rsidR="00D14992" w:rsidRDefault="00D14992" w:rsidP="00D14992">
      <w:pPr>
        <w:pStyle w:val="NormalWeb"/>
        <w:jc w:val="center"/>
        <w:rPr>
          <w:rFonts w:ascii="Calibri" w:hAnsi="Calibri" w:cs="Calibri"/>
          <w:color w:val="000000"/>
          <w:bdr w:val="none" w:sz="0" w:space="0" w:color="auto" w:frame="1"/>
        </w:rPr>
      </w:pPr>
    </w:p>
    <w:p w14:paraId="1C20CBEB" w14:textId="0B48FC58" w:rsidR="00CB21E9" w:rsidRPr="00D14992" w:rsidRDefault="00CB21E9" w:rsidP="00D14992">
      <w:pPr>
        <w:pStyle w:val="NormalWeb"/>
        <w:jc w:val="center"/>
        <w:rPr>
          <w:rFonts w:ascii="Calibri" w:hAnsi="Calibri" w:cs="Calibri"/>
          <w:color w:val="000000"/>
          <w:bdr w:val="none" w:sz="0" w:space="0" w:color="auto" w:frame="1"/>
          <w:rtl/>
        </w:rPr>
      </w:pPr>
    </w:p>
    <w:p w14:paraId="0BAB4DF1" w14:textId="0D639512" w:rsidR="00D14992" w:rsidRPr="00D14992" w:rsidRDefault="00D14992" w:rsidP="00D14992">
      <w:pPr>
        <w:pStyle w:val="NormalWeb"/>
        <w:jc w:val="lowKashida"/>
        <w:rPr>
          <w:rFonts w:ascii="Calibri" w:hAnsi="Calibri" w:cs="Calibri"/>
          <w:color w:val="000000"/>
          <w:bdr w:val="none" w:sz="0" w:space="0" w:color="auto" w:frame="1"/>
        </w:rPr>
      </w:pPr>
    </w:p>
    <w:p w14:paraId="45D9C827" w14:textId="4C7A2FB6" w:rsidR="00D14992" w:rsidRDefault="00D14992" w:rsidP="00D14992">
      <w:pPr>
        <w:pStyle w:val="NormalWeb"/>
        <w:jc w:val="lowKashida"/>
        <w:rPr>
          <w:rFonts w:ascii="Calibri" w:hAnsi="Calibri" w:cs="Calibri"/>
        </w:rPr>
      </w:pPr>
    </w:p>
    <w:p w14:paraId="65097688" w14:textId="77777777" w:rsidR="00CB21E9" w:rsidRPr="00D14992" w:rsidRDefault="00CB21E9" w:rsidP="00D14992">
      <w:pPr>
        <w:pStyle w:val="NormalWeb"/>
        <w:jc w:val="lowKashida"/>
        <w:rPr>
          <w:rFonts w:ascii="Calibri" w:hAnsi="Calibri" w:cs="Calibri"/>
        </w:rPr>
      </w:pPr>
    </w:p>
    <w:p w14:paraId="4EE06373" w14:textId="5F41EF75" w:rsidR="00D14992" w:rsidRPr="00D14992" w:rsidRDefault="00D14992" w:rsidP="00D14992">
      <w:pPr>
        <w:pStyle w:val="NormalWeb"/>
        <w:jc w:val="lowKashida"/>
        <w:rPr>
          <w:rFonts w:ascii="Calibri" w:hAnsi="Calibri" w:cs="Calibri"/>
        </w:rPr>
      </w:pPr>
    </w:p>
    <w:p w14:paraId="4AD4E934" w14:textId="77777777" w:rsidR="009D4B94" w:rsidRDefault="009D4B94" w:rsidP="009D4B94">
      <w:pPr>
        <w:pStyle w:val="NormalWeb"/>
        <w:rPr>
          <w:rFonts w:ascii="Calibri" w:hAnsi="Calibri" w:cs="Calibri"/>
        </w:rPr>
        <w:sectPr w:rsidR="009D4B94" w:rsidSect="00100A0A">
          <w:type w:val="continuous"/>
          <w:pgSz w:w="12240" w:h="15840"/>
          <w:pgMar w:top="1440" w:right="1440" w:bottom="1440" w:left="1440" w:header="720" w:footer="720" w:gutter="0"/>
          <w:cols w:num="2" w:space="720"/>
          <w:docGrid w:linePitch="360"/>
        </w:sectPr>
      </w:pPr>
    </w:p>
    <w:p w14:paraId="4AA3576F" w14:textId="1E2F2D11" w:rsidR="009D4B94" w:rsidRDefault="009D4B94" w:rsidP="00D14992">
      <w:pPr>
        <w:pStyle w:val="NormalWeb"/>
        <w:jc w:val="center"/>
        <w:rPr>
          <w:rFonts w:ascii="Calibri" w:hAnsi="Calibri" w:cs="Calibri"/>
        </w:rPr>
        <w:sectPr w:rsidR="009D4B94" w:rsidSect="009D4B94">
          <w:type w:val="continuous"/>
          <w:pgSz w:w="12240" w:h="15840"/>
          <w:pgMar w:top="1440" w:right="1440" w:bottom="1440" w:left="1440" w:header="720" w:footer="720" w:gutter="0"/>
          <w:cols w:space="720"/>
          <w:docGrid w:linePitch="360"/>
        </w:sectPr>
      </w:pPr>
      <w:r>
        <w:rPr>
          <w:rFonts w:ascii="Calibri" w:eastAsia="Calibri" w:hAnsi="Calibri" w:cs="Calibri"/>
          <w:noProof/>
        </w:rPr>
        <w:drawing>
          <wp:anchor distT="0" distB="0" distL="114300" distR="114300" simplePos="0" relativeHeight="251686912" behindDoc="0" locked="0" layoutInCell="1" allowOverlap="1" wp14:anchorId="67A23AAC" wp14:editId="33F9775C">
            <wp:simplePos x="0" y="0"/>
            <wp:positionH relativeFrom="margin">
              <wp:posOffset>140970</wp:posOffset>
            </wp:positionH>
            <wp:positionV relativeFrom="paragraph">
              <wp:posOffset>129086</wp:posOffset>
            </wp:positionV>
            <wp:extent cx="5029200" cy="2819400"/>
            <wp:effectExtent l="0" t="0" r="0" b="0"/>
            <wp:wrapSquare wrapText="bothSides"/>
            <wp:docPr id="2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5029200" cy="2819400"/>
                    </a:xfrm>
                    <a:prstGeom prst="rect">
                      <a:avLst/>
                    </a:prstGeom>
                    <a:ln/>
                  </pic:spPr>
                </pic:pic>
              </a:graphicData>
            </a:graphic>
            <wp14:sizeRelH relativeFrom="page">
              <wp14:pctWidth>0</wp14:pctWidth>
            </wp14:sizeRelH>
            <wp14:sizeRelV relativeFrom="page">
              <wp14:pctHeight>0</wp14:pctHeight>
            </wp14:sizeRelV>
          </wp:anchor>
        </w:drawing>
      </w:r>
    </w:p>
    <w:p w14:paraId="40A14A1C" w14:textId="65034CBA" w:rsidR="00CB21E9" w:rsidRDefault="00CB21E9" w:rsidP="00D14992">
      <w:pPr>
        <w:pStyle w:val="NormalWeb"/>
        <w:jc w:val="center"/>
        <w:rPr>
          <w:rFonts w:ascii="Calibri" w:hAnsi="Calibri" w:cs="Calibri"/>
        </w:rPr>
      </w:pPr>
    </w:p>
    <w:p w14:paraId="7F3D86EA" w14:textId="7D046E62" w:rsidR="00CB21E9" w:rsidRDefault="00CB21E9" w:rsidP="00D14992">
      <w:pPr>
        <w:pStyle w:val="NormalWeb"/>
        <w:jc w:val="center"/>
        <w:rPr>
          <w:rFonts w:ascii="Calibri" w:hAnsi="Calibri" w:cs="Calibri"/>
        </w:rPr>
      </w:pPr>
    </w:p>
    <w:p w14:paraId="6BCBC6AC" w14:textId="27BD139E" w:rsidR="00CB21E9" w:rsidRDefault="00CB21E9" w:rsidP="00D14992">
      <w:pPr>
        <w:pStyle w:val="NormalWeb"/>
        <w:jc w:val="center"/>
        <w:rPr>
          <w:rFonts w:ascii="Calibri" w:hAnsi="Calibri" w:cs="Calibri"/>
        </w:rPr>
      </w:pPr>
    </w:p>
    <w:p w14:paraId="049D3A6B" w14:textId="5450A28C" w:rsidR="00CB21E9" w:rsidRDefault="00CB21E9" w:rsidP="00D14992">
      <w:pPr>
        <w:pStyle w:val="NormalWeb"/>
        <w:jc w:val="center"/>
        <w:rPr>
          <w:rFonts w:ascii="Calibri" w:hAnsi="Calibri" w:cs="Calibri"/>
        </w:rPr>
      </w:pPr>
    </w:p>
    <w:p w14:paraId="2FDCB358" w14:textId="7C55DA33" w:rsidR="00CB21E9" w:rsidRDefault="00CB21E9" w:rsidP="00D14992">
      <w:pPr>
        <w:pStyle w:val="NormalWeb"/>
        <w:jc w:val="center"/>
        <w:rPr>
          <w:rFonts w:ascii="Calibri" w:hAnsi="Calibri" w:cs="Calibri"/>
        </w:rPr>
      </w:pPr>
    </w:p>
    <w:p w14:paraId="60C019E1" w14:textId="2580436A" w:rsidR="00CB21E9" w:rsidRDefault="00CB21E9" w:rsidP="00D14992">
      <w:pPr>
        <w:pStyle w:val="NormalWeb"/>
        <w:jc w:val="center"/>
        <w:rPr>
          <w:rFonts w:ascii="Calibri" w:hAnsi="Calibri" w:cs="Calibri"/>
        </w:rPr>
      </w:pPr>
    </w:p>
    <w:p w14:paraId="595739D6" w14:textId="75F3DEDC" w:rsidR="00CB21E9" w:rsidRDefault="00CB21E9" w:rsidP="00D14992">
      <w:pPr>
        <w:pStyle w:val="NormalWeb"/>
        <w:jc w:val="center"/>
        <w:rPr>
          <w:rFonts w:ascii="Calibri" w:hAnsi="Calibri" w:cs="Calibri"/>
        </w:rPr>
      </w:pPr>
    </w:p>
    <w:p w14:paraId="37A21D65" w14:textId="37E5C547" w:rsidR="00CB21E9" w:rsidRDefault="00CB21E9" w:rsidP="00D14992">
      <w:pPr>
        <w:pStyle w:val="NormalWeb"/>
        <w:jc w:val="center"/>
        <w:rPr>
          <w:rFonts w:ascii="Calibri" w:hAnsi="Calibri" w:cs="Calibri"/>
        </w:rPr>
      </w:pPr>
    </w:p>
    <w:p w14:paraId="1C6E3AB2" w14:textId="535F58F4" w:rsidR="00CB21E9" w:rsidRDefault="00CB21E9" w:rsidP="00D14992">
      <w:pPr>
        <w:pStyle w:val="NormalWeb"/>
        <w:jc w:val="center"/>
        <w:rPr>
          <w:rFonts w:ascii="Calibri" w:hAnsi="Calibri" w:cs="Calibri"/>
        </w:rPr>
      </w:pPr>
    </w:p>
    <w:p w14:paraId="4C76044C" w14:textId="21A31EB1" w:rsidR="00CB21E9" w:rsidRDefault="00CB21E9" w:rsidP="00D14992">
      <w:pPr>
        <w:pStyle w:val="NormalWeb"/>
        <w:jc w:val="center"/>
        <w:rPr>
          <w:rFonts w:ascii="Calibri" w:hAnsi="Calibri" w:cs="Calibri"/>
        </w:rPr>
      </w:pPr>
    </w:p>
    <w:p w14:paraId="33A282EA" w14:textId="7C850F44" w:rsidR="00CB21E9" w:rsidRDefault="00CB21E9" w:rsidP="00D14992">
      <w:pPr>
        <w:pStyle w:val="NormalWeb"/>
        <w:jc w:val="center"/>
        <w:rPr>
          <w:rFonts w:ascii="Calibri" w:hAnsi="Calibri" w:cs="Calibri"/>
        </w:rPr>
      </w:pPr>
    </w:p>
    <w:p w14:paraId="17A78FC1" w14:textId="078CB0F9" w:rsidR="00CB21E9" w:rsidRDefault="00CB21E9" w:rsidP="00D14992">
      <w:pPr>
        <w:pStyle w:val="NormalWeb"/>
        <w:jc w:val="center"/>
        <w:rPr>
          <w:rFonts w:ascii="Calibri" w:hAnsi="Calibri" w:cs="Calibri"/>
        </w:rPr>
      </w:pPr>
    </w:p>
    <w:p w14:paraId="1E97012F" w14:textId="15E3FE81" w:rsidR="00CB21E9" w:rsidRDefault="00CB21E9" w:rsidP="00D14992">
      <w:pPr>
        <w:pStyle w:val="NormalWeb"/>
        <w:jc w:val="center"/>
        <w:rPr>
          <w:rFonts w:ascii="Calibri" w:hAnsi="Calibri" w:cs="Calibri"/>
        </w:rPr>
      </w:pPr>
    </w:p>
    <w:p w14:paraId="23B9C940" w14:textId="016960E2" w:rsidR="00CB21E9" w:rsidRDefault="00CB21E9" w:rsidP="00D14992">
      <w:pPr>
        <w:pStyle w:val="NormalWeb"/>
        <w:jc w:val="center"/>
        <w:rPr>
          <w:rFonts w:ascii="Calibri" w:hAnsi="Calibri" w:cs="Calibri"/>
        </w:rPr>
      </w:pPr>
    </w:p>
    <w:p w14:paraId="73E5262A" w14:textId="2DDD665D" w:rsidR="00CB21E9" w:rsidRDefault="00CB21E9" w:rsidP="00D14992">
      <w:pPr>
        <w:pStyle w:val="NormalWeb"/>
        <w:jc w:val="center"/>
        <w:rPr>
          <w:rFonts w:ascii="Calibri" w:hAnsi="Calibri" w:cs="Calibri"/>
        </w:rPr>
      </w:pPr>
    </w:p>
    <w:p w14:paraId="50EE7BA3" w14:textId="6809EC89" w:rsidR="00CB21E9" w:rsidRDefault="00CB21E9" w:rsidP="00D14992">
      <w:pPr>
        <w:pStyle w:val="NormalWeb"/>
        <w:jc w:val="center"/>
        <w:rPr>
          <w:rFonts w:ascii="Calibri" w:hAnsi="Calibri" w:cs="Calibri"/>
        </w:rPr>
      </w:pPr>
    </w:p>
    <w:p w14:paraId="5FC4392E" w14:textId="05D28BC1" w:rsidR="00CB21E9" w:rsidRDefault="00CB21E9" w:rsidP="00D14992">
      <w:pPr>
        <w:pStyle w:val="NormalWeb"/>
        <w:jc w:val="center"/>
        <w:rPr>
          <w:rFonts w:ascii="Calibri" w:hAnsi="Calibri" w:cs="Calibri"/>
        </w:rPr>
      </w:pPr>
    </w:p>
    <w:p w14:paraId="7948301E" w14:textId="481212B7" w:rsidR="00CB21E9" w:rsidRDefault="009D4B94" w:rsidP="00D14992">
      <w:pPr>
        <w:pStyle w:val="NormalWeb"/>
        <w:jc w:val="center"/>
        <w:rPr>
          <w:rFonts w:ascii="Calibri" w:hAnsi="Calibri" w:cs="Calibri"/>
        </w:rPr>
      </w:pPr>
      <w:r>
        <w:rPr>
          <w:rFonts w:ascii="Calibri" w:eastAsia="Calibri" w:hAnsi="Calibri" w:cs="Calibri"/>
          <w:noProof/>
        </w:rPr>
        <w:drawing>
          <wp:anchor distT="0" distB="0" distL="114300" distR="114300" simplePos="0" relativeHeight="251687936" behindDoc="0" locked="0" layoutInCell="1" allowOverlap="1" wp14:anchorId="7E7961C4" wp14:editId="5844E675">
            <wp:simplePos x="0" y="0"/>
            <wp:positionH relativeFrom="column">
              <wp:posOffset>1027702</wp:posOffset>
            </wp:positionH>
            <wp:positionV relativeFrom="paragraph">
              <wp:posOffset>14696</wp:posOffset>
            </wp:positionV>
            <wp:extent cx="3686175" cy="3371850"/>
            <wp:effectExtent l="0" t="0" r="9525" b="0"/>
            <wp:wrapSquare wrapText="bothSides"/>
            <wp:docPr id="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extLst>
                        <a:ext uri="{28A0092B-C50C-407E-A947-70E740481C1C}">
                          <a14:useLocalDpi xmlns:a14="http://schemas.microsoft.com/office/drawing/2010/main" val="0"/>
                        </a:ext>
                      </a:extLst>
                    </a:blip>
                    <a:srcRect/>
                    <a:stretch>
                      <a:fillRect/>
                    </a:stretch>
                  </pic:blipFill>
                  <pic:spPr>
                    <a:xfrm>
                      <a:off x="0" y="0"/>
                      <a:ext cx="3686175" cy="3371850"/>
                    </a:xfrm>
                    <a:prstGeom prst="rect">
                      <a:avLst/>
                    </a:prstGeom>
                    <a:ln/>
                  </pic:spPr>
                </pic:pic>
              </a:graphicData>
            </a:graphic>
            <wp14:sizeRelH relativeFrom="page">
              <wp14:pctWidth>0</wp14:pctWidth>
            </wp14:sizeRelH>
            <wp14:sizeRelV relativeFrom="page">
              <wp14:pctHeight>0</wp14:pctHeight>
            </wp14:sizeRelV>
          </wp:anchor>
        </w:drawing>
      </w:r>
    </w:p>
    <w:p w14:paraId="600FD6D9" w14:textId="2FED2753" w:rsidR="00CB21E9" w:rsidRDefault="00CB21E9" w:rsidP="00D14992">
      <w:pPr>
        <w:pStyle w:val="NormalWeb"/>
        <w:jc w:val="center"/>
        <w:rPr>
          <w:rFonts w:ascii="Calibri" w:hAnsi="Calibri" w:cs="Calibri"/>
        </w:rPr>
      </w:pPr>
    </w:p>
    <w:p w14:paraId="7DE8E551" w14:textId="4D042842" w:rsidR="00CB21E9" w:rsidRDefault="00CB21E9" w:rsidP="00D14992">
      <w:pPr>
        <w:pStyle w:val="NormalWeb"/>
        <w:jc w:val="center"/>
        <w:rPr>
          <w:rFonts w:ascii="Calibri" w:hAnsi="Calibri" w:cs="Calibri"/>
        </w:rPr>
      </w:pPr>
    </w:p>
    <w:p w14:paraId="56235922" w14:textId="40D2BB5B" w:rsidR="00CB21E9" w:rsidRDefault="00CB21E9" w:rsidP="00D14992">
      <w:pPr>
        <w:pStyle w:val="NormalWeb"/>
        <w:jc w:val="center"/>
        <w:rPr>
          <w:rFonts w:ascii="Calibri" w:hAnsi="Calibri" w:cs="Calibri"/>
        </w:rPr>
      </w:pPr>
    </w:p>
    <w:p w14:paraId="3E9E7615" w14:textId="2E4D892D" w:rsidR="00CB21E9" w:rsidRDefault="00CB21E9" w:rsidP="00D14992">
      <w:pPr>
        <w:pStyle w:val="NormalWeb"/>
        <w:jc w:val="center"/>
        <w:rPr>
          <w:rFonts w:ascii="Calibri" w:hAnsi="Calibri" w:cs="Calibri"/>
        </w:rPr>
      </w:pPr>
    </w:p>
    <w:p w14:paraId="3AD096B9" w14:textId="696B0E24" w:rsidR="00CB21E9" w:rsidRDefault="00CB21E9" w:rsidP="00D14992">
      <w:pPr>
        <w:pStyle w:val="NormalWeb"/>
        <w:jc w:val="center"/>
        <w:rPr>
          <w:rFonts w:ascii="Calibri" w:hAnsi="Calibri" w:cs="Calibri"/>
        </w:rPr>
      </w:pPr>
    </w:p>
    <w:p w14:paraId="1616200B" w14:textId="378969BE" w:rsidR="00CB21E9" w:rsidRDefault="00CB21E9" w:rsidP="00D14992">
      <w:pPr>
        <w:pStyle w:val="NormalWeb"/>
        <w:jc w:val="center"/>
        <w:rPr>
          <w:rFonts w:ascii="Calibri" w:hAnsi="Calibri" w:cs="Calibri"/>
        </w:rPr>
      </w:pPr>
    </w:p>
    <w:p w14:paraId="1CBB71F1" w14:textId="6820F978" w:rsidR="00CB21E9" w:rsidRDefault="00CB21E9" w:rsidP="00D14992">
      <w:pPr>
        <w:pStyle w:val="NormalWeb"/>
        <w:jc w:val="center"/>
        <w:rPr>
          <w:rFonts w:ascii="Calibri" w:hAnsi="Calibri" w:cs="Calibri"/>
        </w:rPr>
      </w:pPr>
    </w:p>
    <w:p w14:paraId="7FD88734" w14:textId="3516D0DC" w:rsidR="00CB21E9" w:rsidRDefault="00CB21E9" w:rsidP="00D14992">
      <w:pPr>
        <w:pStyle w:val="NormalWeb"/>
        <w:jc w:val="center"/>
        <w:rPr>
          <w:rFonts w:ascii="Calibri" w:hAnsi="Calibri" w:cs="Calibri"/>
        </w:rPr>
      </w:pPr>
    </w:p>
    <w:p w14:paraId="7DC64487" w14:textId="1D35B45A" w:rsidR="00CB21E9" w:rsidRDefault="00CB21E9" w:rsidP="00D14992">
      <w:pPr>
        <w:pStyle w:val="NormalWeb"/>
        <w:jc w:val="center"/>
        <w:rPr>
          <w:rFonts w:ascii="Calibri" w:hAnsi="Calibri" w:cs="Calibri"/>
        </w:rPr>
      </w:pPr>
    </w:p>
    <w:p w14:paraId="41E9B449" w14:textId="626C12C8" w:rsidR="00CB21E9" w:rsidRDefault="00CB21E9" w:rsidP="00D14992">
      <w:pPr>
        <w:pStyle w:val="NormalWeb"/>
        <w:jc w:val="center"/>
        <w:rPr>
          <w:rFonts w:ascii="Calibri" w:hAnsi="Calibri" w:cs="Calibri"/>
        </w:rPr>
      </w:pPr>
    </w:p>
    <w:p w14:paraId="5BB12EEA" w14:textId="77777777" w:rsidR="009D4B94" w:rsidRDefault="009D4B94" w:rsidP="009D4B94">
      <w:pPr>
        <w:pStyle w:val="NormalWeb"/>
        <w:jc w:val="center"/>
        <w:rPr>
          <w:rFonts w:ascii="Calibri" w:hAnsi="Calibri" w:cs="Calibri"/>
        </w:rPr>
        <w:sectPr w:rsidR="009D4B94" w:rsidSect="00100A0A">
          <w:type w:val="continuous"/>
          <w:pgSz w:w="12240" w:h="15840"/>
          <w:pgMar w:top="1440" w:right="1440" w:bottom="1440" w:left="1440" w:header="720" w:footer="720" w:gutter="0"/>
          <w:cols w:num="2" w:space="720"/>
          <w:docGrid w:linePitch="360"/>
        </w:sectPr>
      </w:pPr>
    </w:p>
    <w:p w14:paraId="2D786B1F" w14:textId="7864C633" w:rsidR="009D4B94" w:rsidRDefault="009D4B94" w:rsidP="009D4B94">
      <w:pPr>
        <w:pStyle w:val="NormalWeb"/>
        <w:jc w:val="center"/>
        <w:rPr>
          <w:rFonts w:ascii="Calibri" w:hAnsi="Calibri" w:cs="Calibri"/>
        </w:rPr>
      </w:pPr>
      <w:r>
        <w:rPr>
          <w:rFonts w:ascii="Calibri" w:eastAsia="Calibri" w:hAnsi="Calibri" w:cs="Calibri"/>
          <w:noProof/>
        </w:rPr>
        <w:drawing>
          <wp:anchor distT="0" distB="0" distL="114300" distR="114300" simplePos="0" relativeHeight="251688960" behindDoc="0" locked="0" layoutInCell="1" allowOverlap="1" wp14:anchorId="4659D50D" wp14:editId="4D149CEB">
            <wp:simplePos x="0" y="0"/>
            <wp:positionH relativeFrom="margin">
              <wp:align>left</wp:align>
            </wp:positionH>
            <wp:positionV relativeFrom="paragraph">
              <wp:posOffset>138430</wp:posOffset>
            </wp:positionV>
            <wp:extent cx="5540375" cy="3439795"/>
            <wp:effectExtent l="0" t="0" r="3175" b="8255"/>
            <wp:wrapSquare wrapText="bothSides"/>
            <wp:docPr id="3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3" cstate="print">
                      <a:extLst>
                        <a:ext uri="{28A0092B-C50C-407E-A947-70E740481C1C}">
                          <a14:useLocalDpi xmlns:a14="http://schemas.microsoft.com/office/drawing/2010/main" val="0"/>
                        </a:ext>
                      </a:extLst>
                    </a:blip>
                    <a:srcRect/>
                    <a:stretch>
                      <a:fillRect/>
                    </a:stretch>
                  </pic:blipFill>
                  <pic:spPr>
                    <a:xfrm>
                      <a:off x="0" y="0"/>
                      <a:ext cx="5540375" cy="3439795"/>
                    </a:xfrm>
                    <a:prstGeom prst="rect">
                      <a:avLst/>
                    </a:prstGeom>
                    <a:ln/>
                  </pic:spPr>
                </pic:pic>
              </a:graphicData>
            </a:graphic>
            <wp14:sizeRelH relativeFrom="page">
              <wp14:pctWidth>0</wp14:pctWidth>
            </wp14:sizeRelH>
            <wp14:sizeRelV relativeFrom="page">
              <wp14:pctHeight>0</wp14:pctHeight>
            </wp14:sizeRelV>
          </wp:anchor>
        </w:drawing>
      </w:r>
    </w:p>
    <w:p w14:paraId="76DCB39E" w14:textId="11A5AC61" w:rsidR="009D4B94" w:rsidRDefault="009D4B94" w:rsidP="009D4B94">
      <w:pPr>
        <w:pStyle w:val="NormalWeb"/>
        <w:jc w:val="center"/>
        <w:rPr>
          <w:rFonts w:ascii="Calibri" w:hAnsi="Calibri" w:cs="Calibri"/>
        </w:rPr>
      </w:pPr>
    </w:p>
    <w:p w14:paraId="37BCDEE7" w14:textId="77777777" w:rsidR="009D4B94" w:rsidRDefault="009D4B94" w:rsidP="009D4B94">
      <w:pPr>
        <w:pStyle w:val="NormalWeb"/>
        <w:jc w:val="center"/>
        <w:rPr>
          <w:rFonts w:ascii="Calibri" w:hAnsi="Calibri" w:cs="Calibri"/>
        </w:rPr>
      </w:pPr>
    </w:p>
    <w:p w14:paraId="5B091B3E" w14:textId="77777777" w:rsidR="009D4B94" w:rsidRDefault="009D4B94" w:rsidP="009D4B94">
      <w:pPr>
        <w:pStyle w:val="NormalWeb"/>
        <w:jc w:val="center"/>
        <w:rPr>
          <w:rFonts w:ascii="Calibri" w:hAnsi="Calibri" w:cs="Calibri"/>
        </w:rPr>
      </w:pPr>
    </w:p>
    <w:p w14:paraId="17953A4A" w14:textId="77777777" w:rsidR="009D4B94" w:rsidRDefault="009D4B94" w:rsidP="009D4B94">
      <w:pPr>
        <w:pStyle w:val="NormalWeb"/>
        <w:jc w:val="center"/>
        <w:rPr>
          <w:rFonts w:ascii="Calibri" w:hAnsi="Calibri" w:cs="Calibri"/>
        </w:rPr>
      </w:pPr>
    </w:p>
    <w:p w14:paraId="54F54F2D" w14:textId="07670E1E" w:rsidR="009D4B94" w:rsidRDefault="009D4B94" w:rsidP="009D4B94">
      <w:pPr>
        <w:pStyle w:val="NormalWeb"/>
        <w:jc w:val="center"/>
        <w:rPr>
          <w:rFonts w:ascii="Calibri" w:hAnsi="Calibri" w:cs="Calibri"/>
        </w:rPr>
      </w:pPr>
      <w:r w:rsidRPr="00D14992">
        <w:rPr>
          <w:rFonts w:ascii="Calibri" w:hAnsi="Calibri" w:cs="Calibri"/>
        </w:rPr>
        <w:t xml:space="preserve">Figure </w:t>
      </w:r>
      <w:r>
        <w:rPr>
          <w:rFonts w:ascii="Calibri" w:hAnsi="Calibri" w:cs="Calibri"/>
        </w:rPr>
        <w:t>5</w:t>
      </w:r>
      <w:r w:rsidRPr="00D14992">
        <w:rPr>
          <w:rFonts w:ascii="Calibri" w:hAnsi="Calibri" w:cs="Calibri"/>
        </w:rPr>
        <w:t>. sampling of Physical cell</w:t>
      </w:r>
    </w:p>
    <w:p w14:paraId="3958A000" w14:textId="77777777" w:rsidR="009D4B94" w:rsidRDefault="009D4B94" w:rsidP="00D14992">
      <w:pPr>
        <w:pStyle w:val="NormalWeb"/>
        <w:jc w:val="center"/>
        <w:rPr>
          <w:rFonts w:ascii="Calibri" w:hAnsi="Calibri" w:cs="Calibri"/>
        </w:rPr>
        <w:sectPr w:rsidR="009D4B94" w:rsidSect="009D4B94">
          <w:type w:val="continuous"/>
          <w:pgSz w:w="12240" w:h="15840"/>
          <w:pgMar w:top="1440" w:right="1440" w:bottom="1440" w:left="1440" w:header="720" w:footer="720" w:gutter="0"/>
          <w:cols w:space="720"/>
          <w:docGrid w:linePitch="360"/>
        </w:sectPr>
      </w:pPr>
    </w:p>
    <w:p w14:paraId="121765D8" w14:textId="3761ADE3" w:rsidR="00CB21E9" w:rsidRDefault="00CB21E9" w:rsidP="00D14992">
      <w:pPr>
        <w:pStyle w:val="NormalWeb"/>
        <w:jc w:val="center"/>
        <w:rPr>
          <w:rFonts w:ascii="Calibri" w:hAnsi="Calibri" w:cs="Calibri"/>
        </w:rPr>
      </w:pPr>
    </w:p>
    <w:p w14:paraId="03B7450B" w14:textId="695568A4" w:rsidR="00CB21E9" w:rsidRDefault="00CB21E9" w:rsidP="00D14992">
      <w:pPr>
        <w:pStyle w:val="NormalWeb"/>
        <w:jc w:val="center"/>
        <w:rPr>
          <w:rFonts w:ascii="Calibri" w:hAnsi="Calibri" w:cs="Calibri"/>
        </w:rPr>
      </w:pPr>
    </w:p>
    <w:p w14:paraId="0C9C4BE6" w14:textId="3CD33EB2" w:rsidR="004A46FB" w:rsidRDefault="004A46FB" w:rsidP="00D14992">
      <w:pPr>
        <w:pStyle w:val="NormalWeb"/>
        <w:jc w:val="center"/>
        <w:rPr>
          <w:rFonts w:ascii="Calibri" w:hAnsi="Calibri" w:cs="Calibri"/>
        </w:rPr>
      </w:pPr>
    </w:p>
    <w:p w14:paraId="42592D09" w14:textId="413FF1B3" w:rsidR="00CB21E9" w:rsidRDefault="00CB21E9" w:rsidP="004A46FB">
      <w:pPr>
        <w:pStyle w:val="NormalWeb"/>
        <w:rPr>
          <w:rFonts w:ascii="Calibri" w:hAnsi="Calibri" w:cs="Calibri"/>
          <w:rtl/>
        </w:rPr>
      </w:pPr>
    </w:p>
    <w:tbl>
      <w:tblPr>
        <w:tblStyle w:val="TableGrid"/>
        <w:tblW w:w="0" w:type="auto"/>
        <w:tblInd w:w="-275" w:type="dxa"/>
        <w:tblLook w:val="04A0" w:firstRow="1" w:lastRow="0" w:firstColumn="1" w:lastColumn="0" w:noHBand="0" w:noVBand="1"/>
      </w:tblPr>
      <w:tblGrid>
        <w:gridCol w:w="4585"/>
      </w:tblGrid>
      <w:tr w:rsidR="00474CAB" w14:paraId="4C223C27" w14:textId="77777777" w:rsidTr="00474CAB">
        <w:tc>
          <w:tcPr>
            <w:tcW w:w="4585" w:type="dxa"/>
            <w:shd w:val="clear" w:color="auto" w:fill="BFBFBF" w:themeFill="background1" w:themeFillShade="BF"/>
          </w:tcPr>
          <w:p w14:paraId="0EF79BD7" w14:textId="178FF6D3" w:rsidR="00474CAB" w:rsidRDefault="00474CAB" w:rsidP="00D14992">
            <w:pPr>
              <w:pStyle w:val="NormalWeb"/>
              <w:jc w:val="center"/>
              <w:rPr>
                <w:rFonts w:ascii="Calibri" w:hAnsi="Calibri" w:cs="Calibri"/>
              </w:rPr>
            </w:pPr>
            <w:r w:rsidRPr="00474CAB">
              <w:rPr>
                <w:rFonts w:ascii="Calibri" w:hAnsi="Calibri" w:cs="Calibri"/>
              </w:rPr>
              <w:t>Pseudocode for Sample Generation</w:t>
            </w:r>
          </w:p>
        </w:tc>
      </w:tr>
      <w:tr w:rsidR="00474CAB" w14:paraId="0BE63C92" w14:textId="77777777" w:rsidTr="00474CAB">
        <w:tc>
          <w:tcPr>
            <w:tcW w:w="4585" w:type="dxa"/>
          </w:tcPr>
          <w:p w14:paraId="18E57100" w14:textId="56FCDA95" w:rsidR="00474CAB" w:rsidRPr="00D27C81" w:rsidRDefault="00474CAB" w:rsidP="00474CAB">
            <w:pPr>
              <w:rPr>
                <w:rFonts w:ascii="Calibri" w:hAnsi="Calibri" w:cs="Calibri"/>
              </w:rPr>
            </w:pPr>
            <w:r w:rsidRPr="00D27C81">
              <w:rPr>
                <w:rFonts w:ascii="Calibri" w:hAnsi="Calibri" w:cs="Calibri"/>
              </w:rPr>
              <w:t>Start</w:t>
            </w:r>
          </w:p>
          <w:p w14:paraId="352CD0A9" w14:textId="77777777" w:rsidR="00474CAB" w:rsidRPr="00D27C81" w:rsidRDefault="00474CAB" w:rsidP="00474CAB">
            <w:pPr>
              <w:rPr>
                <w:rFonts w:ascii="Calibri" w:hAnsi="Calibri" w:cs="Calibri"/>
              </w:rPr>
            </w:pPr>
            <w:r w:rsidRPr="00D27C81">
              <w:rPr>
                <w:rFonts w:ascii="Calibri" w:hAnsi="Calibri" w:cs="Calibri"/>
              </w:rPr>
              <w:t>1. Load the image and data:</w:t>
            </w:r>
          </w:p>
          <w:p w14:paraId="2881170C" w14:textId="28B6688D"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Load the cell image and  corresponding pickle data containing keypoints information.</w:t>
            </w:r>
          </w:p>
          <w:p w14:paraId="7B5DF9C7" w14:textId="77777777" w:rsidR="00474CAB" w:rsidRPr="00D27C81" w:rsidRDefault="00474CAB" w:rsidP="00474CAB">
            <w:pPr>
              <w:rPr>
                <w:rFonts w:ascii="Calibri" w:hAnsi="Calibri" w:cs="Calibri"/>
              </w:rPr>
            </w:pPr>
            <w:r w:rsidRPr="00D27C81">
              <w:rPr>
                <w:rFonts w:ascii="Calibri" w:hAnsi="Calibri" w:cs="Calibri"/>
              </w:rPr>
              <w:t>2. Compute the center and size of the cell:</w:t>
            </w:r>
          </w:p>
          <w:p w14:paraId="585831D1" w14:textId="65055E89"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Retrieve the image dimensions (height and width) and calculate the center of the image as the reference point.</w:t>
            </w:r>
          </w:p>
          <w:p w14:paraId="4A7BF565" w14:textId="497FDEEF" w:rsidR="00474CAB" w:rsidRPr="00D27C81" w:rsidRDefault="00474CAB" w:rsidP="00474CAB">
            <w:pPr>
              <w:rPr>
                <w:rFonts w:ascii="Calibri" w:hAnsi="Calibri" w:cs="Calibri"/>
              </w:rPr>
            </w:pPr>
            <w:r w:rsidRPr="00D27C81">
              <w:rPr>
                <w:rFonts w:ascii="Calibri" w:hAnsi="Calibri" w:cs="Calibri"/>
              </w:rPr>
              <w:t>3. Generate random samples and apply transformations:</w:t>
            </w:r>
          </w:p>
          <w:p w14:paraId="4C1EB77C" w14:textId="23AB70C2"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For each sample: Select a random center point around the cell’s center. Then assign a random rotation angle (between 0 and 365 degrees).Assign a random scale factor (between 0.5 and 2).Randomly decide whether to flip the image vertically (flipy).Generate a bounding box around the random center with fixed size (1024x1024) considering the scale, rotation, and flip.</w:t>
            </w:r>
          </w:p>
          <w:p w14:paraId="3EF04283" w14:textId="3A08AAA8" w:rsidR="00474CAB" w:rsidRPr="00D27C81" w:rsidRDefault="00474CAB" w:rsidP="00474CAB">
            <w:pPr>
              <w:rPr>
                <w:rFonts w:ascii="Calibri" w:hAnsi="Calibri" w:cs="Calibri"/>
              </w:rPr>
            </w:pPr>
          </w:p>
          <w:p w14:paraId="7987BAB5" w14:textId="77777777" w:rsidR="00474CAB" w:rsidRPr="00D27C81" w:rsidRDefault="00474CAB" w:rsidP="00474CAB">
            <w:pPr>
              <w:rPr>
                <w:rFonts w:ascii="Calibri" w:hAnsi="Calibri" w:cs="Calibri"/>
              </w:rPr>
            </w:pPr>
          </w:p>
          <w:p w14:paraId="5171DEF2" w14:textId="77777777" w:rsidR="00474CAB" w:rsidRPr="00D27C81" w:rsidRDefault="00474CAB" w:rsidP="00474CAB">
            <w:pPr>
              <w:rPr>
                <w:rFonts w:ascii="Calibri" w:hAnsi="Calibri" w:cs="Calibri"/>
              </w:rPr>
            </w:pPr>
            <w:r w:rsidRPr="00D27C81">
              <w:rPr>
                <w:rFonts w:ascii="Calibri" w:hAnsi="Calibri" w:cs="Calibri"/>
              </w:rPr>
              <w:t>4. Compute the bounding box for the cell:</w:t>
            </w:r>
          </w:p>
          <w:p w14:paraId="6D266311" w14:textId="0B145941"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Define a bounding box centered around the cell’s center with the</w:t>
            </w:r>
            <w:r w:rsidRPr="00D27C81">
              <w:rPr>
                <w:rFonts w:ascii="Calibri" w:hAnsi="Calibri" w:cs="Calibri"/>
                <w:rtl/>
              </w:rPr>
              <w:t xml:space="preserve"> </w:t>
            </w:r>
            <w:r w:rsidRPr="00D27C81">
              <w:rPr>
                <w:rFonts w:ascii="Calibri" w:hAnsi="Calibri" w:cs="Calibri"/>
              </w:rPr>
              <w:t>same size (1024x1024).</w:t>
            </w:r>
          </w:p>
          <w:p w14:paraId="74B3676D" w14:textId="77777777" w:rsidR="00474CAB" w:rsidRPr="00D27C81" w:rsidRDefault="00474CAB" w:rsidP="00474CAB">
            <w:pPr>
              <w:rPr>
                <w:rFonts w:ascii="Calibri" w:hAnsi="Calibri" w:cs="Calibri"/>
              </w:rPr>
            </w:pPr>
            <w:r w:rsidRPr="00D27C81">
              <w:rPr>
                <w:rFonts w:ascii="Calibri" w:hAnsi="Calibri" w:cs="Calibri"/>
              </w:rPr>
              <w:t>5. Apply perspective transformation (cutting the image):</w:t>
            </w:r>
          </w:p>
          <w:p w14:paraId="3FA46C84" w14:textId="60D17C4E"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For each rotated bounding box, apply a perspective transform to crop</w:t>
            </w:r>
            <w:r w:rsidRPr="00D27C81">
              <w:rPr>
                <w:rFonts w:ascii="Calibri" w:hAnsi="Calibri" w:cs="Calibri"/>
                <w:rtl/>
              </w:rPr>
              <w:t xml:space="preserve"> </w:t>
            </w:r>
            <w:r w:rsidRPr="00D27C81">
              <w:rPr>
                <w:rFonts w:ascii="Calibri" w:hAnsi="Calibri" w:cs="Calibri"/>
              </w:rPr>
              <w:t>the image according to the bounding box, applying rotation, scaling,and optional vertical flip.</w:t>
            </w:r>
          </w:p>
          <w:p w14:paraId="21E3D58D" w14:textId="77777777" w:rsidR="00474CAB" w:rsidRPr="00D27C81" w:rsidRDefault="00474CAB" w:rsidP="00474CAB">
            <w:pPr>
              <w:rPr>
                <w:rFonts w:ascii="Calibri" w:hAnsi="Calibri" w:cs="Calibri"/>
              </w:rPr>
            </w:pPr>
            <w:r w:rsidRPr="00D27C81">
              <w:rPr>
                <w:rFonts w:ascii="Calibri" w:hAnsi="Calibri" w:cs="Calibri"/>
              </w:rPr>
              <w:t>6. Find keypoints that intersect with the bounding box:</w:t>
            </w:r>
          </w:p>
          <w:p w14:paraId="475C83D7" w14:textId="2355F35D"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For each bounding box: Check which keypoints from the data intersect with the boundingbox (with a small tolerance).Store these keypoints for further processing.</w:t>
            </w:r>
          </w:p>
          <w:p w14:paraId="433A9E4E" w14:textId="77777777" w:rsidR="00474CAB" w:rsidRPr="00D27C81" w:rsidRDefault="00474CAB" w:rsidP="00474CAB">
            <w:pPr>
              <w:rPr>
                <w:rFonts w:ascii="Calibri" w:hAnsi="Calibri" w:cs="Calibri"/>
              </w:rPr>
            </w:pPr>
            <w:r w:rsidRPr="00D27C81">
              <w:rPr>
                <w:rFonts w:ascii="Calibri" w:hAnsi="Calibri" w:cs="Calibri"/>
              </w:rPr>
              <w:t>7. Transform the keypoints:</w:t>
            </w:r>
          </w:p>
          <w:p w14:paraId="091D2069" w14:textId="110791B2"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Apply the inverse of the transformations (rotation, scale, flip) to the</w:t>
            </w:r>
            <w:r w:rsidRPr="00D27C81">
              <w:rPr>
                <w:rFonts w:ascii="Calibri" w:hAnsi="Calibri" w:cs="Calibri"/>
                <w:rtl/>
              </w:rPr>
              <w:t xml:space="preserve"> </w:t>
            </w:r>
            <w:r w:rsidRPr="00D27C81">
              <w:rPr>
                <w:rFonts w:ascii="Calibri" w:hAnsi="Calibri" w:cs="Calibri"/>
              </w:rPr>
              <w:t>keypoints.</w:t>
            </w:r>
          </w:p>
          <w:p w14:paraId="3D711B89" w14:textId="68C75A0E"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Adjust the keypoints to the transformed image dimensions.</w:t>
            </w:r>
          </w:p>
          <w:p w14:paraId="373A23DF" w14:textId="74227003" w:rsidR="00474CAB" w:rsidRPr="00D27C81" w:rsidRDefault="00474CAB" w:rsidP="00474CAB">
            <w:pPr>
              <w:rPr>
                <w:rFonts w:ascii="Calibri" w:hAnsi="Calibri" w:cs="Calibri"/>
              </w:rPr>
            </w:pPr>
            <w:r w:rsidRPr="00D27C81">
              <w:rPr>
                <w:rFonts w:ascii="Calibri" w:hAnsi="Calibri" w:cs="Calibri"/>
              </w:rPr>
              <w:t>8. Clip the keypoints to image boundaries:</w:t>
            </w:r>
          </w:p>
          <w:p w14:paraId="1030CC2E" w14:textId="3B06B7D5" w:rsidR="00474CAB" w:rsidRPr="00D27C81" w:rsidRDefault="00474CAB" w:rsidP="00474CAB">
            <w:pPr>
              <w:pStyle w:val="ListParagraph"/>
              <w:numPr>
                <w:ilvl w:val="0"/>
                <w:numId w:val="8"/>
              </w:numPr>
              <w:rPr>
                <w:rFonts w:ascii="Calibri" w:hAnsi="Calibri" w:cs="Calibri"/>
              </w:rPr>
            </w:pPr>
            <w:r w:rsidRPr="00D27C81">
              <w:rPr>
                <w:rFonts w:ascii="Calibri" w:hAnsi="Calibri" w:cs="Calibri"/>
              </w:rPr>
              <w:t>Ensure that the transformed keypoints are within the image boundsby clipping any that fall outside.</w:t>
            </w:r>
          </w:p>
          <w:p w14:paraId="586A9515" w14:textId="715DF90C" w:rsidR="00474CAB" w:rsidRPr="00D27C81" w:rsidRDefault="00474CAB" w:rsidP="00474CAB">
            <w:pPr>
              <w:rPr>
                <w:rFonts w:ascii="Calibri" w:hAnsi="Calibri" w:cs="Calibri"/>
              </w:rPr>
            </w:pPr>
            <w:r w:rsidRPr="00D27C81">
              <w:rPr>
                <w:rFonts w:ascii="Calibri" w:hAnsi="Calibri" w:cs="Calibri"/>
              </w:rPr>
              <w:t>End</w:t>
            </w:r>
          </w:p>
        </w:tc>
      </w:tr>
    </w:tbl>
    <w:p w14:paraId="763DDC23" w14:textId="53555D00" w:rsidR="00474CAB" w:rsidRPr="00D27C81" w:rsidRDefault="00851B39" w:rsidP="00851B39">
      <w:pPr>
        <w:pStyle w:val="Heading2"/>
        <w:numPr>
          <w:ilvl w:val="3"/>
          <w:numId w:val="22"/>
        </w:numPr>
        <w:rPr>
          <w:color w:val="4472C4" w:themeColor="accent1"/>
          <w:sz w:val="24"/>
          <w:szCs w:val="24"/>
        </w:rPr>
      </w:pPr>
      <w:bookmarkStart w:id="9" w:name="_Toc189125701"/>
      <w:r w:rsidRPr="00D27C81">
        <w:rPr>
          <w:color w:val="4472C4" w:themeColor="accent1"/>
          <w:sz w:val="24"/>
          <w:szCs w:val="24"/>
        </w:rPr>
        <w:t>Augmentation</w:t>
      </w:r>
      <w:bookmarkEnd w:id="9"/>
      <w:r w:rsidRPr="00D27C81">
        <w:rPr>
          <w:color w:val="4472C4" w:themeColor="accent1"/>
          <w:sz w:val="24"/>
          <w:szCs w:val="24"/>
        </w:rPr>
        <w:t xml:space="preserve"> </w:t>
      </w:r>
    </w:p>
    <w:p w14:paraId="64BB42C7" w14:textId="431BAF54" w:rsidR="00851B39" w:rsidRPr="00D27C81" w:rsidRDefault="00851B39" w:rsidP="00851B39">
      <w:pPr>
        <w:jc w:val="lowKashida"/>
        <w:rPr>
          <w:rFonts w:ascii="Calibri" w:hAnsi="Calibri" w:cs="Calibri"/>
          <w:sz w:val="24"/>
          <w:szCs w:val="24"/>
        </w:rPr>
      </w:pPr>
      <w:r w:rsidRPr="00D27C81">
        <w:rPr>
          <w:rFonts w:ascii="Calibri" w:hAnsi="Calibri" w:cs="Calibri"/>
          <w:sz w:val="24"/>
          <w:szCs w:val="24"/>
        </w:rPr>
        <w:t>As the final stage of data preparation, data augmentation is applied to the extracted samples to enhance the diversity and quality of the dataset. This critical step ensures that the model becomes robust and capable of handling a wide range of real-world variations, reducing the risk of overfitting and improving generalization. By introducing controlled distortions and variations to the data, augmentation creates a richer training dataset without the need for additional manual data collection.</w:t>
      </w:r>
    </w:p>
    <w:p w14:paraId="7EFDB603" w14:textId="309335D0" w:rsidR="00851B39" w:rsidRPr="00D27C81" w:rsidRDefault="00851B39" w:rsidP="00851B39">
      <w:pPr>
        <w:jc w:val="lowKashida"/>
        <w:rPr>
          <w:rFonts w:ascii="Calibri" w:hAnsi="Calibri" w:cs="Calibri"/>
          <w:sz w:val="24"/>
          <w:szCs w:val="24"/>
        </w:rPr>
      </w:pPr>
      <w:r w:rsidRPr="00D27C81">
        <w:rPr>
          <w:rFonts w:ascii="Calibri" w:hAnsi="Calibri" w:cs="Calibri"/>
          <w:sz w:val="24"/>
          <w:szCs w:val="24"/>
        </w:rPr>
        <w:t>The augmentation process involves several carefully selected transformations. First, blur effects are applied to simulate out-of-focus conditions. These include both simple blurring and median blurring, which smooth the image and mimic common scenarios like motion blur or poor focus.</w:t>
      </w:r>
    </w:p>
    <w:p w14:paraId="663C9C9B" w14:textId="77777777" w:rsidR="00851B39" w:rsidRPr="00D27C81" w:rsidRDefault="00851B39" w:rsidP="00851B39">
      <w:pPr>
        <w:jc w:val="lowKashida"/>
        <w:rPr>
          <w:rFonts w:ascii="Calibri" w:hAnsi="Calibri" w:cs="Calibri"/>
          <w:sz w:val="24"/>
          <w:szCs w:val="24"/>
        </w:rPr>
      </w:pPr>
      <w:r w:rsidRPr="00D27C81">
        <w:rPr>
          <w:rFonts w:ascii="Calibri" w:hAnsi="Calibri" w:cs="Calibri"/>
          <w:sz w:val="24"/>
          <w:szCs w:val="24"/>
        </w:rPr>
        <w:t>Next, the brightness and color adjustments ensure robustness to different lighting and environmental conditions. Random brightness and contrast variations, along with hue and saturation shifts, help the model adapt to diverse scenarios. Additionally, grayscale conversion is applied to some samples to simulate monochromatic inputs and ensure flexibility in such cases.</w:t>
      </w:r>
    </w:p>
    <w:p w14:paraId="3E50C88A" w14:textId="77777777" w:rsidR="00851B39" w:rsidRPr="00D27C81" w:rsidRDefault="00851B39" w:rsidP="00851B39">
      <w:pPr>
        <w:jc w:val="lowKashida"/>
        <w:rPr>
          <w:rFonts w:ascii="Calibri" w:hAnsi="Calibri" w:cs="Calibri"/>
          <w:sz w:val="24"/>
          <w:szCs w:val="24"/>
        </w:rPr>
      </w:pPr>
      <w:r w:rsidRPr="00D27C81">
        <w:rPr>
          <w:rFonts w:ascii="Calibri" w:hAnsi="Calibri" w:cs="Calibri"/>
          <w:sz w:val="24"/>
          <w:szCs w:val="24"/>
        </w:rPr>
        <w:t>To prepare the model for noisy and low-quality images, Gaussian noise is added, mimicking imperfections such as sensor noise or compression artifacts. Similarly, image compression is used to degrade image quality, ensuring the model can handle variations caused by lossy data storage or transmission.</w:t>
      </w:r>
    </w:p>
    <w:p w14:paraId="3C2A34FE" w14:textId="599AFFA9" w:rsidR="00851B39" w:rsidRPr="00D27C81" w:rsidRDefault="00851B39" w:rsidP="00851B39">
      <w:pPr>
        <w:jc w:val="lowKashida"/>
        <w:rPr>
          <w:rFonts w:ascii="Calibri" w:hAnsi="Calibri" w:cs="Calibri"/>
          <w:sz w:val="24"/>
          <w:szCs w:val="24"/>
        </w:rPr>
      </w:pPr>
      <w:r w:rsidRPr="00D27C81">
        <w:rPr>
          <w:rFonts w:ascii="Calibri" w:hAnsi="Calibri" w:cs="Calibri"/>
          <w:sz w:val="24"/>
          <w:szCs w:val="24"/>
        </w:rPr>
        <w:t>Advanced techniques like Gaussian blur introduce additional smoothing, while coarse dropout randomly masks parts of the image, simulating occlusions or missing regions. These augmentations force the model to rely on contextual information and improve its ability to generalize.</w:t>
      </w:r>
    </w:p>
    <w:p w14:paraId="146187E9" w14:textId="4242215C" w:rsidR="00851B39" w:rsidRPr="00D27C81" w:rsidRDefault="00851B39" w:rsidP="00D27C81">
      <w:pPr>
        <w:jc w:val="lowKashida"/>
        <w:rPr>
          <w:rFonts w:ascii="Calibri" w:hAnsi="Calibri" w:cs="Calibri"/>
        </w:rPr>
      </w:pPr>
      <w:r w:rsidRPr="00D27C81">
        <w:rPr>
          <w:rFonts w:ascii="Calibri" w:hAnsi="Calibri" w:cs="Calibri"/>
          <w:sz w:val="24"/>
          <w:szCs w:val="24"/>
        </w:rPr>
        <w:t>By applying these transformations systematically, data augmentation serves as a powerful tool to prepare samples for training. It not only increases the dataset’s variety but also ensures that the model performs well under diverse and unpredictable conditions, making it an indispensable step in modern machine learning pipelines.</w:t>
      </w:r>
    </w:p>
    <w:p w14:paraId="471FD422" w14:textId="7B7C18DE" w:rsidR="00D27C81" w:rsidRPr="00B25873" w:rsidRDefault="00242EAC" w:rsidP="00B25873">
      <w:pPr>
        <w:pStyle w:val="Heading1"/>
        <w:numPr>
          <w:ilvl w:val="1"/>
          <w:numId w:val="22"/>
        </w:numPr>
        <w:rPr>
          <w:rFonts w:ascii="Calibri" w:hAnsi="Calibri" w:cs="Calibri"/>
          <w:sz w:val="24"/>
          <w:szCs w:val="24"/>
        </w:rPr>
      </w:pPr>
      <w:bookmarkStart w:id="10" w:name="_Toc189125702"/>
      <w:r>
        <w:rPr>
          <w:rFonts w:ascii="Calibri" w:hAnsi="Calibri" w:cs="Calibri"/>
          <w:sz w:val="24"/>
          <w:szCs w:val="24"/>
        </w:rPr>
        <w:t>Detection model ( light weight )</w:t>
      </w:r>
      <w:bookmarkEnd w:id="10"/>
      <w:r>
        <w:rPr>
          <w:rFonts w:ascii="Calibri" w:hAnsi="Calibri" w:cs="Calibri"/>
          <w:sz w:val="24"/>
          <w:szCs w:val="24"/>
        </w:rPr>
        <w:t xml:space="preserve"> </w:t>
      </w:r>
    </w:p>
    <w:p w14:paraId="2EE3F9BC" w14:textId="3F92E3BB" w:rsidR="00D14992" w:rsidRDefault="00D14992" w:rsidP="00D14992">
      <w:pPr>
        <w:jc w:val="lowKashida"/>
        <w:rPr>
          <w:rFonts w:ascii="Calibri" w:hAnsi="Calibri" w:cs="Calibri"/>
          <w:sz w:val="24"/>
          <w:szCs w:val="24"/>
          <w:rtl/>
        </w:rPr>
      </w:pPr>
      <w:r w:rsidRPr="00D14992">
        <w:rPr>
          <w:rFonts w:ascii="Calibri" w:hAnsi="Calibri" w:cs="Calibri"/>
          <w:sz w:val="24"/>
          <w:szCs w:val="24"/>
        </w:rPr>
        <w:t>Object detection is a critical area in computer vision that involves identifying and locating objects within an image. This task is distinct from image classification, as it not only classifies objects but also predicts their positions in the form of bounding boxes. Object detection models are typically categorized into two main types: single-stage and two-stage models. Two-stage models, like Faster R-CNN, first generate region proposals and then classify and refine these proposals, often achieving high accuracy at the expense of speed. Single-stage models, such as YOLO (You Only Look Once) and SSD (Single Shot Multibox Detector), handle detection and classification in a single step, prioritizing speed and efficiency. YOLO, in particular, has gained prominence for its ability to process images in real time, making it suitable for applications that require immediate feedback, such as autonomous driving and video surveillance.</w:t>
      </w:r>
    </w:p>
    <w:p w14:paraId="6C2098CF" w14:textId="691AF398" w:rsidR="00D4355A" w:rsidRPr="00D4355A" w:rsidRDefault="00D4355A" w:rsidP="00E1077D">
      <w:pPr>
        <w:jc w:val="both"/>
        <w:rPr>
          <w:rFonts w:ascii="Calibri" w:hAnsi="Calibri" w:cs="Calibri"/>
          <w:sz w:val="24"/>
          <w:szCs w:val="24"/>
        </w:rPr>
      </w:pPr>
      <w:r w:rsidRPr="00D4355A">
        <w:rPr>
          <w:rFonts w:ascii="Calibri" w:hAnsi="Calibri" w:cs="Calibri"/>
          <w:sz w:val="24"/>
          <w:szCs w:val="24"/>
        </w:rPr>
        <w:t xml:space="preserve">The base model is made up of two key components: the feature extractor and the detector. The feature extractor, which is based on a convolutional neural network (CNN), processes the input image and creates feature maps at three different resolutions: 32×32, 16×16, and 8×8. These feature maps are passed to the detector, which creates output grids containing object scores, bounding boxes, and class confidences for each object. Each resolution divides the image into grid cells, with each grid cell containing multiple anchor boxes to capture objects of different dimensions. The architecture of the F11 model, including its feature maps at three resolutions (32×32, 16×16, and 8×8) and the multi-scale detection framework, is illustrated in Fig. </w:t>
      </w:r>
      <w:r w:rsidR="00E1077D">
        <w:rPr>
          <w:rFonts w:ascii="Calibri" w:hAnsi="Calibri" w:cs="Calibri"/>
          <w:sz w:val="24"/>
          <w:szCs w:val="24"/>
        </w:rPr>
        <w:t>5</w:t>
      </w:r>
      <w:r w:rsidRPr="00D4355A">
        <w:rPr>
          <w:rStyle w:val="Strong"/>
          <w:rFonts w:ascii="Calibri" w:hAnsi="Calibri" w:cs="Calibri"/>
          <w:b w:val="0"/>
          <w:bCs w:val="0"/>
          <w:sz w:val="24"/>
          <w:szCs w:val="24"/>
        </w:rPr>
        <w:t>.</w:t>
      </w:r>
    </w:p>
    <w:p w14:paraId="399325BA" w14:textId="74983A71" w:rsidR="00D4355A" w:rsidRPr="00D4355A" w:rsidRDefault="00D4355A" w:rsidP="00D4355A">
      <w:pPr>
        <w:jc w:val="both"/>
        <w:rPr>
          <w:rFonts w:ascii="Calibri" w:hAnsi="Calibri" w:cs="Calibri"/>
          <w:noProof/>
          <w:sz w:val="24"/>
          <w:szCs w:val="24"/>
        </w:rPr>
      </w:pPr>
      <w:r w:rsidRPr="00D4355A">
        <w:rPr>
          <w:rFonts w:ascii="Calibri" w:hAnsi="Calibri" w:cs="Calibri"/>
          <w:noProof/>
          <w:sz w:val="24"/>
          <w:szCs w:val="24"/>
        </w:rPr>
        <w:drawing>
          <wp:inline distT="0" distB="0" distL="0" distR="0" wp14:anchorId="44A0E93D" wp14:editId="0B141197">
            <wp:extent cx="2724150" cy="170585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6856" cy="1707552"/>
                    </a:xfrm>
                    <a:prstGeom prst="rect">
                      <a:avLst/>
                    </a:prstGeom>
                    <a:noFill/>
                    <a:ln>
                      <a:noFill/>
                    </a:ln>
                  </pic:spPr>
                </pic:pic>
              </a:graphicData>
            </a:graphic>
          </wp:inline>
        </w:drawing>
      </w:r>
    </w:p>
    <w:p w14:paraId="5D1B1308" w14:textId="09873163" w:rsidR="00D4355A" w:rsidRPr="00D4355A" w:rsidRDefault="00D4355A" w:rsidP="00D4355A">
      <w:pPr>
        <w:pStyle w:val="figurecaption"/>
        <w:numPr>
          <w:ilvl w:val="0"/>
          <w:numId w:val="0"/>
        </w:numPr>
        <w:rPr>
          <w:rFonts w:ascii="Calibri" w:hAnsi="Calibri" w:cs="Calibri"/>
          <w:sz w:val="24"/>
          <w:szCs w:val="24"/>
        </w:rPr>
      </w:pPr>
      <w:r>
        <w:rPr>
          <w:rFonts w:ascii="Calibri" w:hAnsi="Calibri" w:cs="Calibri"/>
          <w:sz w:val="24"/>
          <w:szCs w:val="24"/>
        </w:rPr>
        <w:t xml:space="preserve">Figure 6. </w:t>
      </w:r>
      <w:r w:rsidRPr="00D4355A">
        <w:rPr>
          <w:rFonts w:ascii="Calibri" w:hAnsi="Calibri" w:cs="Calibri"/>
          <w:sz w:val="24"/>
          <w:szCs w:val="24"/>
        </w:rPr>
        <w:t xml:space="preserve">The </w:t>
      </w:r>
      <w:r>
        <w:rPr>
          <w:rFonts w:ascii="Calibri" w:hAnsi="Calibri" w:cs="Calibri"/>
          <w:sz w:val="24"/>
          <w:szCs w:val="24"/>
        </w:rPr>
        <w:t>F11</w:t>
      </w:r>
      <w:r w:rsidRPr="00D4355A">
        <w:rPr>
          <w:rFonts w:ascii="Calibri" w:hAnsi="Calibri" w:cs="Calibri"/>
          <w:sz w:val="24"/>
          <w:szCs w:val="24"/>
        </w:rPr>
        <w:t xml:space="preserve"> detector network including multiscale predictions.</w:t>
      </w:r>
    </w:p>
    <w:p w14:paraId="0137616B" w14:textId="01ED8609" w:rsidR="00D4355A" w:rsidRPr="00D4355A" w:rsidRDefault="00D4355A" w:rsidP="00E1077D">
      <w:pPr>
        <w:jc w:val="both"/>
        <w:rPr>
          <w:rFonts w:ascii="Calibri" w:hAnsi="Calibri" w:cs="Calibri"/>
          <w:sz w:val="24"/>
          <w:szCs w:val="24"/>
        </w:rPr>
      </w:pPr>
      <w:r w:rsidRPr="00D4355A">
        <w:rPr>
          <w:rFonts w:ascii="Calibri" w:hAnsi="Calibri" w:cs="Calibri"/>
          <w:sz w:val="24"/>
          <w:szCs w:val="24"/>
        </w:rPr>
        <w:t xml:space="preserve">     The final output of the </w:t>
      </w:r>
      <w:r w:rsidR="00E1077D">
        <w:rPr>
          <w:rFonts w:ascii="Calibri" w:hAnsi="Calibri" w:cs="Calibri"/>
          <w:sz w:val="24"/>
          <w:szCs w:val="24"/>
        </w:rPr>
        <w:t>F11 detection</w:t>
      </w:r>
      <w:r w:rsidRPr="00D4355A">
        <w:rPr>
          <w:rFonts w:ascii="Calibri" w:hAnsi="Calibri" w:cs="Calibri"/>
          <w:sz w:val="24"/>
          <w:szCs w:val="24"/>
        </w:rPr>
        <w:t xml:space="preserve"> model is displayed at three different resolutions: an 8×8 grid with 16,384 cells, a 16×16 grid with 4,096 cells, and a 32×32 grid with 1,024 cells, making a total of 21,504 grid cells. Each cell holds crucial details, such as the coordinates of the bounding box (x, y, width, height) and the object scores for each anchor box. Specifically, the dimensions for the prediction bounding boxes and target bounding boxes are (4, 21504, 4), where the first dimension (4) corresponds to the batch size, and 21,504 corresponds to the grid cells across the different resolutions. The final four values in each entry correspond to the bounding box dimensions (x, y, width, height). For prediction score and target score, the output dimensions are (4, 21504, 4), with the last 4 values corresponding to the 4 class of our problem. After generating the outputs, the F11 model’s predictions are processed to align with ground truth annotations, ensuring compatibility with the Attention U-Net and AST model.</w:t>
      </w:r>
    </w:p>
    <w:p w14:paraId="5C804031" w14:textId="4A23E0F4" w:rsidR="00D4355A" w:rsidRPr="00D4355A" w:rsidRDefault="00D4355A" w:rsidP="00D4355A">
      <w:pPr>
        <w:jc w:val="both"/>
        <w:rPr>
          <w:rFonts w:ascii="Calibri" w:hAnsi="Calibri" w:cs="Calibri"/>
          <w:sz w:val="24"/>
          <w:szCs w:val="24"/>
        </w:rPr>
      </w:pPr>
      <w:r w:rsidRPr="00D4355A">
        <w:rPr>
          <w:rFonts w:ascii="Calibri" w:hAnsi="Calibri" w:cs="Calibri"/>
          <w:sz w:val="24"/>
          <w:szCs w:val="24"/>
        </w:rPr>
        <w:t xml:space="preserve">Before the image restoration can process the data, outputs from the F11 model undergo a series of preprocessing steps to ensure compatibility and improve segmentation accuracy. In the first place, the bounding box information and the class scores produced by F11 detection part are concatenated to matrix form is a divided single into matrix three of parts size in (4, line 21504, with 8). This grid sizes applied in F11, namely 8 x 8, 16 x 16 and 32 x 32. All the grids are then resized to certain sizes based on the number of grid cells; the 8x8 grid becomes a 4x128x128x8 tensor, the 16x16 grid becomes a 4x64x64x8 tensor and the 32x32 grid becomes a 4x32x32x8 tensor. To standardize the input size, all grids are upscaled to a resolution of 128×128 pixels, with the 16×16 grid expanded to (4, 128, 128, 8) and the 32×32 grid similarly resized. These three grids are then merged into a unified matrix with a final shape of (4, 128, 128, 24), which is subsequently fed into the restoration network for further refinement. </w:t>
      </w:r>
    </w:p>
    <w:p w14:paraId="0689EFC1" w14:textId="23F36F13" w:rsidR="00B25873" w:rsidRPr="00D14992" w:rsidRDefault="00D14992" w:rsidP="005137D0">
      <w:pPr>
        <w:jc w:val="lowKashida"/>
        <w:rPr>
          <w:rFonts w:ascii="Calibri" w:hAnsi="Calibri" w:cs="Calibri"/>
          <w:sz w:val="24"/>
          <w:szCs w:val="24"/>
        </w:rPr>
      </w:pPr>
      <w:r w:rsidRPr="00D14992">
        <w:rPr>
          <w:rFonts w:ascii="Calibri" w:hAnsi="Calibri" w:cs="Calibri"/>
          <w:sz w:val="24"/>
          <w:szCs w:val="24"/>
        </w:rPr>
        <w:t xml:space="preserve">In this project, the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was chosen to detect and classify lines within images due to its efficiency and speed. Unlike traditional approaches that scan images region by region,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treats the entire image as a single regression problem. It predicts bounding boxes and class probabilities simultaneously, ensuring faster and more accurate detections. This property makes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well-suited for the specific requirements of this project, where real-time performance and precision are essential. Lines were treated as individual objects, and their classification was based on their orientation, calculated using the slope between two endpoints. This setup allowed the model to handle both detection and classification tasks effectively.</w:t>
      </w:r>
    </w:p>
    <w:p w14:paraId="7501E8D3" w14:textId="616286F3" w:rsidR="009D4B94" w:rsidRDefault="00D14992" w:rsidP="009D4B94">
      <w:pPr>
        <w:jc w:val="lowKashida"/>
        <w:rPr>
          <w:rFonts w:ascii="Calibri" w:hAnsi="Calibri" w:cs="Calibri"/>
          <w:sz w:val="24"/>
          <w:szCs w:val="24"/>
        </w:rPr>
      </w:pPr>
      <w:r w:rsidRPr="00D14992">
        <w:rPr>
          <w:rFonts w:ascii="Calibri" w:hAnsi="Calibri" w:cs="Calibri"/>
          <w:sz w:val="24"/>
          <w:szCs w:val="24"/>
        </w:rPr>
        <w:t>To simplify the classification process, the lines were grouped into either two or four distinct categories based on their slopes. In the two-class approach, horizontal lines with zero or near-zero slopes were categorized as one class, while vertical or positively sloped lines formed the second class. For more detailed classification, the lines were divided into four categories: horizontal, vertical,positive slope, and negative slope. This granular</w:t>
      </w:r>
      <w:r w:rsidR="009D4B94">
        <w:rPr>
          <w:rFonts w:ascii="Calibri" w:hAnsi="Calibri" w:cs="Calibri"/>
          <w:sz w:val="24"/>
          <w:szCs w:val="24"/>
        </w:rPr>
        <w:t>ity allowed the model to detect.</w:t>
      </w:r>
    </w:p>
    <w:p w14:paraId="0A063B3F" w14:textId="018F6B9D" w:rsidR="00D14992" w:rsidRDefault="00D14992" w:rsidP="009D4B94">
      <w:pPr>
        <w:jc w:val="lowKashida"/>
        <w:rPr>
          <w:rFonts w:ascii="Calibri" w:hAnsi="Calibri" w:cs="Calibri"/>
          <w:sz w:val="24"/>
          <w:szCs w:val="24"/>
        </w:rPr>
      </w:pPr>
      <w:r w:rsidRPr="00D14992">
        <w:rPr>
          <w:rFonts w:ascii="Calibri" w:hAnsi="Calibri" w:cs="Calibri"/>
          <w:sz w:val="24"/>
          <w:szCs w:val="24"/>
        </w:rPr>
        <w:t xml:space="preserve">To support this line detection and classification, a custom dataset class was developed. This dataset class was designed to handle the unique requirements of object detection for lines, including processing annotations for bounding boxes and keypoints. Each line was represented by a pair of keypoints, with bounding boxes calculated based on these points. Various augmentations, such as rotation, scaling, and flipping, were applied to create diverse </w:t>
      </w:r>
      <w:r w:rsidR="00D4355A" w:rsidRPr="005137D0">
        <w:rPr>
          <w:rFonts w:ascii="Calibri" w:hAnsi="Calibri" w:cs="Calibri"/>
          <w:noProof/>
          <w:sz w:val="24"/>
          <w:szCs w:val="24"/>
        </w:rPr>
        <w:drawing>
          <wp:anchor distT="0" distB="0" distL="114300" distR="114300" simplePos="0" relativeHeight="251694080" behindDoc="0" locked="0" layoutInCell="1" allowOverlap="1" wp14:anchorId="7C85B5F8" wp14:editId="76200AF9">
            <wp:simplePos x="0" y="0"/>
            <wp:positionH relativeFrom="margin">
              <wp:align>right</wp:align>
            </wp:positionH>
            <wp:positionV relativeFrom="paragraph">
              <wp:posOffset>1191260</wp:posOffset>
            </wp:positionV>
            <wp:extent cx="6041390" cy="2720975"/>
            <wp:effectExtent l="0" t="0" r="0" b="317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041390" cy="2720975"/>
                    </a:xfrm>
                    <a:prstGeom prst="rect">
                      <a:avLst/>
                    </a:prstGeom>
                  </pic:spPr>
                </pic:pic>
              </a:graphicData>
            </a:graphic>
            <wp14:sizeRelH relativeFrom="page">
              <wp14:pctWidth>0</wp14:pctWidth>
            </wp14:sizeRelH>
            <wp14:sizeRelV relativeFrom="page">
              <wp14:pctHeight>0</wp14:pctHeight>
            </wp14:sizeRelV>
          </wp:anchor>
        </w:drawing>
      </w:r>
      <w:r w:rsidRPr="00D14992">
        <w:rPr>
          <w:rFonts w:ascii="Calibri" w:hAnsi="Calibri" w:cs="Calibri"/>
          <w:sz w:val="24"/>
          <w:szCs w:val="24"/>
        </w:rPr>
        <w:t>training samples, improving the model’s ability to generalize. Additionally, the dataset class ensured that all keypoints and bounding boxes were correctly aligned with image boundaries, leveraging a clipping mechanism to handle out-of-bounds cases.</w:t>
      </w:r>
    </w:p>
    <w:p w14:paraId="67E8AFDE" w14:textId="77777777" w:rsidR="009D4B94" w:rsidRDefault="009D4B94" w:rsidP="009D4B94">
      <w:pPr>
        <w:jc w:val="lowKashida"/>
        <w:rPr>
          <w:rFonts w:ascii="Calibri" w:hAnsi="Calibri" w:cs="Calibri"/>
          <w:sz w:val="24"/>
          <w:szCs w:val="24"/>
        </w:rPr>
        <w:sectPr w:rsidR="009D4B94" w:rsidSect="00100A0A">
          <w:type w:val="continuous"/>
          <w:pgSz w:w="12240" w:h="15840"/>
          <w:pgMar w:top="1440" w:right="1440" w:bottom="1440" w:left="1440" w:header="720" w:footer="720" w:gutter="0"/>
          <w:cols w:num="2" w:space="720"/>
          <w:docGrid w:linePitch="360"/>
        </w:sectPr>
      </w:pPr>
    </w:p>
    <w:p w14:paraId="05436751" w14:textId="625FAEE3" w:rsidR="0017582B" w:rsidRPr="00D14992" w:rsidRDefault="009D4B94" w:rsidP="00D4355A">
      <w:pPr>
        <w:jc w:val="lowKashida"/>
        <w:rPr>
          <w:rFonts w:ascii="Calibri" w:hAnsi="Calibri" w:cs="Calibri"/>
          <w:sz w:val="24"/>
          <w:szCs w:val="24"/>
        </w:rPr>
      </w:pPr>
      <w:r>
        <w:rPr>
          <w:rFonts w:ascii="Calibri" w:hAnsi="Calibri" w:cs="Calibri"/>
          <w:sz w:val="24"/>
          <w:szCs w:val="24"/>
        </w:rPr>
        <w:t xml:space="preserve">           Figure </w:t>
      </w:r>
      <w:r w:rsidR="00D4355A">
        <w:rPr>
          <w:rFonts w:ascii="Calibri" w:hAnsi="Calibri" w:cs="Calibri"/>
          <w:sz w:val="24"/>
          <w:szCs w:val="24"/>
        </w:rPr>
        <w:t>7</w:t>
      </w:r>
      <w:r>
        <w:rPr>
          <w:rFonts w:ascii="Calibri" w:hAnsi="Calibri" w:cs="Calibri"/>
          <w:sz w:val="24"/>
          <w:szCs w:val="24"/>
        </w:rPr>
        <w:t>. F11 Detectio</w:t>
      </w:r>
      <w:r w:rsidR="00D801BA">
        <w:rPr>
          <w:rFonts w:ascii="Calibri" w:hAnsi="Calibri" w:cs="Calibri"/>
          <w:sz w:val="24"/>
          <w:szCs w:val="24"/>
        </w:rPr>
        <w:t>n</w:t>
      </w:r>
      <w:r>
        <w:rPr>
          <w:rFonts w:ascii="Calibri" w:hAnsi="Calibri" w:cs="Calibri"/>
          <w:sz w:val="24"/>
          <w:szCs w:val="24"/>
        </w:rPr>
        <w:t xml:space="preserve"> Model diagram ( include back bone, neck and head ) </w:t>
      </w:r>
    </w:p>
    <w:p w14:paraId="4507A543" w14:textId="77777777" w:rsidR="009D4B94" w:rsidRDefault="009D4B94" w:rsidP="00D14992">
      <w:pPr>
        <w:jc w:val="lowKashida"/>
        <w:rPr>
          <w:rFonts w:ascii="Calibri" w:hAnsi="Calibri" w:cs="Calibri"/>
          <w:sz w:val="24"/>
          <w:szCs w:val="24"/>
        </w:rPr>
        <w:sectPr w:rsidR="009D4B94" w:rsidSect="009D4B94">
          <w:type w:val="continuous"/>
          <w:pgSz w:w="12240" w:h="15840"/>
          <w:pgMar w:top="1440" w:right="1440" w:bottom="1440" w:left="1440" w:header="720" w:footer="720" w:gutter="0"/>
          <w:cols w:space="720"/>
          <w:docGrid w:linePitch="360"/>
        </w:sectPr>
      </w:pPr>
    </w:p>
    <w:p w14:paraId="61CFE2E0" w14:textId="64AFBD8D" w:rsidR="009D4B94" w:rsidRDefault="009D4B94" w:rsidP="00D14992">
      <w:pPr>
        <w:jc w:val="lowKashida"/>
        <w:rPr>
          <w:rFonts w:ascii="Calibri" w:hAnsi="Calibri" w:cs="Calibri"/>
          <w:sz w:val="24"/>
          <w:szCs w:val="24"/>
        </w:rPr>
      </w:pPr>
    </w:p>
    <w:p w14:paraId="508792CB" w14:textId="46C07EDE" w:rsidR="005137D0" w:rsidRDefault="00D14992" w:rsidP="00D14992">
      <w:pPr>
        <w:jc w:val="lowKashida"/>
        <w:rPr>
          <w:rFonts w:ascii="Calibri" w:hAnsi="Calibri" w:cs="Calibri"/>
          <w:sz w:val="24"/>
          <w:szCs w:val="24"/>
        </w:rPr>
      </w:pPr>
      <w:r w:rsidRPr="00D14992">
        <w:rPr>
          <w:rFonts w:ascii="Calibri" w:hAnsi="Calibri" w:cs="Calibri"/>
          <w:sz w:val="24"/>
          <w:szCs w:val="24"/>
        </w:rPr>
        <w:t xml:space="preserve">The dataset preparation involved several key steps. First, each image and its corresponding annotations were paired to </w:t>
      </w:r>
    </w:p>
    <w:p w14:paraId="2C1BA340" w14:textId="5E467872"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create structured label data. The bounding boxes and keypoints were then sorted and transformed to ensure consistency across samples. For added flexibility, a grid-based orientation system was introduced, enabling the model to simulate various rotations and alignments. This feature was particularly useful in handling datasets with predefined orientations or random angles, enhancing the model’s adaptability to different scenarios. Each sample generated by the dataset class included a transformed image, normalized bounding boxes, line class labels, and metadata such as the original image size and transformation details.</w:t>
      </w:r>
    </w:p>
    <w:p w14:paraId="06C1956B" w14:textId="77777777" w:rsidR="009D4B94" w:rsidRDefault="009D4B94" w:rsidP="00AD3BEF">
      <w:pPr>
        <w:jc w:val="lowKashida"/>
        <w:rPr>
          <w:rFonts w:ascii="Calibri" w:hAnsi="Calibri" w:cs="Calibri"/>
          <w:sz w:val="24"/>
          <w:szCs w:val="24"/>
        </w:rPr>
      </w:pPr>
    </w:p>
    <w:p w14:paraId="3B528D0A" w14:textId="41FC4A77" w:rsidR="00D14992" w:rsidRPr="00D14992" w:rsidRDefault="00D14992" w:rsidP="00AD3BEF">
      <w:pPr>
        <w:jc w:val="lowKashida"/>
        <w:rPr>
          <w:rFonts w:ascii="Calibri" w:hAnsi="Calibri" w:cs="Calibri"/>
          <w:sz w:val="24"/>
          <w:szCs w:val="24"/>
        </w:rPr>
      </w:pPr>
      <w:r w:rsidRPr="00D14992">
        <w:rPr>
          <w:rFonts w:ascii="Calibri" w:hAnsi="Calibri" w:cs="Calibri"/>
          <w:sz w:val="24"/>
          <w:szCs w:val="24"/>
        </w:rPr>
        <w:t xml:space="preserve">The training pipeline was implemented using a custom trainer framework tailored to the specific requirements of line detection. This framework extended the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architecture by integrating custom validation and visualization components. During training, a custom visualization callback was used to generate annotated images that showcased the model's predictions alongside the ground truth. These visualizations included bounding boxes, keypoints, and line classifications, offering an intuitive view of the model's progress. The annotated images were organized into directories by epoch and batch, providing an efficient way to review training samples and evaluate model performance over time.</w:t>
      </w:r>
    </w:p>
    <w:p w14:paraId="68F99AB6" w14:textId="02697837" w:rsidR="00D14992" w:rsidRPr="00D14992" w:rsidRDefault="00D14992" w:rsidP="00AD3BEF">
      <w:pPr>
        <w:jc w:val="lowKashida"/>
        <w:rPr>
          <w:rFonts w:ascii="Calibri" w:hAnsi="Calibri" w:cs="Calibri"/>
          <w:sz w:val="24"/>
          <w:szCs w:val="24"/>
        </w:rPr>
      </w:pPr>
      <w:r w:rsidRPr="00D14992">
        <w:rPr>
          <w:rFonts w:ascii="Calibri" w:hAnsi="Calibri" w:cs="Calibri"/>
          <w:sz w:val="24"/>
          <w:szCs w:val="24"/>
        </w:rPr>
        <w:t xml:space="preserve">Validation played a crucial role in ensuring the model's robustness and accuracy. A custom validator was implemented to evaluate the model's predictions against ground truth annotations. This validator extended the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Pr="00D14992">
        <w:rPr>
          <w:rFonts w:ascii="Calibri" w:hAnsi="Calibri" w:cs="Calibri"/>
          <w:sz w:val="24"/>
          <w:szCs w:val="24"/>
        </w:rPr>
        <w:t xml:space="preserve"> validation framework with advanced visualization capabilities, including class-specific line annotations and confidence-based color mapping. Each line was annotated with its orientation and classification, and the confidence score was represented using a gradient color scheme. These visualizations provided detailed insights into the model's performance, highlighting areas where improvements were needed.</w:t>
      </w:r>
    </w:p>
    <w:p w14:paraId="4AB12F67"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To further enhance interpretability, the validation framework included a plotting function that generated grids of annotated images. These grids displayed the predictions and ground truth annotations side by side, making it easier to assess the model’s accuracy visually. The images were aligned on a standardized canvas, ensuring consistency in appearance and facilitating comparison across validation batches. The annotated outputs were saved in a structured directory, enabling seamless navigation and review of validation results.</w:t>
      </w:r>
    </w:p>
    <w:p w14:paraId="0A7462DB" w14:textId="3DB2E51C" w:rsidR="00D14992" w:rsidRPr="00D14992" w:rsidRDefault="00242EAC" w:rsidP="00D14992">
      <w:pPr>
        <w:pStyle w:val="Heading1"/>
        <w:rPr>
          <w:rFonts w:ascii="Calibri" w:hAnsi="Calibri" w:cs="Calibri"/>
          <w:sz w:val="24"/>
          <w:szCs w:val="24"/>
        </w:rPr>
      </w:pPr>
      <w:bookmarkStart w:id="11" w:name="_Toc189125703"/>
      <w:r>
        <w:rPr>
          <w:rFonts w:ascii="Calibri" w:hAnsi="Calibri" w:cs="Calibri"/>
          <w:sz w:val="24"/>
          <w:szCs w:val="24"/>
        </w:rPr>
        <w:t xml:space="preserve">1.2.1 </w:t>
      </w:r>
      <w:r w:rsidR="00D14992" w:rsidRPr="00D14992">
        <w:rPr>
          <w:rFonts w:ascii="Calibri" w:hAnsi="Calibri" w:cs="Calibri"/>
          <w:sz w:val="24"/>
          <w:szCs w:val="24"/>
        </w:rPr>
        <w:t>Model Evaluation</w:t>
      </w:r>
      <w:bookmarkEnd w:id="11"/>
      <w:r w:rsidR="00D14992" w:rsidRPr="00D14992">
        <w:rPr>
          <w:rFonts w:ascii="Calibri" w:hAnsi="Calibri" w:cs="Calibri"/>
          <w:sz w:val="24"/>
          <w:szCs w:val="24"/>
        </w:rPr>
        <w:t xml:space="preserve"> </w:t>
      </w:r>
    </w:p>
    <w:p w14:paraId="2E011645" w14:textId="592910B1" w:rsidR="00D14992" w:rsidRPr="00D14992" w:rsidRDefault="00D14992" w:rsidP="00AD3BEF">
      <w:pPr>
        <w:jc w:val="lowKashida"/>
        <w:rPr>
          <w:rFonts w:ascii="Calibri" w:hAnsi="Calibri" w:cs="Calibri"/>
          <w:sz w:val="24"/>
          <w:szCs w:val="24"/>
        </w:rPr>
      </w:pPr>
      <w:r w:rsidRPr="00D14992">
        <w:rPr>
          <w:rFonts w:ascii="Calibri" w:hAnsi="Calibri" w:cs="Calibri"/>
          <w:sz w:val="24"/>
          <w:szCs w:val="24"/>
        </w:rPr>
        <w:t xml:space="preserve">In this training experiment, the </w:t>
      </w:r>
      <w:r w:rsidR="00AD3BEF">
        <w:rPr>
          <w:rFonts w:ascii="Calibri" w:hAnsi="Calibri" w:cs="Calibri"/>
          <w:sz w:val="24"/>
          <w:szCs w:val="24"/>
        </w:rPr>
        <w:t>F</w:t>
      </w:r>
      <w:r w:rsidR="00AD3BEF" w:rsidRPr="00D14992">
        <w:rPr>
          <w:rFonts w:ascii="Calibri" w:hAnsi="Calibri" w:cs="Calibri"/>
          <w:sz w:val="24"/>
          <w:szCs w:val="24"/>
        </w:rPr>
        <w:t>11</w:t>
      </w:r>
      <w:r w:rsidR="00AD3BEF">
        <w:rPr>
          <w:rFonts w:ascii="Calibri" w:hAnsi="Calibri" w:cs="Calibri"/>
          <w:sz w:val="24"/>
          <w:szCs w:val="24"/>
        </w:rPr>
        <w:t xml:space="preserve"> object detection model</w:t>
      </w:r>
      <w:r w:rsidR="00AD3BEF" w:rsidRPr="00D14992">
        <w:rPr>
          <w:rFonts w:ascii="Calibri" w:hAnsi="Calibri" w:cs="Calibri"/>
          <w:sz w:val="24"/>
          <w:szCs w:val="24"/>
        </w:rPr>
        <w:t xml:space="preserve"> </w:t>
      </w:r>
      <w:r w:rsidRPr="00D14992">
        <w:rPr>
          <w:rFonts w:ascii="Calibri" w:hAnsi="Calibri" w:cs="Calibri"/>
          <w:sz w:val="24"/>
          <w:szCs w:val="24"/>
        </w:rPr>
        <w:t>was configured with a robust set of hyperparameters to ensure optimal performance for the line detection and classification task. The training was conducted on a high-performance NVIDIA A100 GPU, leveraging its computational capabilities to handle large datasets and high-resolution images efficiently.</w:t>
      </w:r>
    </w:p>
    <w:p w14:paraId="7AC01D12"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The model was trained for a total of 2500 epochs, with each epoch consisting of multiple iterations of forward and backward passes to optimize the weights. The batch size was set to 8, balancing memory usage and training stability, while the input image size was configured to 1024x1024 pixels to retain sufficient detail for accurate line detection. The choice of a relatively large image size ensured that even subtle line features were adequately captured, enabling precise orientation classification.</w:t>
      </w:r>
    </w:p>
    <w:p w14:paraId="37282ABC" w14:textId="77777777" w:rsidR="00D14992" w:rsidRPr="00D14992" w:rsidRDefault="00D14992" w:rsidP="00D14992">
      <w:pPr>
        <w:jc w:val="lowKashida"/>
        <w:rPr>
          <w:rFonts w:ascii="Calibri" w:hAnsi="Calibri" w:cs="Calibri"/>
          <w:sz w:val="24"/>
          <w:szCs w:val="24"/>
        </w:rPr>
      </w:pPr>
      <w:r w:rsidRPr="00D14992">
        <w:rPr>
          <w:rFonts w:ascii="Calibri" w:hAnsi="Calibri" w:cs="Calibri"/>
          <w:sz w:val="24"/>
          <w:szCs w:val="24"/>
        </w:rPr>
        <w:t>The Stochastic Gradient Descent (SGD) optimizer was employed to update the model’s weights. SGD is particularly well-suited for large datasets due to its efficiency in handling high-dimensional data and its inherent ability to generalize well, reducing the risk of overfitting. The learning rate schedule was designed to facilitate a smooth and stable training process. The initial learning rate (lr0) was set to 0.002, allowing for gradual weight updates during the early stages of training to ensure stability. This was followed by a decay mechanism, gradually reducing the learning rate to a final value (lrf) of 0.01 as the model approached convergence. This strategy prevented overshooting the optimal solution, fostering fine-tuning of the model parameters in later epochs.</w:t>
      </w:r>
    </w:p>
    <w:p w14:paraId="1AFC370E" w14:textId="1DC29C0F" w:rsidR="00D14992" w:rsidRDefault="00D14992" w:rsidP="00D14992">
      <w:pPr>
        <w:jc w:val="lowKashida"/>
        <w:rPr>
          <w:rFonts w:ascii="Calibri" w:hAnsi="Calibri" w:cs="Calibri"/>
          <w:sz w:val="24"/>
          <w:szCs w:val="24"/>
        </w:rPr>
      </w:pPr>
      <w:r w:rsidRPr="00D14992">
        <w:rPr>
          <w:rFonts w:ascii="Calibri" w:hAnsi="Calibri" w:cs="Calibri"/>
          <w:sz w:val="24"/>
          <w:szCs w:val="24"/>
        </w:rPr>
        <w:t>To accommodate potential long periods of plateauing performance, the patience parameter was set to 2000 epochs. This meant that the training process would not terminate prematurely, allowing the model sufficient time to explore the parameter space and identify improvements even after extended periods of stable performance. This high patience value reflects the complexity of the task and the need for iterative refinements in detecting and classifying line orientations.</w:t>
      </w:r>
    </w:p>
    <w:p w14:paraId="04438B86" w14:textId="2E4C480E" w:rsidR="006A587E" w:rsidRPr="00D14992" w:rsidRDefault="006A587E" w:rsidP="00D14992">
      <w:pPr>
        <w:jc w:val="lowKashida"/>
        <w:rPr>
          <w:rFonts w:ascii="Calibri" w:hAnsi="Calibri" w:cs="Calibri"/>
          <w:sz w:val="24"/>
          <w:szCs w:val="24"/>
        </w:rPr>
      </w:pPr>
    </w:p>
    <w:p w14:paraId="25C596C9" w14:textId="77777777" w:rsidR="006A587E" w:rsidRDefault="00165437" w:rsidP="00D14992">
      <w:pPr>
        <w:jc w:val="lowKashida"/>
        <w:rPr>
          <w:rFonts w:ascii="Calibri" w:hAnsi="Calibri" w:cs="Calibri"/>
          <w:sz w:val="24"/>
          <w:szCs w:val="24"/>
        </w:rPr>
      </w:pPr>
      <w:r w:rsidRPr="00D14992">
        <w:rPr>
          <w:rFonts w:ascii="Calibri" w:hAnsi="Calibri" w:cs="Calibri"/>
          <w:sz w:val="24"/>
          <w:szCs w:val="24"/>
        </w:rPr>
        <w:t xml:space="preserve"> </w:t>
      </w:r>
      <w:r w:rsidR="00D14992" w:rsidRPr="00D14992">
        <w:rPr>
          <w:rFonts w:ascii="Calibri" w:hAnsi="Calibri" w:cs="Calibri"/>
          <w:sz w:val="24"/>
          <w:szCs w:val="24"/>
        </w:rPr>
        <w:t xml:space="preserve">One noteworthy aspect of the training configuration was the choice of the Intersection over Union (IoU) threshold, which was set to 0.0. By not penalizing </w:t>
      </w:r>
    </w:p>
    <w:p w14:paraId="58D8D5DF" w14:textId="02CDA1D2" w:rsidR="00D14992" w:rsidRDefault="00D14992" w:rsidP="00D14992">
      <w:pPr>
        <w:jc w:val="lowKashida"/>
        <w:rPr>
          <w:rFonts w:ascii="Calibri" w:hAnsi="Calibri" w:cs="Calibri"/>
          <w:sz w:val="24"/>
          <w:szCs w:val="24"/>
        </w:rPr>
      </w:pPr>
      <w:r w:rsidRPr="00D14992">
        <w:rPr>
          <w:rFonts w:ascii="Calibri" w:hAnsi="Calibri" w:cs="Calibri"/>
          <w:sz w:val="24"/>
          <w:szCs w:val="24"/>
        </w:rPr>
        <w:t>localization errors, the training process focused primarily on optimizing classification performance. This decision aligned with the project's goals, as accurate orientation classification was prioritized over precise bounding box localization. This approach is particularly advantageous in scenarios where localization precision is secondary to correct categorization of objects.</w:t>
      </w:r>
    </w:p>
    <w:p w14:paraId="46E16293" w14:textId="5553D0DC" w:rsidR="006A587E" w:rsidRDefault="006A587E" w:rsidP="006A587E">
      <w:pPr>
        <w:jc w:val="center"/>
        <w:rPr>
          <w:rFonts w:ascii="Calibri" w:eastAsia="Times New Roman" w:hAnsi="Calibri" w:cs="Calibri"/>
          <w:color w:val="000000"/>
        </w:rPr>
      </w:pPr>
    </w:p>
    <w:p w14:paraId="0B805FBE" w14:textId="77777777" w:rsidR="006A587E" w:rsidRDefault="006A587E" w:rsidP="006A587E">
      <w:pPr>
        <w:jc w:val="center"/>
        <w:rPr>
          <w:rFonts w:ascii="Calibri" w:eastAsia="Times New Roman" w:hAnsi="Calibri" w:cs="Calibri"/>
          <w:color w:val="000000"/>
        </w:rPr>
        <w:sectPr w:rsidR="006A587E" w:rsidSect="00100A0A">
          <w:type w:val="continuous"/>
          <w:pgSz w:w="12240" w:h="15840"/>
          <w:pgMar w:top="1440" w:right="1440" w:bottom="1440" w:left="1440" w:header="720" w:footer="720" w:gutter="0"/>
          <w:cols w:num="2" w:space="720"/>
          <w:docGrid w:linePitch="360"/>
        </w:sectPr>
      </w:pPr>
    </w:p>
    <w:p w14:paraId="2D39BA70" w14:textId="2F360819" w:rsidR="006A587E" w:rsidRDefault="006A587E" w:rsidP="006A587E">
      <w:pPr>
        <w:jc w:val="center"/>
        <w:rPr>
          <w:rFonts w:ascii="Calibri" w:eastAsia="Times New Roman" w:hAnsi="Calibri" w:cs="Calibri"/>
          <w:color w:val="000000"/>
        </w:rPr>
      </w:pPr>
      <w:r>
        <w:rPr>
          <w:rFonts w:ascii="Calibri" w:eastAsia="Times New Roman" w:hAnsi="Calibri" w:cs="Calibri"/>
          <w:color w:val="000000"/>
        </w:rPr>
        <w:t>Table 1</w:t>
      </w:r>
      <w:r w:rsidRPr="0025476C">
        <w:rPr>
          <w:rFonts w:ascii="Calibri" w:eastAsia="Times New Roman" w:hAnsi="Calibri" w:cs="Calibri"/>
          <w:color w:val="000000"/>
        </w:rPr>
        <w:t>. Train Config parameters</w:t>
      </w:r>
    </w:p>
    <w:p w14:paraId="4FBF7C74" w14:textId="77777777" w:rsidR="006A587E" w:rsidRDefault="006A587E" w:rsidP="00D14992">
      <w:pPr>
        <w:jc w:val="lowKashida"/>
        <w:rPr>
          <w:rFonts w:ascii="Calibri" w:hAnsi="Calibri" w:cs="Calibri"/>
          <w:sz w:val="24"/>
          <w:szCs w:val="24"/>
        </w:rPr>
        <w:sectPr w:rsidR="006A587E" w:rsidSect="006A587E">
          <w:type w:val="continuous"/>
          <w:pgSz w:w="12240" w:h="15840"/>
          <w:pgMar w:top="1440" w:right="1440" w:bottom="1440" w:left="1440" w:header="720" w:footer="720" w:gutter="0"/>
          <w:cols w:space="720"/>
          <w:docGrid w:linePitch="360"/>
        </w:sectPr>
      </w:pPr>
    </w:p>
    <w:tbl>
      <w:tblPr>
        <w:tblpPr w:leftFromText="180" w:rightFromText="180" w:vertAnchor="text" w:horzAnchor="margin" w:tblpY="72"/>
        <w:tblW w:w="9379" w:type="dxa"/>
        <w:tblCellMar>
          <w:top w:w="15" w:type="dxa"/>
          <w:left w:w="15" w:type="dxa"/>
          <w:bottom w:w="15" w:type="dxa"/>
          <w:right w:w="15" w:type="dxa"/>
        </w:tblCellMar>
        <w:tblLook w:val="04A0" w:firstRow="1" w:lastRow="0" w:firstColumn="1" w:lastColumn="0" w:noHBand="0" w:noVBand="1"/>
      </w:tblPr>
      <w:tblGrid>
        <w:gridCol w:w="908"/>
        <w:gridCol w:w="1199"/>
        <w:gridCol w:w="915"/>
        <w:gridCol w:w="864"/>
        <w:gridCol w:w="991"/>
        <w:gridCol w:w="1392"/>
        <w:gridCol w:w="1183"/>
        <w:gridCol w:w="679"/>
        <w:gridCol w:w="1248"/>
      </w:tblGrid>
      <w:tr w:rsidR="006A587E" w:rsidRPr="0025476C" w14:paraId="1CE1C465" w14:textId="77777777" w:rsidTr="006A587E">
        <w:trPr>
          <w:trHeight w:val="357"/>
        </w:trPr>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0A42EB"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Sever </w:t>
            </w: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61149"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Problem </w:t>
            </w:r>
          </w:p>
        </w:tc>
        <w:tc>
          <w:tcPr>
            <w:tcW w:w="9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1BDCF"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Image size</w:t>
            </w:r>
          </w:p>
        </w:tc>
        <w:tc>
          <w:tcPr>
            <w:tcW w:w="8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BB96A"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Batch size </w:t>
            </w:r>
          </w:p>
        </w:tc>
        <w:tc>
          <w:tcPr>
            <w:tcW w:w="99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5043A"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100-epoch-time</w:t>
            </w:r>
          </w:p>
        </w:tc>
        <w:tc>
          <w:tcPr>
            <w:tcW w:w="1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20147E"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Epochs </w:t>
            </w:r>
          </w:p>
        </w:tc>
        <w:tc>
          <w:tcPr>
            <w:tcW w:w="1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EDD26"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Workers </w:t>
            </w:r>
          </w:p>
        </w:tc>
        <w:tc>
          <w:tcPr>
            <w:tcW w:w="6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36B733"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Iou </w:t>
            </w:r>
          </w:p>
        </w:tc>
        <w:tc>
          <w:tcPr>
            <w:tcW w:w="12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1EE270" w14:textId="77777777" w:rsidR="006A587E" w:rsidRPr="0025476C" w:rsidRDefault="006A587E" w:rsidP="006A587E">
            <w:pPr>
              <w:jc w:val="right"/>
              <w:rPr>
                <w:rFonts w:eastAsia="Times New Roman"/>
                <w:sz w:val="16"/>
                <w:szCs w:val="16"/>
              </w:rPr>
            </w:pPr>
            <w:r w:rsidRPr="0025476C">
              <w:rPr>
                <w:rFonts w:ascii="Calibri" w:eastAsia="Times New Roman" w:hAnsi="Calibri" w:cs="Calibri"/>
                <w:color w:val="000000"/>
                <w:sz w:val="16"/>
                <w:szCs w:val="16"/>
              </w:rPr>
              <w:t>optimizer</w:t>
            </w:r>
          </w:p>
        </w:tc>
      </w:tr>
      <w:tr w:rsidR="006A587E" w:rsidRPr="0025476C" w14:paraId="06FDE556" w14:textId="77777777" w:rsidTr="006A587E">
        <w:trPr>
          <w:trHeight w:val="347"/>
        </w:trPr>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82B23"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A100</w:t>
            </w: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BAC64"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4- class</w:t>
            </w:r>
          </w:p>
        </w:tc>
        <w:tc>
          <w:tcPr>
            <w:tcW w:w="9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714787"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1024</w:t>
            </w:r>
          </w:p>
        </w:tc>
        <w:tc>
          <w:tcPr>
            <w:tcW w:w="8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D1DFA8"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8</w:t>
            </w:r>
          </w:p>
        </w:tc>
        <w:tc>
          <w:tcPr>
            <w:tcW w:w="99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E1328" w14:textId="77777777" w:rsidR="006A587E" w:rsidRPr="0025476C" w:rsidRDefault="006A587E" w:rsidP="006A587E">
            <w:pPr>
              <w:rPr>
                <w:rFonts w:eastAsia="Times New Roman"/>
                <w:sz w:val="16"/>
                <w:szCs w:val="16"/>
              </w:rPr>
            </w:pPr>
            <w:r w:rsidRPr="0025476C">
              <w:rPr>
                <w:rFonts w:ascii="Calibri" w:eastAsia="Times New Roman" w:hAnsi="Calibri" w:cs="Calibri"/>
                <w:color w:val="FF0000"/>
                <w:sz w:val="16"/>
                <w:szCs w:val="16"/>
              </w:rPr>
              <w:t>15h</w:t>
            </w:r>
          </w:p>
        </w:tc>
        <w:tc>
          <w:tcPr>
            <w:tcW w:w="13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1F1A5"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2350/2500</w:t>
            </w:r>
          </w:p>
        </w:tc>
        <w:tc>
          <w:tcPr>
            <w:tcW w:w="1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03A8F"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8</w:t>
            </w:r>
          </w:p>
        </w:tc>
        <w:tc>
          <w:tcPr>
            <w:tcW w:w="6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33DD6"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0.9</w:t>
            </w:r>
          </w:p>
        </w:tc>
        <w:tc>
          <w:tcPr>
            <w:tcW w:w="12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83C4A" w14:textId="77777777" w:rsidR="006A587E" w:rsidRPr="0025476C" w:rsidRDefault="006A587E" w:rsidP="006A587E">
            <w:pPr>
              <w:rPr>
                <w:rFonts w:eastAsia="Times New Roman"/>
                <w:sz w:val="16"/>
                <w:szCs w:val="16"/>
              </w:rPr>
            </w:pPr>
            <w:r w:rsidRPr="0025476C">
              <w:rPr>
                <w:rFonts w:ascii="Calibri" w:eastAsia="Times New Roman" w:hAnsi="Calibri" w:cs="Calibri"/>
                <w:color w:val="000000"/>
                <w:sz w:val="16"/>
                <w:szCs w:val="16"/>
              </w:rPr>
              <w:t>SGD</w:t>
            </w:r>
          </w:p>
        </w:tc>
      </w:tr>
    </w:tbl>
    <w:p w14:paraId="06A96FFC" w14:textId="4F8F83C8" w:rsidR="006A587E" w:rsidRPr="00D14992" w:rsidRDefault="006A587E" w:rsidP="00D14992">
      <w:pPr>
        <w:jc w:val="lowKashida"/>
        <w:rPr>
          <w:rFonts w:ascii="Calibri" w:hAnsi="Calibri" w:cs="Calibri"/>
          <w:sz w:val="24"/>
          <w:szCs w:val="24"/>
        </w:rPr>
      </w:pPr>
    </w:p>
    <w:p w14:paraId="1191B849" w14:textId="3F7519A7" w:rsidR="00D14992" w:rsidRDefault="00D14992" w:rsidP="00D14992">
      <w:pPr>
        <w:jc w:val="lowKashida"/>
        <w:rPr>
          <w:rFonts w:ascii="Calibri" w:hAnsi="Calibri" w:cs="Calibri"/>
          <w:sz w:val="24"/>
          <w:szCs w:val="24"/>
        </w:rPr>
      </w:pPr>
      <w:r w:rsidRPr="00D14992">
        <w:rPr>
          <w:rFonts w:ascii="Calibri" w:hAnsi="Calibri" w:cs="Calibri"/>
          <w:sz w:val="24"/>
          <w:szCs w:val="24"/>
        </w:rPr>
        <w:t>The training process on the NVIDIA A100 GPU leveraged its advanced hardware features, including Tensor Cores, to accelerate matrix operations and support mixed precision training. These capabilities significantly reduced training time while maintaining high computational accuracy. The A100’s large memory capacity also facilitated efficient handling of the high-resolution images and large batch sizes used in this experiment. On average, the time required to complete 100 epochs of training was approximately 15 hours, emphasizing the computational demand of the task while highlighting the A100’s efficiency in handling such workloads.</w:t>
      </w:r>
    </w:p>
    <w:p w14:paraId="0A65E9F9" w14:textId="77777777" w:rsidR="006A587E" w:rsidRPr="00D14992" w:rsidRDefault="006A587E" w:rsidP="00D14992">
      <w:pPr>
        <w:jc w:val="lowKashida"/>
        <w:rPr>
          <w:rFonts w:ascii="Calibri" w:hAnsi="Calibri" w:cs="Calibri"/>
          <w:sz w:val="24"/>
          <w:szCs w:val="24"/>
        </w:rPr>
      </w:pPr>
    </w:p>
    <w:p w14:paraId="47D79402" w14:textId="77777777" w:rsidR="006A587E" w:rsidRDefault="00D27C81" w:rsidP="00D14992">
      <w:pPr>
        <w:jc w:val="lowKashida"/>
        <w:rPr>
          <w:rFonts w:ascii="Calibri" w:hAnsi="Calibri" w:cs="Calibri"/>
          <w:sz w:val="24"/>
          <w:szCs w:val="24"/>
        </w:rPr>
      </w:pPr>
      <w:r w:rsidRPr="00D14992">
        <w:rPr>
          <w:rFonts w:ascii="Calibri" w:hAnsi="Calibri" w:cs="Calibri"/>
          <w:sz w:val="24"/>
          <w:szCs w:val="24"/>
        </w:rPr>
        <w:t xml:space="preserve"> </w:t>
      </w:r>
      <w:r w:rsidR="00D14992" w:rsidRPr="00D14992">
        <w:rPr>
          <w:rFonts w:ascii="Calibri" w:hAnsi="Calibri" w:cs="Calibri"/>
          <w:sz w:val="24"/>
          <w:szCs w:val="24"/>
        </w:rPr>
        <w:t xml:space="preserve">In summary, the training experiment employed a carefully designed configuration </w:t>
      </w:r>
    </w:p>
    <w:p w14:paraId="5FC10696" w14:textId="77777777" w:rsidR="006A587E" w:rsidRDefault="006A587E" w:rsidP="00D14992">
      <w:pPr>
        <w:jc w:val="lowKashida"/>
        <w:rPr>
          <w:rFonts w:ascii="Calibri" w:hAnsi="Calibri" w:cs="Calibri"/>
          <w:sz w:val="24"/>
          <w:szCs w:val="24"/>
        </w:rPr>
      </w:pPr>
    </w:p>
    <w:p w14:paraId="1E578E0E" w14:textId="20AE47A2" w:rsidR="00D14992" w:rsidRPr="00D14992" w:rsidRDefault="00D14992" w:rsidP="006A587E">
      <w:pPr>
        <w:jc w:val="lowKashida"/>
        <w:rPr>
          <w:rFonts w:ascii="Calibri" w:hAnsi="Calibri" w:cs="Calibri"/>
          <w:sz w:val="24"/>
          <w:szCs w:val="24"/>
        </w:rPr>
      </w:pPr>
      <w:r w:rsidRPr="00D14992">
        <w:rPr>
          <w:rFonts w:ascii="Calibri" w:hAnsi="Calibri" w:cs="Calibri"/>
          <w:sz w:val="24"/>
          <w:szCs w:val="24"/>
        </w:rPr>
        <w:t>tailored to the specific requirements of line detection and classification. The choice of hyperparameters, optimizer, learning rate strategy, and patience settings, combined with the computational power of the NVIDIA A100 GPU, contributed to a robust and efficient training process. This setup ensured that the model achieved high classification performance, addressing the challenges inherent in this specialized task.</w:t>
      </w:r>
    </w:p>
    <w:p w14:paraId="1FF17825" w14:textId="77777777" w:rsidR="00D14992" w:rsidRPr="0025476C" w:rsidRDefault="00D14992" w:rsidP="00D14992">
      <w:pPr>
        <w:rPr>
          <w:rFonts w:eastAsia="Times New Roman"/>
          <w:sz w:val="24"/>
          <w:szCs w:val="24"/>
        </w:rPr>
      </w:pPr>
    </w:p>
    <w:p w14:paraId="61DF1D74" w14:textId="4779D158" w:rsidR="00D27C81" w:rsidRDefault="00D27C81" w:rsidP="00D14992">
      <w:pPr>
        <w:jc w:val="center"/>
        <w:rPr>
          <w:rFonts w:ascii="Calibri" w:eastAsia="Times New Roman" w:hAnsi="Calibri" w:cs="Calibri"/>
          <w:color w:val="000000"/>
        </w:rPr>
      </w:pPr>
    </w:p>
    <w:p w14:paraId="2760ED85" w14:textId="4C84C4E8" w:rsidR="00D27C81" w:rsidRDefault="00D27C81" w:rsidP="00D14992">
      <w:pPr>
        <w:jc w:val="center"/>
        <w:rPr>
          <w:rFonts w:ascii="Calibri" w:eastAsia="Times New Roman" w:hAnsi="Calibri" w:cs="Calibri"/>
          <w:color w:val="000000"/>
        </w:rPr>
      </w:pPr>
    </w:p>
    <w:p w14:paraId="1C82DDF6" w14:textId="6389EC80" w:rsidR="00D27C81" w:rsidRDefault="00D27C81" w:rsidP="00D14992">
      <w:pPr>
        <w:jc w:val="center"/>
        <w:rPr>
          <w:rFonts w:ascii="Calibri" w:eastAsia="Times New Roman" w:hAnsi="Calibri" w:cs="Calibri"/>
          <w:color w:val="000000"/>
        </w:rPr>
      </w:pPr>
    </w:p>
    <w:p w14:paraId="30B33282" w14:textId="16200259" w:rsidR="00044EB5" w:rsidRPr="0025476C" w:rsidRDefault="00044EB5" w:rsidP="00D14992">
      <w:pPr>
        <w:jc w:val="center"/>
        <w:rPr>
          <w:rFonts w:eastAsia="Times New Roman"/>
        </w:rPr>
      </w:pPr>
    </w:p>
    <w:tbl>
      <w:tblPr>
        <w:tblStyle w:val="TableGrid"/>
        <w:tblpPr w:leftFromText="187" w:rightFromText="187" w:vertAnchor="text" w:horzAnchor="margin" w:tblpY="707"/>
        <w:tblW w:w="8905" w:type="dxa"/>
        <w:tblLook w:val="04A0" w:firstRow="1" w:lastRow="0" w:firstColumn="1" w:lastColumn="0" w:noHBand="0" w:noVBand="1"/>
      </w:tblPr>
      <w:tblGrid>
        <w:gridCol w:w="4585"/>
        <w:gridCol w:w="4320"/>
      </w:tblGrid>
      <w:tr w:rsidR="00100A0A" w14:paraId="223B2D06" w14:textId="77777777" w:rsidTr="00BF5BD8">
        <w:trPr>
          <w:trHeight w:val="266"/>
        </w:trPr>
        <w:tc>
          <w:tcPr>
            <w:tcW w:w="4585" w:type="dxa"/>
            <w:vAlign w:val="center"/>
          </w:tcPr>
          <w:p w14:paraId="67E42534" w14:textId="77777777" w:rsidR="00100A0A" w:rsidRDefault="00100A0A" w:rsidP="00100A0A">
            <w:pPr>
              <w:jc w:val="center"/>
            </w:pPr>
            <w:r>
              <w:t>GT</w:t>
            </w:r>
          </w:p>
        </w:tc>
        <w:tc>
          <w:tcPr>
            <w:tcW w:w="4320" w:type="dxa"/>
            <w:vAlign w:val="center"/>
          </w:tcPr>
          <w:p w14:paraId="36742EFB" w14:textId="77777777" w:rsidR="00100A0A" w:rsidRDefault="00100A0A" w:rsidP="00100A0A">
            <w:pPr>
              <w:jc w:val="center"/>
            </w:pPr>
            <w:r>
              <w:t>Result</w:t>
            </w:r>
          </w:p>
        </w:tc>
      </w:tr>
      <w:tr w:rsidR="00100A0A" w14:paraId="2073CCB8" w14:textId="77777777" w:rsidTr="00BF5BD8">
        <w:trPr>
          <w:trHeight w:val="1764"/>
        </w:trPr>
        <w:tc>
          <w:tcPr>
            <w:tcW w:w="4585" w:type="dxa"/>
            <w:vAlign w:val="center"/>
          </w:tcPr>
          <w:p w14:paraId="533B10DA" w14:textId="1280ADC7" w:rsidR="00100A0A" w:rsidRDefault="00100A0A" w:rsidP="00100A0A">
            <w:pPr>
              <w:jc w:val="cente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dI3sfeW6HA9PUB_M9aAb6AJFfQPyyxTSHusNJ_zPFz-vUMqM4Rwx-aCTFxezUUWcmj53vyHJsY6rOzCeP_2YNrfylmmwfZ3QaoYWSLaXIIrX-L4WBi4gUdYTFpAwMR1VtHuLp8mmrtOH0-5vtoIZQMaNI?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2AD4841A">
                <v:shape id="_x0000_i1030" type="#_x0000_t75" style="width:100.8pt;height:100.8pt">
                  <v:imagedata r:id="rId26" r:href="rId27"/>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c>
          <w:tcPr>
            <w:tcW w:w="4320" w:type="dxa"/>
            <w:vAlign w:val="center"/>
          </w:tcPr>
          <w:p w14:paraId="1C025496" w14:textId="6662D779" w:rsidR="00100A0A" w:rsidRDefault="00100A0A" w:rsidP="00100A0A">
            <w:pPr>
              <w:jc w:val="cente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cXMxGN6FwZA1OwwG6m1lRpZrA4LbLpCSx-KRAId3obKGQt4Tz25kdk3DypNKerBl56A2vSBMPgYSOi6-TCM9-YsAoEHoNMbzikrkUwhgbNbIeHcq7tPEP55SRKbgJv8TYsCiF82bFpeAjM9jMDb-k7PNw?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35DCA520">
                <v:shape id="_x0000_i1031" type="#_x0000_t75" style="width:100.8pt;height:100.8pt">
                  <v:imagedata r:id="rId28" r:href="rId29"/>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r>
      <w:tr w:rsidR="00100A0A" w14:paraId="444D4DD5" w14:textId="77777777" w:rsidTr="00BF5BD8">
        <w:trPr>
          <w:trHeight w:val="1619"/>
        </w:trPr>
        <w:tc>
          <w:tcPr>
            <w:tcW w:w="4585" w:type="dxa"/>
            <w:vAlign w:val="center"/>
          </w:tcPr>
          <w:p w14:paraId="15817A99" w14:textId="0D093E2C" w:rsidR="00100A0A" w:rsidRDefault="00100A0A" w:rsidP="00100A0A">
            <w:pPr>
              <w:jc w:val="cente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eeA7H9xF7S1jZTLi-Nlk7shJF95UAXAjOsB3acwjHD3d3S9RP-uCgDCaH9ukFIsiCtlHOY7sM1Gp6geWnP1BISBB1f4ZSE7McdxsHjUJrjHZsyZjzc18hgbuC8qm7IsCYs6hPcN6i98BDmzhf0tr5EqPI?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6CB781A2">
                <v:shape id="_x0000_i1032" type="#_x0000_t75" style="width:100.8pt;height:100.8pt">
                  <v:imagedata r:id="rId30" r:href="rId31"/>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c>
          <w:tcPr>
            <w:tcW w:w="4320" w:type="dxa"/>
            <w:vAlign w:val="center"/>
          </w:tcPr>
          <w:p w14:paraId="23490B90" w14:textId="22B4463A" w:rsidR="00100A0A" w:rsidRDefault="00100A0A" w:rsidP="00100A0A">
            <w:pPr>
              <w:jc w:val="cente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ct9pNigt8JGslwzBWaDzsHjdF5pMjAItPueSXBP44sg7fAnpENeTHQpHllkOBbbgGVr9RYiluBHkTBp-SBN16mWFheGSsT-RAyM1KZ3Gh4c8n7MwQYrnMKOnwelkNaUaELCLCvJ9xA1TT2Ox2cUTOgISza?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56F508DB">
                <v:shape id="_x0000_i1033" type="#_x0000_t75" style="width:100.8pt;height:100.8pt">
                  <v:imagedata r:id="rId32" r:href="rId33"/>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r>
      <w:tr w:rsidR="00100A0A" w14:paraId="1180E09C" w14:textId="77777777" w:rsidTr="00BF5BD8">
        <w:trPr>
          <w:trHeight w:val="1619"/>
        </w:trPr>
        <w:tc>
          <w:tcPr>
            <w:tcW w:w="4585" w:type="dxa"/>
            <w:vAlign w:val="center"/>
          </w:tcPr>
          <w:p w14:paraId="64AFB8E5" w14:textId="5E27B515" w:rsidR="00100A0A" w:rsidRDefault="00100A0A" w:rsidP="00100A0A">
            <w:pPr>
              <w:jc w:val="cente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fj_KKoK562cKe3pDidm0qtytxH5_Y9CWYlbOcznfDf7w0sGDVSCbgXGFu0BR13n96U0CL2M8wqTuh3cabDtD0fC6hTwe1TUJ4Ap5M8L-yYXLqe4I8j6uiUI3fwDrBKRxeJtEV1xnXVczPgQBejZsBZgf0?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11618DB5">
                <v:shape id="_x0000_i1034" type="#_x0000_t75" style="width:100.8pt;height:100.8pt">
                  <v:imagedata r:id="rId34" r:href="rId35"/>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c>
          <w:tcPr>
            <w:tcW w:w="4320" w:type="dxa"/>
            <w:vAlign w:val="center"/>
          </w:tcPr>
          <w:p w14:paraId="44552533" w14:textId="615297F4" w:rsidR="00100A0A" w:rsidRDefault="00100A0A" w:rsidP="00100A0A">
            <w:pPr>
              <w:jc w:val="cente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fOBcybliPCpIbfiTWcvfja0oMjEqILsTORLnjrD2lgLWqQMjFtzmAOlDkoTsW5cROag8cUdgqExDhj9fY6f0C7sN-Ie-oXYpLtuZaAVdaEALL8C0Xk9pPHFmgHSwQ5ZHxaCg81tVBe-eMTWvl5cGMOq3o?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66860B8E">
                <v:shape id="_x0000_i1035" type="#_x0000_t75" style="width:100.8pt;height:100.8pt">
                  <v:imagedata r:id="rId36" r:href="rId37"/>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r>
      <w:tr w:rsidR="00100A0A" w14:paraId="74115074" w14:textId="77777777" w:rsidTr="00BF5BD8">
        <w:trPr>
          <w:trHeight w:val="1619"/>
        </w:trPr>
        <w:tc>
          <w:tcPr>
            <w:tcW w:w="4585" w:type="dxa"/>
            <w:vAlign w:val="center"/>
          </w:tcPr>
          <w:p w14:paraId="67EE7ADB" w14:textId="3722FE89" w:rsidR="00100A0A" w:rsidRDefault="00100A0A" w:rsidP="00100A0A">
            <w:pPr>
              <w:jc w:val="center"/>
              <w:rPr>
                <w:rFonts w:ascii="Calibri" w:hAnsi="Calibri" w:cs="Calibri"/>
                <w:color w:val="000000"/>
                <w:bdr w:val="none" w:sz="0" w:space="0" w:color="auto" w:frame="1"/>
                <w:shd w:val="clear" w:color="auto" w:fill="FFFFFF"/>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e5d2-6CnSv2xrRtvJ3xaup5TuTACDdNvOUgS5ZM3_szi-zIqZaC0qaLhn2M8LgktCl2sLVl8xlaC1Oh5s0uyNV1zxV8mqG-zgzSA3sBTbwMHADdguAgCbAA_OYYpUBQz8JjvS4P6AB-WTwWWjSUAy1ekgZ?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3CF1E983">
                <v:shape id="_x0000_i1036" type="#_x0000_t75" style="width:108pt;height:100.8pt">
                  <v:imagedata r:id="rId38" r:href="rId39"/>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c>
          <w:tcPr>
            <w:tcW w:w="4320" w:type="dxa"/>
            <w:vAlign w:val="center"/>
          </w:tcPr>
          <w:p w14:paraId="42EC0890" w14:textId="35012415" w:rsidR="00100A0A" w:rsidRDefault="00100A0A" w:rsidP="00100A0A">
            <w:pPr>
              <w:jc w:val="center"/>
              <w:rPr>
                <w:rFonts w:ascii="Calibri" w:hAnsi="Calibri" w:cs="Calibri"/>
                <w:color w:val="000000"/>
                <w:bdr w:val="none" w:sz="0" w:space="0" w:color="auto" w:frame="1"/>
                <w:shd w:val="clear" w:color="auto" w:fill="FFFFFF"/>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cOgfkaU09zEBlhjVQ__Df72EbBQBUvRutcSl_1_fipRXlUoeclLawMyD_gYEj-HfyVBLLv-0701cmdYLD3F1ECLfFZa-DtAwFy7jfQSk0GAt6JLaN-il3F7rxy-C0WGv-lqWkVqTaUg2LMzzfqbKkBYFIe?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6691264E">
                <v:shape id="_x0000_i1037" type="#_x0000_t75" style="width:100.8pt;height:100.8pt">
                  <v:imagedata r:id="rId40" r:href="rId41"/>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r>
      <w:tr w:rsidR="00100A0A" w14:paraId="3CE1931C" w14:textId="77777777" w:rsidTr="00BF5BD8">
        <w:trPr>
          <w:trHeight w:val="1619"/>
        </w:trPr>
        <w:tc>
          <w:tcPr>
            <w:tcW w:w="4585" w:type="dxa"/>
            <w:vAlign w:val="center"/>
          </w:tcPr>
          <w:p w14:paraId="0EAA2856" w14:textId="4CC8D57F" w:rsidR="00100A0A" w:rsidRDefault="00100A0A" w:rsidP="00100A0A">
            <w:pPr>
              <w:jc w:val="center"/>
              <w:rPr>
                <w:rFonts w:ascii="Calibri" w:hAnsi="Calibri" w:cs="Calibri"/>
                <w:color w:val="000000"/>
                <w:bdr w:val="none" w:sz="0" w:space="0" w:color="auto" w:frame="1"/>
                <w:shd w:val="clear" w:color="auto" w:fill="FFFFFF"/>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eXr9Pr6aNPjr6sfPnu6daDfGdsZ02WexzAIcj-CDYNq1Ko1LsI3w7BniGhUCCblxS6yh3MbowYlDUSL2M7l3wGmRSUKGk05E-b8mx_kOlJhrJF9Oe87L1obwduyZHx4aXgx99CSRSnNlW0EeHyuH8e2JHh?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392C2692">
                <v:shape id="_x0000_i1038" type="#_x0000_t75" style="width:108pt;height:108pt">
                  <v:imagedata r:id="rId42" r:href="rId43"/>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c>
          <w:tcPr>
            <w:tcW w:w="4320" w:type="dxa"/>
            <w:vAlign w:val="center"/>
          </w:tcPr>
          <w:p w14:paraId="30DA2C48" w14:textId="0301111D" w:rsidR="00100A0A" w:rsidRDefault="00100A0A" w:rsidP="00100A0A">
            <w:pPr>
              <w:jc w:val="center"/>
              <w:rPr>
                <w:rFonts w:ascii="Calibri" w:hAnsi="Calibri" w:cs="Calibri"/>
                <w:color w:val="000000"/>
                <w:bdr w:val="none" w:sz="0" w:space="0" w:color="auto" w:frame="1"/>
                <w:shd w:val="clear" w:color="auto" w:fill="FFFFFF"/>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f13HarsIbNCZ1Z5FTFCYrvaZ9oK1dWZF4DsTeAR7pmFSkxDDMqKUkyUn8DTl01zWxd2pK-BjctNdoKkwV74I8C1l0-xROK4PEzCJMsHaU-BWhQZbAOn96GxBr2eoTjqhOsBs-zaAiZkubsb5lQNkU3xCuY?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39ADE48C">
                <v:shape id="_x0000_i1039" type="#_x0000_t75" style="width:108pt;height:108pt">
                  <v:imagedata r:id="rId44" r:href="rId45"/>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r>
    </w:tbl>
    <w:p w14:paraId="55CEAAB1" w14:textId="7DE6A284" w:rsidR="00D14992" w:rsidRDefault="00D14992" w:rsidP="006A587E">
      <w:pPr>
        <w:jc w:val="right"/>
        <w:rPr>
          <w:rFonts w:ascii="Calibri" w:eastAsia="Times New Roman" w:hAnsi="Calibri" w:cs="Calibri"/>
          <w:color w:val="000000"/>
        </w:rPr>
      </w:pPr>
      <w:r>
        <w:rPr>
          <w:rFonts w:ascii="Calibri" w:eastAsia="Times New Roman" w:hAnsi="Calibri" w:cs="Calibri"/>
          <w:color w:val="000000"/>
        </w:rPr>
        <w:t>Table 2</w:t>
      </w:r>
      <w:r w:rsidRPr="0025476C">
        <w:rPr>
          <w:rFonts w:ascii="Calibri" w:eastAsia="Times New Roman" w:hAnsi="Calibri" w:cs="Calibri"/>
          <w:color w:val="000000"/>
        </w:rPr>
        <w:t xml:space="preserve">. </w:t>
      </w:r>
      <w:r>
        <w:rPr>
          <w:rFonts w:ascii="Calibri" w:eastAsia="Times New Roman" w:hAnsi="Calibri" w:cs="Calibri"/>
          <w:color w:val="000000"/>
        </w:rPr>
        <w:t>Result of F10 model object detection</w:t>
      </w:r>
    </w:p>
    <w:p w14:paraId="13F590A0" w14:textId="6C39A049" w:rsidR="00100A0A" w:rsidRDefault="00100A0A" w:rsidP="00D14992">
      <w:pPr>
        <w:jc w:val="center"/>
        <w:rPr>
          <w:rFonts w:ascii="Calibri" w:eastAsia="Times New Roman" w:hAnsi="Calibri" w:cs="Calibri"/>
          <w:color w:val="000000"/>
        </w:rPr>
      </w:pPr>
    </w:p>
    <w:p w14:paraId="79C7051B" w14:textId="631BCEEC" w:rsidR="00100A0A" w:rsidRDefault="00100A0A" w:rsidP="00D14992">
      <w:pPr>
        <w:jc w:val="center"/>
        <w:rPr>
          <w:rFonts w:ascii="Calibri" w:eastAsia="Times New Roman" w:hAnsi="Calibri" w:cs="Calibri"/>
          <w:color w:val="000000"/>
        </w:rPr>
      </w:pPr>
    </w:p>
    <w:p w14:paraId="3CDE2627" w14:textId="316A67A8" w:rsidR="00100A0A" w:rsidRDefault="00100A0A" w:rsidP="00D14992">
      <w:pPr>
        <w:jc w:val="center"/>
        <w:rPr>
          <w:rFonts w:ascii="Calibri" w:eastAsia="Times New Roman" w:hAnsi="Calibri" w:cs="Calibri"/>
          <w:color w:val="000000"/>
        </w:rPr>
      </w:pPr>
    </w:p>
    <w:p w14:paraId="5A17686E" w14:textId="4F0E19FA" w:rsidR="00100A0A" w:rsidRDefault="00100A0A" w:rsidP="00D14992">
      <w:pPr>
        <w:jc w:val="center"/>
        <w:rPr>
          <w:rFonts w:ascii="Calibri" w:eastAsia="Times New Roman" w:hAnsi="Calibri" w:cs="Calibri"/>
          <w:color w:val="000000"/>
        </w:rPr>
      </w:pPr>
    </w:p>
    <w:p w14:paraId="6B0779BD" w14:textId="18D63369" w:rsidR="00100A0A" w:rsidRDefault="00100A0A" w:rsidP="00D14992">
      <w:pPr>
        <w:jc w:val="center"/>
        <w:rPr>
          <w:rFonts w:ascii="Calibri" w:eastAsia="Times New Roman" w:hAnsi="Calibri" w:cs="Calibri"/>
          <w:color w:val="000000"/>
        </w:rPr>
      </w:pPr>
    </w:p>
    <w:p w14:paraId="6C7EFE69" w14:textId="5EF2F5FB" w:rsidR="00100A0A" w:rsidRDefault="00100A0A" w:rsidP="00D14992">
      <w:pPr>
        <w:jc w:val="center"/>
        <w:rPr>
          <w:rFonts w:ascii="Calibri" w:eastAsia="Times New Roman" w:hAnsi="Calibri" w:cs="Calibri"/>
          <w:color w:val="000000"/>
        </w:rPr>
      </w:pPr>
    </w:p>
    <w:p w14:paraId="29D3977F" w14:textId="77777777" w:rsidR="00100A0A" w:rsidRDefault="00100A0A" w:rsidP="00D14992">
      <w:pPr>
        <w:jc w:val="center"/>
        <w:rPr>
          <w:rFonts w:ascii="Calibri" w:eastAsia="Times New Roman" w:hAnsi="Calibri" w:cs="Calibri"/>
          <w:color w:val="000000"/>
        </w:rPr>
      </w:pPr>
    </w:p>
    <w:p w14:paraId="51E67BBC" w14:textId="02AE1BC6" w:rsidR="00100A0A" w:rsidRPr="00FB2CA0" w:rsidRDefault="00100A0A" w:rsidP="00D14992">
      <w:pPr>
        <w:jc w:val="center"/>
        <w:rPr>
          <w:rFonts w:eastAsia="Times New Roman"/>
        </w:rPr>
      </w:pPr>
    </w:p>
    <w:tbl>
      <w:tblPr>
        <w:tblStyle w:val="TableGrid"/>
        <w:tblpPr w:leftFromText="180" w:rightFromText="180" w:vertAnchor="text" w:horzAnchor="margin" w:tblpY="-868"/>
        <w:tblOverlap w:val="never"/>
        <w:tblW w:w="8905" w:type="dxa"/>
        <w:tblLook w:val="04A0" w:firstRow="1" w:lastRow="0" w:firstColumn="1" w:lastColumn="0" w:noHBand="0" w:noVBand="1"/>
      </w:tblPr>
      <w:tblGrid>
        <w:gridCol w:w="4563"/>
        <w:gridCol w:w="4342"/>
      </w:tblGrid>
      <w:tr w:rsidR="00100A0A" w14:paraId="1AB15E42" w14:textId="77777777" w:rsidTr="00100A0A">
        <w:trPr>
          <w:trHeight w:val="2150"/>
        </w:trPr>
        <w:tc>
          <w:tcPr>
            <w:tcW w:w="4563" w:type="dxa"/>
            <w:vAlign w:val="center"/>
          </w:tcPr>
          <w:p w14:paraId="784BD7C4" w14:textId="2B5C7FA6" w:rsidR="00100A0A" w:rsidRDefault="00100A0A" w:rsidP="00100A0A">
            <w:pPr>
              <w:jc w:val="center"/>
              <w:rPr>
                <w:rFonts w:eastAsia="Times New Roman"/>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dbRFrPpBayJMZXIlxyn3BARGv0I965kKmABkx4A9TyTTZp1iP0Uq_-22e8l3T_YkBD86izSDfW6EdPXEUJ87lreI34WxbUSAqn-2U1PrviY2UczqX2jxkLjxqpSD9Q1-049jnFc6HhZ3LlDebPZXtjEHgg?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17BEA929">
                <v:shape id="_x0000_i1040" type="#_x0000_t75" style="width:108pt;height:108pt">
                  <v:imagedata r:id="rId46" r:href="rId47"/>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c>
          <w:tcPr>
            <w:tcW w:w="4342" w:type="dxa"/>
            <w:vAlign w:val="center"/>
          </w:tcPr>
          <w:p w14:paraId="10A16521" w14:textId="70225A1F" w:rsidR="00100A0A" w:rsidRDefault="00100A0A" w:rsidP="00100A0A">
            <w:pPr>
              <w:jc w:val="center"/>
              <w:rPr>
                <w:rFonts w:eastAsia="Times New Roman"/>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fojZczAy3eiz7IoefubZ1zyo8KZJWWjs-MMD3W-gZna5c2gUbL27RwSbiApEpF-792Z0iipXtnwFt8MYYecIV3qpOHm2KpGPjzHpyjgJQf7cbj_PwxS7nVZ6fhB8ljH3EXkVJ4eXHuq_DeDwNDRpIMGJY?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086C3522">
                <v:shape id="_x0000_i1041" type="#_x0000_t75" style="width:108pt;height:108pt">
                  <v:imagedata r:id="rId48" r:href="rId49"/>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r>
      <w:tr w:rsidR="00100A0A" w14:paraId="16467904" w14:textId="77777777" w:rsidTr="00100A0A">
        <w:trPr>
          <w:trHeight w:val="2990"/>
        </w:trPr>
        <w:tc>
          <w:tcPr>
            <w:tcW w:w="4563" w:type="dxa"/>
            <w:vAlign w:val="center"/>
          </w:tcPr>
          <w:p w14:paraId="2179D774" w14:textId="71C52E96" w:rsidR="00100A0A" w:rsidRDefault="00100A0A" w:rsidP="00100A0A">
            <w:pPr>
              <w:jc w:val="center"/>
              <w:rPr>
                <w:rFonts w:eastAsia="Times New Roman"/>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fFEy2BShA9Bau8NG68vWhFL5GqCqIVuwwrDykGWY1FN2iK3sJIP2WWF6Njuqj8lEqS4r8yELkbA3idWJuCuwrfx60KiErq9rvmzPCQqNtZTNEAllIw2SilG-FoI4PVL1tcHOvVVEMxk6AWnG2pixIzeC0?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3A3F0569">
                <v:shape id="_x0000_i1042" type="#_x0000_t75" style="width:108pt;height:108pt">
                  <v:imagedata r:id="rId50" r:href="rId51"/>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c>
          <w:tcPr>
            <w:tcW w:w="4342" w:type="dxa"/>
            <w:vAlign w:val="center"/>
          </w:tcPr>
          <w:p w14:paraId="5A4B4FEF" w14:textId="1970C46F" w:rsidR="00100A0A" w:rsidRDefault="00100A0A" w:rsidP="00100A0A">
            <w:pPr>
              <w:jc w:val="center"/>
              <w:rPr>
                <w:rFonts w:eastAsia="Times New Roman"/>
              </w:rPr>
            </w:pPr>
            <w:r>
              <w:rPr>
                <w:rFonts w:ascii="Calibri" w:hAnsi="Calibri" w:cs="Calibri"/>
                <w:color w:val="000000"/>
                <w:bdr w:val="none" w:sz="0" w:space="0" w:color="auto" w:frame="1"/>
                <w:shd w:val="clear" w:color="auto" w:fill="FFFFFF"/>
              </w:rPr>
              <w:fldChar w:fldCharType="begin"/>
            </w:r>
            <w:r>
              <w:rPr>
                <w:rFonts w:ascii="Calibri" w:hAnsi="Calibri" w:cs="Calibri"/>
                <w:color w:val="000000"/>
                <w:sz w:val="22"/>
                <w:szCs w:val="22"/>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Pr>
                <w:rFonts w:ascii="Calibri" w:hAnsi="Calibri" w:cs="Calibri"/>
                <w:color w:val="000000"/>
                <w:bdr w:val="none" w:sz="0" w:space="0" w:color="auto" w:frame="1"/>
                <w:shd w:val="clear" w:color="auto" w:fill="FFFFFF"/>
              </w:rPr>
              <w:fldChar w:fldCharType="separate"/>
            </w:r>
            <w:r>
              <w:rPr>
                <w:rFonts w:ascii="Calibri" w:hAnsi="Calibri" w:cs="Calibri"/>
                <w:color w:val="000000"/>
                <w:bdr w:val="none" w:sz="0" w:space="0" w:color="auto" w:frame="1"/>
                <w:shd w:val="clear" w:color="auto" w:fill="FFFFFF"/>
              </w:rPr>
              <w:fldChar w:fldCharType="begin"/>
            </w:r>
            <w:r>
              <w:rPr>
                <w:rFonts w:ascii="Calibri" w:hAnsi="Calibri" w:cs="Calibri"/>
                <w:color w:val="000000"/>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Pr>
                <w:rFonts w:ascii="Calibri" w:hAnsi="Calibri" w:cs="Calibri"/>
                <w:color w:val="000000"/>
                <w:bdr w:val="none" w:sz="0" w:space="0" w:color="auto" w:frame="1"/>
                <w:shd w:val="clear" w:color="auto" w:fill="FFFFFF"/>
              </w:rPr>
              <w:fldChar w:fldCharType="separate"/>
            </w:r>
            <w:r w:rsidR="007A6AF9">
              <w:rPr>
                <w:rFonts w:ascii="Calibri" w:hAnsi="Calibri" w:cs="Calibri"/>
                <w:color w:val="000000"/>
                <w:bdr w:val="none" w:sz="0" w:space="0" w:color="auto" w:frame="1"/>
                <w:shd w:val="clear" w:color="auto" w:fill="FFFFFF"/>
              </w:rPr>
              <w:fldChar w:fldCharType="begin"/>
            </w:r>
            <w:r w:rsidR="007A6AF9">
              <w:rPr>
                <w:rFonts w:ascii="Calibri" w:hAnsi="Calibri" w:cs="Calibri"/>
                <w:color w:val="000000"/>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sidR="007A6AF9">
              <w:rPr>
                <w:rFonts w:ascii="Calibri" w:hAnsi="Calibri" w:cs="Calibri"/>
                <w:color w:val="000000"/>
                <w:bdr w:val="none" w:sz="0" w:space="0" w:color="auto" w:frame="1"/>
                <w:shd w:val="clear" w:color="auto" w:fill="FFFFFF"/>
              </w:rPr>
              <w:fldChar w:fldCharType="separate"/>
            </w:r>
            <w:r w:rsidR="004A46FB">
              <w:rPr>
                <w:rFonts w:ascii="Calibri" w:hAnsi="Calibri" w:cs="Calibri"/>
                <w:color w:val="000000"/>
                <w:bdr w:val="none" w:sz="0" w:space="0" w:color="auto" w:frame="1"/>
                <w:shd w:val="clear" w:color="auto" w:fill="FFFFFF"/>
              </w:rPr>
              <w:fldChar w:fldCharType="begin"/>
            </w:r>
            <w:r w:rsidR="004A46FB">
              <w:rPr>
                <w:rFonts w:ascii="Calibri" w:hAnsi="Calibri" w:cs="Calibri"/>
                <w:color w:val="000000"/>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sidR="004A46FB">
              <w:rPr>
                <w:rFonts w:ascii="Calibri" w:hAnsi="Calibri" w:cs="Calibri"/>
                <w:color w:val="000000"/>
                <w:bdr w:val="none" w:sz="0" w:space="0" w:color="auto" w:frame="1"/>
                <w:shd w:val="clear" w:color="auto" w:fill="FFFFFF"/>
              </w:rPr>
              <w:fldChar w:fldCharType="separate"/>
            </w:r>
            <w:r w:rsidR="00C07D58">
              <w:rPr>
                <w:rFonts w:ascii="Calibri" w:hAnsi="Calibri" w:cs="Calibri"/>
                <w:color w:val="000000"/>
                <w:bdr w:val="none" w:sz="0" w:space="0" w:color="auto" w:frame="1"/>
                <w:shd w:val="clear" w:color="auto" w:fill="FFFFFF"/>
              </w:rPr>
              <w:fldChar w:fldCharType="begin"/>
            </w:r>
            <w:r w:rsidR="00C07D58">
              <w:rPr>
                <w:rFonts w:ascii="Calibri" w:hAnsi="Calibri" w:cs="Calibri"/>
                <w:color w:val="000000"/>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sidR="00C07D58">
              <w:rPr>
                <w:rFonts w:ascii="Calibri" w:hAnsi="Calibri" w:cs="Calibri"/>
                <w:color w:val="000000"/>
                <w:bdr w:val="none" w:sz="0" w:space="0" w:color="auto" w:frame="1"/>
                <w:shd w:val="clear" w:color="auto" w:fill="FFFFFF"/>
              </w:rPr>
              <w:fldChar w:fldCharType="separate"/>
            </w:r>
            <w:r w:rsidR="00023D81">
              <w:rPr>
                <w:rFonts w:ascii="Calibri" w:hAnsi="Calibri" w:cs="Calibri"/>
                <w:color w:val="000000"/>
                <w:bdr w:val="none" w:sz="0" w:space="0" w:color="auto" w:frame="1"/>
                <w:shd w:val="clear" w:color="auto" w:fill="FFFFFF"/>
              </w:rPr>
              <w:fldChar w:fldCharType="begin"/>
            </w:r>
            <w:r w:rsidR="00023D81">
              <w:rPr>
                <w:rFonts w:ascii="Calibri" w:hAnsi="Calibri" w:cs="Calibri"/>
                <w:color w:val="000000"/>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sidR="00023D81">
              <w:rPr>
                <w:rFonts w:ascii="Calibri" w:hAnsi="Calibri" w:cs="Calibri"/>
                <w:color w:val="000000"/>
                <w:bdr w:val="none" w:sz="0" w:space="0" w:color="auto" w:frame="1"/>
                <w:shd w:val="clear" w:color="auto" w:fill="FFFFFF"/>
              </w:rPr>
              <w:fldChar w:fldCharType="separate"/>
            </w:r>
            <w:r w:rsidR="00000000">
              <w:rPr>
                <w:rFonts w:ascii="Calibri" w:hAnsi="Calibri" w:cs="Calibri"/>
                <w:color w:val="000000"/>
                <w:bdr w:val="none" w:sz="0" w:space="0" w:color="auto" w:frame="1"/>
                <w:shd w:val="clear" w:color="auto" w:fill="FFFFFF"/>
              </w:rPr>
              <w:fldChar w:fldCharType="begin"/>
            </w:r>
            <w:r w:rsidR="00000000">
              <w:rPr>
                <w:rFonts w:ascii="Calibri" w:hAnsi="Calibri" w:cs="Calibri"/>
                <w:color w:val="000000"/>
                <w:bdr w:val="none" w:sz="0" w:space="0" w:color="auto" w:frame="1"/>
                <w:shd w:val="clear" w:color="auto" w:fill="FFFFFF"/>
              </w:rPr>
              <w:instrText xml:space="preserve"> INCLUDEPICTURE  "https://lh7-rt.googleusercontent.com/docsz/AD_4nXfXUylNVIQQaeWw0PmLY57TcD5maIjRf2Ovy-Kh3K9NRWbB3J8WFozbdMUecr1zCrYajdDVmdA0fanM2RGRlXrlJN7h8CP4IUNHAAev0qQ4dODhMk7hRuoV3pGnc2zfmZWWJleSZS-K7pxDc85yz8haLdbY?key=lPBOPqTIm9t471mWqBXE4g" \* MERGEFORMATINET </w:instrText>
            </w:r>
            <w:r w:rsidR="00000000">
              <w:rPr>
                <w:rFonts w:ascii="Calibri" w:hAnsi="Calibri" w:cs="Calibri"/>
                <w:color w:val="000000"/>
                <w:bdr w:val="none" w:sz="0" w:space="0" w:color="auto" w:frame="1"/>
                <w:shd w:val="clear" w:color="auto" w:fill="FFFFFF"/>
              </w:rPr>
              <w:fldChar w:fldCharType="separate"/>
            </w:r>
            <w:r w:rsidR="00100D9A">
              <w:rPr>
                <w:rFonts w:ascii="Calibri" w:hAnsi="Calibri" w:cs="Calibri"/>
                <w:color w:val="000000"/>
                <w:bdr w:val="none" w:sz="0" w:space="0" w:color="auto" w:frame="1"/>
                <w:shd w:val="clear" w:color="auto" w:fill="FFFFFF"/>
              </w:rPr>
              <w:pict w14:anchorId="1EBF5F7E">
                <v:shape id="_x0000_i1043" type="#_x0000_t75" style="width:115.2pt;height:115.2pt">
                  <v:imagedata r:id="rId52" r:href="rId53"/>
                </v:shape>
              </w:pict>
            </w:r>
            <w:r w:rsidR="00000000">
              <w:rPr>
                <w:rFonts w:ascii="Calibri" w:eastAsiaTheme="minorHAnsi" w:hAnsi="Calibri" w:cs="Calibri"/>
                <w:color w:val="000000"/>
                <w:kern w:val="2"/>
                <w:sz w:val="22"/>
                <w:szCs w:val="22"/>
                <w:bdr w:val="none" w:sz="0" w:space="0" w:color="auto" w:frame="1"/>
                <w:shd w:val="clear" w:color="auto" w:fill="FFFFFF"/>
                <w14:ligatures w14:val="standardContextual"/>
              </w:rPr>
              <w:fldChar w:fldCharType="end"/>
            </w:r>
            <w:r w:rsidR="00023D81">
              <w:rPr>
                <w:rFonts w:ascii="Calibri" w:hAnsi="Calibri" w:cs="Calibri"/>
                <w:color w:val="000000"/>
                <w:bdr w:val="none" w:sz="0" w:space="0" w:color="auto" w:frame="1"/>
                <w:shd w:val="clear" w:color="auto" w:fill="FFFFFF"/>
              </w:rPr>
              <w:fldChar w:fldCharType="end"/>
            </w:r>
            <w:r w:rsidR="00C07D58">
              <w:rPr>
                <w:rFonts w:ascii="Calibri" w:hAnsi="Calibri" w:cs="Calibri"/>
                <w:color w:val="000000"/>
                <w:bdr w:val="none" w:sz="0" w:space="0" w:color="auto" w:frame="1"/>
                <w:shd w:val="clear" w:color="auto" w:fill="FFFFFF"/>
              </w:rPr>
              <w:fldChar w:fldCharType="end"/>
            </w:r>
            <w:r w:rsidR="004A46FB">
              <w:rPr>
                <w:rFonts w:ascii="Calibri" w:hAnsi="Calibri" w:cs="Calibri"/>
                <w:color w:val="000000"/>
                <w:bdr w:val="none" w:sz="0" w:space="0" w:color="auto" w:frame="1"/>
                <w:shd w:val="clear" w:color="auto" w:fill="FFFFFF"/>
              </w:rPr>
              <w:fldChar w:fldCharType="end"/>
            </w:r>
            <w:r w:rsidR="007A6AF9">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r>
              <w:rPr>
                <w:rFonts w:ascii="Calibri" w:hAnsi="Calibri" w:cs="Calibri"/>
                <w:color w:val="000000"/>
                <w:bdr w:val="none" w:sz="0" w:space="0" w:color="auto" w:frame="1"/>
                <w:shd w:val="clear" w:color="auto" w:fill="FFFFFF"/>
              </w:rPr>
              <w:fldChar w:fldCharType="end"/>
            </w:r>
          </w:p>
        </w:tc>
      </w:tr>
      <w:tr w:rsidR="00BF5BD8" w14:paraId="2813F114" w14:textId="77777777" w:rsidTr="00100A0A">
        <w:trPr>
          <w:trHeight w:val="2990"/>
        </w:trPr>
        <w:tc>
          <w:tcPr>
            <w:tcW w:w="4563" w:type="dxa"/>
            <w:vAlign w:val="center"/>
          </w:tcPr>
          <w:p w14:paraId="3FE50E8A" w14:textId="5E8DFE93" w:rsidR="00BF5BD8" w:rsidRDefault="00BF5BD8" w:rsidP="00100A0A">
            <w:pPr>
              <w:jc w:val="center"/>
              <w:rPr>
                <w:rFonts w:ascii="Calibri" w:hAnsi="Calibri" w:cs="Calibri"/>
                <w:color w:val="000000"/>
                <w:bdr w:val="none" w:sz="0" w:space="0" w:color="auto" w:frame="1"/>
                <w:shd w:val="clear" w:color="auto" w:fill="FFFFFF"/>
              </w:rPr>
            </w:pPr>
            <w:r>
              <w:rPr>
                <w:rFonts w:ascii="Calibri" w:hAnsi="Calibri" w:cs="Calibri"/>
                <w:b/>
                <w:bCs/>
                <w:noProof/>
                <w:color w:val="000000"/>
                <w:bdr w:val="none" w:sz="0" w:space="0" w:color="auto" w:frame="1"/>
                <w:shd w:val="clear" w:color="auto" w:fill="FFFFFF"/>
              </w:rPr>
              <w:drawing>
                <wp:inline distT="0" distB="0" distL="0" distR="0" wp14:anchorId="2EAEC277" wp14:editId="331D8300">
                  <wp:extent cx="1400175" cy="1386079"/>
                  <wp:effectExtent l="0" t="0" r="0" b="5080"/>
                  <wp:docPr id="22" name="Picture 22" descr="https://lh7-rt.googleusercontent.com/docsz/AD_4nXfZPIGO2E3nStM4wrrLqcTElsyXrI0jWCzIlMi5JWYUA2s7Us05kNKMvk-zSU0tAA12MXNcejUhJb4S1fJyOrMeBYXWNLXk9nY-5dEdfKIDC5cTO_WPK9V5J2yyh9T9Hk5kTsOCT3GL6RvUHsvDqaWEUBk?key=Yv3FGweKfgyi2B9MO644pW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53" descr="https://lh7-rt.googleusercontent.com/docsz/AD_4nXfZPIGO2E3nStM4wrrLqcTElsyXrI0jWCzIlMi5JWYUA2s7Us05kNKMvk-zSU0tAA12MXNcejUhJb4S1fJyOrMeBYXWNLXk9nY-5dEdfKIDC5cTO_WPK9V5J2yyh9T9Hk5kTsOCT3GL6RvUHsvDqaWEUBk?key=Yv3FGweKfgyi2B9MO644pWY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17164" cy="1402897"/>
                          </a:xfrm>
                          <a:prstGeom prst="rect">
                            <a:avLst/>
                          </a:prstGeom>
                          <a:noFill/>
                          <a:ln>
                            <a:noFill/>
                          </a:ln>
                        </pic:spPr>
                      </pic:pic>
                    </a:graphicData>
                  </a:graphic>
                </wp:inline>
              </w:drawing>
            </w:r>
          </w:p>
        </w:tc>
        <w:tc>
          <w:tcPr>
            <w:tcW w:w="4342" w:type="dxa"/>
            <w:vAlign w:val="center"/>
          </w:tcPr>
          <w:p w14:paraId="516B9A86" w14:textId="61C39A04" w:rsidR="00BF5BD8" w:rsidRDefault="00BF5BD8" w:rsidP="00100A0A">
            <w:pPr>
              <w:jc w:val="center"/>
              <w:rPr>
                <w:rFonts w:ascii="Calibri" w:hAnsi="Calibri" w:cs="Calibri"/>
                <w:color w:val="000000"/>
                <w:bdr w:val="none" w:sz="0" w:space="0" w:color="auto" w:frame="1"/>
                <w:shd w:val="clear" w:color="auto" w:fill="FFFFFF"/>
              </w:rPr>
            </w:pPr>
            <w:r>
              <w:rPr>
                <w:rFonts w:ascii="Calibri" w:hAnsi="Calibri" w:cs="Calibri"/>
                <w:b/>
                <w:bCs/>
                <w:noProof/>
                <w:color w:val="000000"/>
                <w:bdr w:val="none" w:sz="0" w:space="0" w:color="auto" w:frame="1"/>
                <w:shd w:val="clear" w:color="auto" w:fill="FFFFFF"/>
              </w:rPr>
              <w:drawing>
                <wp:inline distT="0" distB="0" distL="0" distR="0" wp14:anchorId="4DE07F02" wp14:editId="226317A5">
                  <wp:extent cx="1476375" cy="1491238"/>
                  <wp:effectExtent l="0" t="0" r="0" b="0"/>
                  <wp:docPr id="23" name="Picture 23" descr="https://lh7-rt.googleusercontent.com/docsz/AD_4nXd70bWqbV_UjD4c-6idiDybYobZ2uoc77RqYy_cRm6Uqo61xE_Rd9_-lIHiFpdXF2DNl_7eOcSm4Ld1TvEDkoiEhmgYPKoIZTuTa1wthkkmspP9v2JMZ0xT2m5Fjyfb3ghZtqbsB1sto4rKhEnyG_aryec?key=Yv3FGweKfgyi2B9MO644pW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59" descr="https://lh7-rt.googleusercontent.com/docsz/AD_4nXd70bWqbV_UjD4c-6idiDybYobZ2uoc77RqYy_cRm6Uqo61xE_Rd9_-lIHiFpdXF2DNl_7eOcSm4Ld1TvEDkoiEhmgYPKoIZTuTa1wthkkmspP9v2JMZ0xT2m5Fjyfb3ghZtqbsB1sto4rKhEnyG_aryec?key=Yv3FGweKfgyi2B9MO644pWY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90792" cy="1505801"/>
                          </a:xfrm>
                          <a:prstGeom prst="rect">
                            <a:avLst/>
                          </a:prstGeom>
                          <a:noFill/>
                          <a:ln>
                            <a:noFill/>
                          </a:ln>
                        </pic:spPr>
                      </pic:pic>
                    </a:graphicData>
                  </a:graphic>
                </wp:inline>
              </w:drawing>
            </w:r>
          </w:p>
        </w:tc>
      </w:tr>
      <w:tr w:rsidR="00BF5BD8" w14:paraId="70523E74" w14:textId="77777777" w:rsidTr="00100A0A">
        <w:trPr>
          <w:trHeight w:val="2990"/>
        </w:trPr>
        <w:tc>
          <w:tcPr>
            <w:tcW w:w="4563" w:type="dxa"/>
            <w:vAlign w:val="center"/>
          </w:tcPr>
          <w:p w14:paraId="4878C302" w14:textId="113409CE" w:rsidR="00BF5BD8" w:rsidRDefault="00BF5BD8" w:rsidP="00100A0A">
            <w:pPr>
              <w:jc w:val="center"/>
              <w:rPr>
                <w:rFonts w:ascii="Calibri" w:hAnsi="Calibri" w:cs="Calibri"/>
                <w:color w:val="000000"/>
                <w:bdr w:val="none" w:sz="0" w:space="0" w:color="auto" w:frame="1"/>
                <w:shd w:val="clear" w:color="auto" w:fill="FFFFFF"/>
              </w:rPr>
            </w:pPr>
            <w:r>
              <w:rPr>
                <w:rFonts w:ascii="Calibri" w:hAnsi="Calibri" w:cs="Calibri"/>
                <w:b/>
                <w:bCs/>
                <w:noProof/>
                <w:color w:val="000000"/>
                <w:bdr w:val="none" w:sz="0" w:space="0" w:color="auto" w:frame="1"/>
                <w:shd w:val="clear" w:color="auto" w:fill="FFFFFF"/>
              </w:rPr>
              <w:drawing>
                <wp:inline distT="0" distB="0" distL="0" distR="0" wp14:anchorId="45252AA8" wp14:editId="1B42EA61">
                  <wp:extent cx="1343025" cy="1347532"/>
                  <wp:effectExtent l="0" t="0" r="0" b="5080"/>
                  <wp:docPr id="24" name="Picture 24" descr="https://lh7-rt.googleusercontent.com/docsz/AD_4nXebmV09jIhomuRRn3h9y1z2LiymrvlOvLWDGU2wsk8iRe8uWjj6sM8ahwwENgxWMFbuoCvfZgpDuL53JuE4TbgrujrT3wcvKRAveL7mF9ZyS3PlqOYkS2AHaNxl7ev_OnJOkom6HBSHWPwfo1sDnerFhPZ0?key=Yv3FGweKfgyi2B9MO644pW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65" descr="https://lh7-rt.googleusercontent.com/docsz/AD_4nXebmV09jIhomuRRn3h9y1z2LiymrvlOvLWDGU2wsk8iRe8uWjj6sM8ahwwENgxWMFbuoCvfZgpDuL53JuE4TbgrujrT3wcvKRAveL7mF9ZyS3PlqOYkS2AHaNxl7ev_OnJOkom6HBSHWPwfo1sDnerFhPZ0?key=Yv3FGweKfgyi2B9MO644pWY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53716" cy="1358258"/>
                          </a:xfrm>
                          <a:prstGeom prst="rect">
                            <a:avLst/>
                          </a:prstGeom>
                          <a:noFill/>
                          <a:ln>
                            <a:noFill/>
                          </a:ln>
                        </pic:spPr>
                      </pic:pic>
                    </a:graphicData>
                  </a:graphic>
                </wp:inline>
              </w:drawing>
            </w:r>
          </w:p>
        </w:tc>
        <w:tc>
          <w:tcPr>
            <w:tcW w:w="4342" w:type="dxa"/>
            <w:vAlign w:val="center"/>
          </w:tcPr>
          <w:p w14:paraId="5BDE0AD4" w14:textId="5CD3EEFF" w:rsidR="00BF5BD8" w:rsidRDefault="00BF5BD8" w:rsidP="00100A0A">
            <w:pPr>
              <w:jc w:val="center"/>
              <w:rPr>
                <w:rFonts w:ascii="Calibri" w:hAnsi="Calibri" w:cs="Calibri"/>
                <w:color w:val="000000"/>
                <w:bdr w:val="none" w:sz="0" w:space="0" w:color="auto" w:frame="1"/>
                <w:shd w:val="clear" w:color="auto" w:fill="FFFFFF"/>
              </w:rPr>
            </w:pPr>
            <w:r>
              <w:rPr>
                <w:rFonts w:ascii="Calibri" w:hAnsi="Calibri" w:cs="Calibri"/>
                <w:b/>
                <w:bCs/>
                <w:noProof/>
                <w:color w:val="000000"/>
                <w:bdr w:val="none" w:sz="0" w:space="0" w:color="auto" w:frame="1"/>
                <w:shd w:val="clear" w:color="auto" w:fill="FFFFFF"/>
              </w:rPr>
              <w:drawing>
                <wp:inline distT="0" distB="0" distL="0" distR="0" wp14:anchorId="3B271B6B" wp14:editId="6407BE91">
                  <wp:extent cx="1419225" cy="1433513"/>
                  <wp:effectExtent l="0" t="0" r="0" b="0"/>
                  <wp:docPr id="25" name="Picture 25" descr="https://lh7-rt.googleusercontent.com/docsz/AD_4nXek5N_DTfjDHPRIYzWBKKnHZk22gokM7OVuU3Ba-ujZwCBdpUG5guEBheUmzhaXUDqy64qOJuH5EOWBGZpH58ikTcCcUZ5a0vufZiWyMTkvSE9pUjS9N8jNqkuO_GxnX7KD4kCbHRbV_UkjkpktkKr5gsyN?key=Yv3FGweKfgyi2B9MO644pW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71" descr="https://lh7-rt.googleusercontent.com/docsz/AD_4nXek5N_DTfjDHPRIYzWBKKnHZk22gokM7OVuU3Ba-ujZwCBdpUG5guEBheUmzhaXUDqy64qOJuH5EOWBGZpH58ikTcCcUZ5a0vufZiWyMTkvSE9pUjS9N8jNqkuO_GxnX7KD4kCbHRbV_UkjkpktkKr5gsyN?key=Yv3FGweKfgyi2B9MO644pWY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27258" cy="1441627"/>
                          </a:xfrm>
                          <a:prstGeom prst="rect">
                            <a:avLst/>
                          </a:prstGeom>
                          <a:noFill/>
                          <a:ln>
                            <a:noFill/>
                          </a:ln>
                        </pic:spPr>
                      </pic:pic>
                    </a:graphicData>
                  </a:graphic>
                </wp:inline>
              </w:drawing>
            </w:r>
          </w:p>
        </w:tc>
      </w:tr>
    </w:tbl>
    <w:p w14:paraId="6A538451" w14:textId="67BEB199" w:rsidR="00100A0A" w:rsidRDefault="00100A0A" w:rsidP="00100A0A">
      <w:pPr>
        <w:pStyle w:val="Heading1"/>
        <w:rPr>
          <w:rFonts w:ascii="Calibri" w:hAnsi="Calibri" w:cs="Calibri"/>
          <w:sz w:val="24"/>
          <w:szCs w:val="24"/>
        </w:rPr>
      </w:pPr>
    </w:p>
    <w:p w14:paraId="19B024C2" w14:textId="157EE8B7" w:rsidR="00100A0A" w:rsidRDefault="00100A0A" w:rsidP="00100A0A"/>
    <w:p w14:paraId="40B27DD6" w14:textId="1A924DEA" w:rsidR="00100A0A" w:rsidRDefault="00100A0A" w:rsidP="00100A0A"/>
    <w:p w14:paraId="6D4F3630" w14:textId="5E92C156" w:rsidR="00100A0A" w:rsidRDefault="00100A0A" w:rsidP="00100A0A"/>
    <w:p w14:paraId="0746CA1F" w14:textId="41C4BD5C" w:rsidR="00100A0A" w:rsidRDefault="00100A0A" w:rsidP="00100A0A"/>
    <w:p w14:paraId="33A151CF" w14:textId="4ECC2E71" w:rsidR="00100A0A" w:rsidRDefault="00100A0A" w:rsidP="00100A0A"/>
    <w:p w14:paraId="0A1E8064" w14:textId="4F303FEA" w:rsidR="00100A0A" w:rsidRDefault="00100A0A" w:rsidP="00100A0A"/>
    <w:p w14:paraId="2037216D" w14:textId="38ED5357" w:rsidR="00100A0A" w:rsidRPr="00100A0A" w:rsidRDefault="00100A0A" w:rsidP="00100A0A"/>
    <w:p w14:paraId="1E23AB89" w14:textId="54EF7ACB" w:rsidR="00430C48" w:rsidRPr="00D27C81" w:rsidRDefault="00BF5BD8" w:rsidP="00100A0A">
      <w:pPr>
        <w:pStyle w:val="Heading1"/>
        <w:rPr>
          <w:rFonts w:ascii="Calibri" w:hAnsi="Calibri" w:cs="Calibri"/>
          <w:sz w:val="24"/>
          <w:szCs w:val="24"/>
        </w:rPr>
      </w:pPr>
      <w:bookmarkStart w:id="12" w:name="_Toc189125704"/>
      <w:r>
        <w:rPr>
          <w:rFonts w:ascii="Calibri" w:hAnsi="Calibri" w:cs="Calibri"/>
          <w:sz w:val="24"/>
          <w:szCs w:val="24"/>
        </w:rPr>
        <w:t xml:space="preserve">1.3 </w:t>
      </w:r>
      <w:r w:rsidR="00430C48" w:rsidRPr="00D27C81">
        <w:rPr>
          <w:rFonts w:ascii="Calibri" w:hAnsi="Calibri" w:cs="Calibri"/>
          <w:sz w:val="24"/>
          <w:szCs w:val="24"/>
        </w:rPr>
        <w:t>Alignment</w:t>
      </w:r>
      <w:bookmarkEnd w:id="12"/>
      <w:r w:rsidR="00430C48" w:rsidRPr="00D27C81">
        <w:rPr>
          <w:rFonts w:ascii="Calibri" w:hAnsi="Calibri" w:cs="Calibri"/>
          <w:sz w:val="24"/>
          <w:szCs w:val="24"/>
        </w:rPr>
        <w:t xml:space="preserve"> </w:t>
      </w:r>
    </w:p>
    <w:p w14:paraId="54723463" w14:textId="1D4CD858" w:rsidR="00BF5BD8" w:rsidRDefault="00BF5BD8" w:rsidP="00BF5BD8">
      <w:pPr>
        <w:jc w:val="lowKashida"/>
        <w:rPr>
          <w:rFonts w:ascii="Calibri" w:hAnsi="Calibri" w:cs="Calibri"/>
          <w:sz w:val="24"/>
          <w:szCs w:val="24"/>
        </w:rPr>
      </w:pPr>
      <w:r w:rsidRPr="00044EB5">
        <w:rPr>
          <w:rFonts w:ascii="Calibri" w:hAnsi="Calibri" w:cs="Calibri"/>
          <w:noProof/>
          <w:sz w:val="24"/>
          <w:szCs w:val="24"/>
        </w:rPr>
        <w:drawing>
          <wp:anchor distT="0" distB="0" distL="114300" distR="114300" simplePos="0" relativeHeight="251671552" behindDoc="0" locked="0" layoutInCell="1" allowOverlap="1" wp14:anchorId="156BAFEB" wp14:editId="28145C58">
            <wp:simplePos x="0" y="0"/>
            <wp:positionH relativeFrom="margin">
              <wp:align>right</wp:align>
            </wp:positionH>
            <wp:positionV relativeFrom="paragraph">
              <wp:posOffset>2268220</wp:posOffset>
            </wp:positionV>
            <wp:extent cx="5943600" cy="3349625"/>
            <wp:effectExtent l="0" t="0" r="0" b="317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600" cy="3349625"/>
                    </a:xfrm>
                    <a:prstGeom prst="rect">
                      <a:avLst/>
                    </a:prstGeom>
                  </pic:spPr>
                </pic:pic>
              </a:graphicData>
            </a:graphic>
            <wp14:sizeRelH relativeFrom="page">
              <wp14:pctWidth>0</wp14:pctWidth>
            </wp14:sizeRelH>
            <wp14:sizeRelV relativeFrom="page">
              <wp14:pctHeight>0</wp14:pctHeight>
            </wp14:sizeRelV>
          </wp:anchor>
        </w:drawing>
      </w:r>
      <w:r w:rsidR="00430C48" w:rsidRPr="00D27C81">
        <w:rPr>
          <w:rFonts w:ascii="Calibri" w:hAnsi="Calibri" w:cs="Calibri"/>
          <w:sz w:val="24"/>
          <w:szCs w:val="24"/>
        </w:rPr>
        <w:t xml:space="preserve">In machine learning and computer vision tasks, ensuring that input images are properly aligned is a critical step in data preparation. Alignment helps standardize images, making them more suitable for model training and reducing variability that could negatively impact performance. Without a structured alignment process, models may struggle with inconsistencies in orientation, </w:t>
      </w:r>
      <w:r>
        <w:rPr>
          <w:rFonts w:ascii="Calibri" w:hAnsi="Calibri" w:cs="Calibri"/>
          <w:sz w:val="24"/>
          <w:szCs w:val="24"/>
        </w:rPr>
        <w:t>leading to poor generalization.</w:t>
      </w:r>
    </w:p>
    <w:p w14:paraId="74AE7A11" w14:textId="77777777" w:rsidR="00BF5BD8" w:rsidRDefault="00BF5BD8" w:rsidP="00430C48">
      <w:pPr>
        <w:jc w:val="lowKashida"/>
        <w:rPr>
          <w:rFonts w:ascii="Calibri" w:hAnsi="Calibri" w:cs="Calibri"/>
          <w:sz w:val="24"/>
          <w:szCs w:val="24"/>
        </w:rPr>
      </w:pPr>
    </w:p>
    <w:p w14:paraId="602CF1F4" w14:textId="77777777" w:rsidR="006A587E" w:rsidRDefault="006A587E" w:rsidP="00430C48">
      <w:pPr>
        <w:jc w:val="lowKashida"/>
        <w:rPr>
          <w:rFonts w:ascii="Calibri" w:hAnsi="Calibri" w:cs="Calibri"/>
          <w:sz w:val="24"/>
          <w:szCs w:val="24"/>
        </w:rPr>
        <w:sectPr w:rsidR="006A587E" w:rsidSect="00100A0A">
          <w:type w:val="continuous"/>
          <w:pgSz w:w="12240" w:h="15840"/>
          <w:pgMar w:top="1440" w:right="1440" w:bottom="1440" w:left="1440" w:header="720" w:footer="720" w:gutter="0"/>
          <w:cols w:num="2" w:space="720"/>
          <w:docGrid w:linePitch="360"/>
        </w:sectPr>
      </w:pPr>
    </w:p>
    <w:p w14:paraId="51B47EFA" w14:textId="250D0A77" w:rsidR="006A587E" w:rsidRDefault="006A587E" w:rsidP="00D4355A">
      <w:pPr>
        <w:jc w:val="center"/>
        <w:rPr>
          <w:rFonts w:ascii="Calibri" w:hAnsi="Calibri" w:cs="Calibri"/>
          <w:sz w:val="24"/>
          <w:szCs w:val="24"/>
        </w:rPr>
        <w:sectPr w:rsidR="006A587E" w:rsidSect="006A587E">
          <w:type w:val="continuous"/>
          <w:pgSz w:w="12240" w:h="15840"/>
          <w:pgMar w:top="1440" w:right="1440" w:bottom="1440" w:left="1440" w:header="720" w:footer="720" w:gutter="0"/>
          <w:cols w:space="720"/>
          <w:docGrid w:linePitch="360"/>
        </w:sectPr>
      </w:pPr>
      <w:r>
        <w:rPr>
          <w:rFonts w:ascii="Calibri" w:hAnsi="Calibri" w:cs="Calibri"/>
          <w:sz w:val="24"/>
          <w:szCs w:val="24"/>
        </w:rPr>
        <w:t xml:space="preserve">Figure </w:t>
      </w:r>
      <w:r w:rsidR="00D4355A">
        <w:rPr>
          <w:rFonts w:ascii="Calibri" w:hAnsi="Calibri" w:cs="Calibri"/>
          <w:sz w:val="24"/>
          <w:szCs w:val="24"/>
        </w:rPr>
        <w:t>8</w:t>
      </w:r>
      <w:r>
        <w:rPr>
          <w:rFonts w:ascii="Calibri" w:hAnsi="Calibri" w:cs="Calibri"/>
          <w:sz w:val="24"/>
          <w:szCs w:val="24"/>
        </w:rPr>
        <w:t xml:space="preserve">. Alignement diagram (including stepts to obtain final rotation ) </w:t>
      </w:r>
    </w:p>
    <w:p w14:paraId="1B226887" w14:textId="374AF562" w:rsidR="00430C48" w:rsidRDefault="00430C48" w:rsidP="00430C48">
      <w:pPr>
        <w:jc w:val="lowKashida"/>
        <w:rPr>
          <w:rFonts w:ascii="Calibri" w:hAnsi="Calibri" w:cs="Calibri"/>
          <w:sz w:val="24"/>
          <w:szCs w:val="24"/>
          <w:rtl/>
        </w:rPr>
      </w:pPr>
      <w:r w:rsidRPr="00D27C81">
        <w:rPr>
          <w:rFonts w:ascii="Calibri" w:hAnsi="Calibri" w:cs="Calibri"/>
          <w:sz w:val="24"/>
          <w:szCs w:val="24"/>
        </w:rPr>
        <w:t>A key asp</w:t>
      </w:r>
      <w:r w:rsidR="00BF5BD8">
        <w:rPr>
          <w:rFonts w:ascii="Calibri" w:hAnsi="Calibri" w:cs="Calibri"/>
          <w:sz w:val="24"/>
          <w:szCs w:val="24"/>
        </w:rPr>
        <w:t>ect of alignment is determining</w:t>
      </w:r>
      <w:r w:rsidRPr="00D27C81">
        <w:rPr>
          <w:rFonts w:ascii="Calibri" w:hAnsi="Calibri" w:cs="Calibri"/>
          <w:sz w:val="24"/>
          <w:szCs w:val="24"/>
        </w:rPr>
        <w:t>a sampling p</w:t>
      </w:r>
      <w:r w:rsidR="00BF5BD8">
        <w:rPr>
          <w:rFonts w:ascii="Calibri" w:hAnsi="Calibri" w:cs="Calibri"/>
          <w:sz w:val="24"/>
          <w:szCs w:val="24"/>
        </w:rPr>
        <w:t xml:space="preserve">oint within the image. Instead </w:t>
      </w:r>
      <w:r w:rsidRPr="00D27C81">
        <w:rPr>
          <w:rFonts w:ascii="Calibri" w:hAnsi="Calibri" w:cs="Calibri"/>
          <w:sz w:val="24"/>
          <w:szCs w:val="24"/>
        </w:rPr>
        <w:t>f relying on arbitrary positions, a point near the cell center is selected. This ensures that analysis focuses on a representative area rather than being affected by irrelevant background noise or edge artifacts. Selecting a sampling point close to the center enhances stability and consistency in image processing.</w:t>
      </w:r>
    </w:p>
    <w:p w14:paraId="1210CCDA" w14:textId="648DD742" w:rsidR="00430C48" w:rsidRPr="00D27C81" w:rsidRDefault="00430C48" w:rsidP="00BF5BD8">
      <w:pPr>
        <w:jc w:val="lowKashida"/>
        <w:rPr>
          <w:rFonts w:ascii="Calibri" w:hAnsi="Calibri" w:cs="Calibri"/>
          <w:sz w:val="24"/>
          <w:szCs w:val="24"/>
        </w:rPr>
      </w:pPr>
      <w:r w:rsidRPr="00D27C81">
        <w:rPr>
          <w:rFonts w:ascii="Calibri" w:hAnsi="Calibri" w:cs="Calibri"/>
          <w:sz w:val="24"/>
          <w:szCs w:val="24"/>
        </w:rPr>
        <w:t>Once the sampling point is established, the next step is to define a grid and orientation. The orientation of the sampling point dictates how the image is aligned, and to introduce controlled variations, a random rotation (0, 90, 180, or 270 degrees) is applied. This method prevents the model from being biased toward a specific directional pattern, making it more adaptable to real-world scenarios where images may not always be captured in the same orientation.</w:t>
      </w:r>
    </w:p>
    <w:p w14:paraId="11BD3061" w14:textId="77777777" w:rsidR="00BF5BD8" w:rsidRDefault="00BF5BD8" w:rsidP="00430C48">
      <w:pPr>
        <w:jc w:val="lowKashida"/>
        <w:rPr>
          <w:rFonts w:ascii="Calibri" w:hAnsi="Calibri" w:cs="Calibri"/>
          <w:sz w:val="24"/>
          <w:szCs w:val="24"/>
        </w:rPr>
      </w:pPr>
    </w:p>
    <w:p w14:paraId="298F7773" w14:textId="0F92E739" w:rsidR="00430C48" w:rsidRPr="00D27C81" w:rsidRDefault="00430C48" w:rsidP="00430C48">
      <w:pPr>
        <w:jc w:val="lowKashida"/>
        <w:rPr>
          <w:rFonts w:ascii="Calibri" w:hAnsi="Calibri" w:cs="Calibri"/>
          <w:sz w:val="24"/>
          <w:szCs w:val="24"/>
        </w:rPr>
      </w:pPr>
      <w:r w:rsidRPr="00D27C81">
        <w:rPr>
          <w:rFonts w:ascii="Calibri" w:hAnsi="Calibri" w:cs="Calibri"/>
          <w:sz w:val="24"/>
          <w:szCs w:val="24"/>
        </w:rPr>
        <w:t>To ensure reproducibility, the alignment data is stored in a pickle file. This file contains key metadata, such as the dominant orientation, allowing for systematic processing in later stages. Storing alignment information ensures that any transformations applied to the images can be traced and re-applied if necessary, maintaining consistency throughout the pipeline.</w:t>
      </w:r>
    </w:p>
    <w:p w14:paraId="7FE64FB7" w14:textId="77777777" w:rsidR="00430C48" w:rsidRPr="00D27C81" w:rsidRDefault="00430C48" w:rsidP="00430C48">
      <w:pPr>
        <w:jc w:val="lowKashida"/>
        <w:rPr>
          <w:rFonts w:ascii="Calibri" w:hAnsi="Calibri" w:cs="Calibri"/>
          <w:sz w:val="24"/>
          <w:szCs w:val="24"/>
        </w:rPr>
      </w:pPr>
      <w:r w:rsidRPr="00D27C81">
        <w:rPr>
          <w:rFonts w:ascii="Calibri" w:hAnsi="Calibri" w:cs="Calibri"/>
          <w:sz w:val="24"/>
          <w:szCs w:val="24"/>
        </w:rPr>
        <w:t>The final aspect of alignment is setting rotation parameters based on dominant orientation metrics. By analyzing the primary direction of the image content, an appropriate rotation angle is assigned to the sampling point. This structured approach to rotation eliminates arbitrary transformations and ensures that images are aligned in a way that enhances model learning.</w:t>
      </w:r>
    </w:p>
    <w:p w14:paraId="2BB20ADB" w14:textId="69A3786B" w:rsidR="00430C48" w:rsidRPr="00BF5BD8" w:rsidRDefault="00430C48" w:rsidP="00BF5BD8">
      <w:pPr>
        <w:jc w:val="lowKashida"/>
        <w:rPr>
          <w:rFonts w:ascii="Calibri" w:hAnsi="Calibri" w:cs="Calibri"/>
          <w:sz w:val="24"/>
          <w:szCs w:val="24"/>
        </w:rPr>
      </w:pPr>
      <w:r w:rsidRPr="00D27C81">
        <w:rPr>
          <w:rFonts w:ascii="Calibri" w:hAnsi="Calibri" w:cs="Calibri"/>
          <w:sz w:val="24"/>
          <w:szCs w:val="24"/>
        </w:rPr>
        <w:t>Alignment plays a crucial role in preparing data for machine learning models. It ensures that images are consistently oriented, minimizes unnecessary variations, and enhances model robustness. By systematically selecting a sampling point, setting orientation, applying controlled rotations, and storing alignment metadata, this process helps create a well-structured dataset that impr</w:t>
      </w:r>
      <w:r w:rsidR="00BF5BD8">
        <w:rPr>
          <w:rFonts w:ascii="Calibri" w:hAnsi="Calibri" w:cs="Calibri"/>
          <w:sz w:val="24"/>
          <w:szCs w:val="24"/>
        </w:rPr>
        <w:t>oves overall model performance.</w:t>
      </w:r>
    </w:p>
    <w:p w14:paraId="6938DDD0" w14:textId="765DEA20" w:rsidR="00D14992" w:rsidRPr="00D27C81" w:rsidRDefault="00A60034" w:rsidP="00D14992">
      <w:pPr>
        <w:pStyle w:val="Heading1"/>
        <w:rPr>
          <w:rFonts w:ascii="Calibri" w:hAnsi="Calibri" w:cs="Calibri"/>
          <w:sz w:val="24"/>
          <w:szCs w:val="24"/>
          <w:rtl/>
        </w:rPr>
      </w:pPr>
      <w:bookmarkStart w:id="13" w:name="_Toc189125705"/>
      <w:r w:rsidRPr="00D27C81">
        <w:rPr>
          <w:rFonts w:ascii="Calibri" w:hAnsi="Calibri" w:cs="Calibri"/>
          <w:sz w:val="24"/>
          <w:szCs w:val="24"/>
        </w:rPr>
        <w:t xml:space="preserve">1.4 </w:t>
      </w:r>
      <w:r w:rsidR="00D14992" w:rsidRPr="00D27C81">
        <w:rPr>
          <w:rFonts w:ascii="Calibri" w:hAnsi="Calibri" w:cs="Calibri"/>
          <w:sz w:val="24"/>
          <w:szCs w:val="24"/>
        </w:rPr>
        <w:t>Image Restoration :</w:t>
      </w:r>
      <w:bookmarkEnd w:id="13"/>
      <w:r w:rsidR="00D14992" w:rsidRPr="00D27C81">
        <w:rPr>
          <w:rFonts w:ascii="Calibri" w:hAnsi="Calibri" w:cs="Calibri"/>
          <w:sz w:val="24"/>
          <w:szCs w:val="24"/>
        </w:rPr>
        <w:t xml:space="preserve"> </w:t>
      </w:r>
    </w:p>
    <w:p w14:paraId="45A25D63" w14:textId="77777777" w:rsidR="00D14992" w:rsidRPr="00D27C81" w:rsidRDefault="00D14992" w:rsidP="00D14992">
      <w:pPr>
        <w:jc w:val="lowKashida"/>
        <w:rPr>
          <w:rFonts w:ascii="Calibri" w:hAnsi="Calibri" w:cs="Calibri"/>
          <w:sz w:val="24"/>
          <w:szCs w:val="24"/>
        </w:rPr>
      </w:pPr>
      <w:r w:rsidRPr="00D27C81">
        <w:rPr>
          <w:rFonts w:ascii="Calibri" w:hAnsi="Calibri" w:cs="Calibri"/>
          <w:sz w:val="24"/>
          <w:szCs w:val="24"/>
        </w:rPr>
        <w:t>Image restoration is a fundamental task in computer vision aimed at reconstructing a high-quality image from a degraded version, counteracting distortions such as noise, blur, or missing details. This field plays a critical role in applications like medical imaging, satellite analysis, and computational photography, where image quality directly impacts downstream tasks and decisions. Image restoration often requires advanced models to accurately recover missing or corrupted information, especially when dealing with real-world degradation scenarios.</w:t>
      </w:r>
    </w:p>
    <w:p w14:paraId="7F01E0E0" w14:textId="6B8FF6D5" w:rsidR="00D14992" w:rsidRPr="00D27C81" w:rsidRDefault="00D14992" w:rsidP="00BF5BD8">
      <w:pPr>
        <w:jc w:val="lowKashida"/>
        <w:rPr>
          <w:rFonts w:ascii="Calibri" w:hAnsi="Calibri" w:cs="Calibri"/>
          <w:sz w:val="24"/>
          <w:szCs w:val="24"/>
        </w:rPr>
      </w:pPr>
      <w:r w:rsidRPr="00D27C81">
        <w:rPr>
          <w:rFonts w:ascii="Calibri" w:hAnsi="Calibri" w:cs="Calibri"/>
          <w:sz w:val="24"/>
          <w:szCs w:val="24"/>
        </w:rPr>
        <w:t xml:space="preserve">In this experiment, the primary goal is to process the raw output of the </w:t>
      </w:r>
      <w:r w:rsidR="00245673" w:rsidRPr="00D27C81">
        <w:rPr>
          <w:rFonts w:ascii="Calibri" w:hAnsi="Calibri" w:cs="Calibri"/>
          <w:sz w:val="24"/>
          <w:szCs w:val="24"/>
        </w:rPr>
        <w:t>F11</w:t>
      </w:r>
      <w:r w:rsidRPr="00D27C81">
        <w:rPr>
          <w:rFonts w:ascii="Calibri" w:hAnsi="Calibri" w:cs="Calibri"/>
          <w:sz w:val="24"/>
          <w:szCs w:val="24"/>
        </w:rPr>
        <w:t xml:space="preserve"> object detection model and apply subsequent refinements to enhance image quality. The </w:t>
      </w:r>
      <w:r w:rsidR="00AD3BEF" w:rsidRPr="00D27C81">
        <w:rPr>
          <w:rFonts w:ascii="Calibri" w:hAnsi="Calibri" w:cs="Calibri"/>
          <w:sz w:val="24"/>
          <w:szCs w:val="24"/>
        </w:rPr>
        <w:t>F11 object detection model</w:t>
      </w:r>
      <w:r w:rsidRPr="00D27C81">
        <w:rPr>
          <w:rFonts w:ascii="Calibri" w:hAnsi="Calibri" w:cs="Calibri"/>
          <w:sz w:val="24"/>
          <w:szCs w:val="24"/>
        </w:rPr>
        <w:t xml:space="preserve"> output serves as the initial input, which undergoes a series of pre-processing steps to align it with the restoration requirements. Following this, advanced architectures such as UNet and Adaptive Sparse Transformer (AST) are employed as the final image restoration networks. These models ensure that both global structure and fine details of the image are accurately reconstructed, producing high-quality ou</w:t>
      </w:r>
      <w:r w:rsidR="00BF5BD8">
        <w:rPr>
          <w:rFonts w:ascii="Calibri" w:hAnsi="Calibri" w:cs="Calibri"/>
          <w:sz w:val="24"/>
          <w:szCs w:val="24"/>
        </w:rPr>
        <w:t>tputs suitable for further use.</w:t>
      </w:r>
    </w:p>
    <w:p w14:paraId="061CE42C" w14:textId="54DDC8A1" w:rsidR="00D14992" w:rsidRPr="00D27C81" w:rsidRDefault="00D14992" w:rsidP="00A60034">
      <w:pPr>
        <w:pStyle w:val="Heading2"/>
        <w:numPr>
          <w:ilvl w:val="2"/>
          <w:numId w:val="23"/>
        </w:numPr>
        <w:rPr>
          <w:rFonts w:ascii="Calibri" w:hAnsi="Calibri" w:cs="Calibri"/>
          <w:color w:val="4472C4" w:themeColor="accent1"/>
          <w:sz w:val="24"/>
          <w:szCs w:val="24"/>
          <w:rtl/>
        </w:rPr>
      </w:pPr>
      <w:bookmarkStart w:id="14" w:name="_Toc189125706"/>
      <w:r w:rsidRPr="00D27C81">
        <w:rPr>
          <w:rFonts w:ascii="Calibri" w:hAnsi="Calibri" w:cs="Calibri"/>
          <w:color w:val="4472C4" w:themeColor="accent1"/>
          <w:sz w:val="24"/>
          <w:szCs w:val="24"/>
        </w:rPr>
        <w:t>Unet :</w:t>
      </w:r>
      <w:bookmarkEnd w:id="14"/>
    </w:p>
    <w:p w14:paraId="1D6A0F21" w14:textId="77777777" w:rsidR="00D14992" w:rsidRPr="00D27C81" w:rsidRDefault="00D14992" w:rsidP="00D14992">
      <w:pPr>
        <w:jc w:val="lowKashida"/>
        <w:rPr>
          <w:rFonts w:ascii="Calibri" w:hAnsi="Calibri" w:cs="Calibri"/>
          <w:sz w:val="24"/>
          <w:szCs w:val="24"/>
        </w:rPr>
      </w:pPr>
      <w:r w:rsidRPr="00D27C81">
        <w:rPr>
          <w:rFonts w:ascii="Calibri" w:hAnsi="Calibri" w:cs="Calibri"/>
          <w:sz w:val="24"/>
          <w:szCs w:val="24"/>
        </w:rPr>
        <w:t>UNet is a convolutional neural network architecture originally designed for biomedical image segmentation but widely adopted for image restoration tasks. Its symmetric encoder-decoder structure enables it to capture multi-scale features while preserving spatial details, making it particularly suitable for tasks like denoising, deblurring, and inpainting.</w:t>
      </w:r>
    </w:p>
    <w:p w14:paraId="08D31FBC" w14:textId="77777777" w:rsidR="00D14992" w:rsidRPr="00D27C81" w:rsidRDefault="00D14992" w:rsidP="00D14992">
      <w:pPr>
        <w:jc w:val="lowKashida"/>
        <w:rPr>
          <w:rFonts w:ascii="Calibri" w:hAnsi="Calibri" w:cs="Calibri"/>
          <w:sz w:val="24"/>
          <w:szCs w:val="24"/>
        </w:rPr>
      </w:pPr>
      <w:r w:rsidRPr="00D27C81">
        <w:rPr>
          <w:rFonts w:ascii="Calibri" w:hAnsi="Calibri" w:cs="Calibri"/>
          <w:sz w:val="24"/>
          <w:szCs w:val="24"/>
        </w:rPr>
        <w:t>The encoder extracts hierarchical features from the input through convolutional and pooling operations, progressively reducing the spatial resolution while enriching the semantic representation. The decoder, in turn, reconstructs the high-resolution image by upsampling these features and integrating them with corresponding high-resolution features from the encoder via skip connections. These skip connections bridge the semantic gap between the encoder and decoder, allowing the network to retain crucial spatial information lost during downsampling.</w:t>
      </w:r>
    </w:p>
    <w:p w14:paraId="2675325C" w14:textId="0AA59618" w:rsidR="00D14992" w:rsidRPr="00D27C81" w:rsidRDefault="00D14992" w:rsidP="00AD3BEF">
      <w:pPr>
        <w:jc w:val="lowKashida"/>
        <w:rPr>
          <w:rFonts w:ascii="Calibri" w:hAnsi="Calibri" w:cs="Calibri"/>
          <w:sz w:val="24"/>
          <w:szCs w:val="24"/>
        </w:rPr>
      </w:pPr>
      <w:r w:rsidRPr="00D27C81">
        <w:rPr>
          <w:rFonts w:ascii="Calibri" w:hAnsi="Calibri" w:cs="Calibri"/>
          <w:sz w:val="24"/>
          <w:szCs w:val="24"/>
        </w:rPr>
        <w:t xml:space="preserve">In this pipeline, UNet processes the pre-processed </w:t>
      </w:r>
      <w:r w:rsidR="00AD3BEF" w:rsidRPr="00D27C81">
        <w:rPr>
          <w:rFonts w:ascii="Calibri" w:hAnsi="Calibri" w:cs="Calibri"/>
          <w:sz w:val="24"/>
          <w:szCs w:val="24"/>
        </w:rPr>
        <w:t>F11 object detection model</w:t>
      </w:r>
      <w:r w:rsidRPr="00D27C81">
        <w:rPr>
          <w:rFonts w:ascii="Calibri" w:hAnsi="Calibri" w:cs="Calibri"/>
          <w:sz w:val="24"/>
          <w:szCs w:val="24"/>
        </w:rPr>
        <w:t xml:space="preserve"> output, refining the coarse features and ensuring the reconstructed image aligns with the desired quality standards. Its ability to balance global context with local details makes it highly effective in scenarios requiring fine-grained restoration. Furthermore, its relatively lightweight architecture ensures efficient training and inference, making it an excellent choice for iterative refinement of </w:t>
      </w:r>
      <w:r w:rsidR="00245673" w:rsidRPr="00D27C81">
        <w:rPr>
          <w:rFonts w:ascii="Calibri" w:hAnsi="Calibri" w:cs="Calibri"/>
          <w:sz w:val="24"/>
          <w:szCs w:val="24"/>
        </w:rPr>
        <w:t>F11</w:t>
      </w:r>
      <w:r w:rsidRPr="00D27C81">
        <w:rPr>
          <w:rFonts w:ascii="Calibri" w:hAnsi="Calibri" w:cs="Calibri"/>
          <w:sz w:val="24"/>
          <w:szCs w:val="24"/>
        </w:rPr>
        <w:t>-derived data.</w:t>
      </w:r>
    </w:p>
    <w:p w14:paraId="7919BCB3" w14:textId="77777777" w:rsidR="00D14992" w:rsidRPr="006972F4" w:rsidRDefault="00D14992" w:rsidP="00D14992">
      <w:pPr>
        <w:jc w:val="both"/>
      </w:pPr>
    </w:p>
    <w:p w14:paraId="6B691197" w14:textId="4A742F00" w:rsidR="00D14992" w:rsidRPr="00D27C81" w:rsidRDefault="00A60034" w:rsidP="00A60034">
      <w:pPr>
        <w:pStyle w:val="Heading2"/>
        <w:numPr>
          <w:ilvl w:val="3"/>
          <w:numId w:val="24"/>
        </w:numPr>
        <w:rPr>
          <w:rFonts w:ascii="Calibri" w:hAnsi="Calibri" w:cs="Calibri"/>
          <w:color w:val="4472C4" w:themeColor="accent1"/>
          <w:sz w:val="24"/>
          <w:szCs w:val="24"/>
          <w:rtl/>
        </w:rPr>
      </w:pPr>
      <w:bookmarkStart w:id="15" w:name="_Toc189125707"/>
      <w:r w:rsidRPr="00D27C81">
        <w:rPr>
          <w:rFonts w:ascii="Calibri" w:hAnsi="Calibri" w:cs="Calibri"/>
          <w:color w:val="4472C4" w:themeColor="accent1"/>
          <w:sz w:val="24"/>
          <w:szCs w:val="24"/>
        </w:rPr>
        <w:t>A</w:t>
      </w:r>
      <w:r w:rsidR="00D14992" w:rsidRPr="00D27C81">
        <w:rPr>
          <w:rFonts w:ascii="Calibri" w:hAnsi="Calibri" w:cs="Calibri"/>
          <w:color w:val="4472C4" w:themeColor="accent1"/>
          <w:sz w:val="24"/>
          <w:szCs w:val="24"/>
        </w:rPr>
        <w:t>ST</w:t>
      </w:r>
      <w:bookmarkEnd w:id="15"/>
      <w:r w:rsidR="00D14992" w:rsidRPr="00D27C81">
        <w:rPr>
          <w:rFonts w:ascii="Calibri" w:hAnsi="Calibri" w:cs="Calibri"/>
          <w:color w:val="4472C4" w:themeColor="accent1"/>
          <w:sz w:val="24"/>
          <w:szCs w:val="24"/>
        </w:rPr>
        <w:t xml:space="preserve"> </w:t>
      </w:r>
    </w:p>
    <w:p w14:paraId="38D4C3B8" w14:textId="77777777" w:rsidR="00D14992" w:rsidRPr="00D27C81" w:rsidRDefault="00D14992" w:rsidP="00D14992">
      <w:pPr>
        <w:jc w:val="lowKashida"/>
        <w:rPr>
          <w:rFonts w:ascii="Calibri" w:hAnsi="Calibri" w:cs="Calibri"/>
          <w:sz w:val="24"/>
          <w:szCs w:val="24"/>
        </w:rPr>
      </w:pPr>
      <w:r w:rsidRPr="00D27C81">
        <w:rPr>
          <w:rFonts w:ascii="Calibri" w:hAnsi="Calibri" w:cs="Calibri"/>
          <w:sz w:val="24"/>
          <w:szCs w:val="24"/>
        </w:rPr>
        <w:t>The Adaptive Sparse Transformer (AST) represents a state-of-the-art approach to image restoration, leveraging the strengths of transformer-based architectures to handle complex and high-resolution data. AST is specifically designed to overcome the limitations of convolutional models by capturing long-range dependencies and focusing computational resources on the most relevant regions through its sparse attention mechanism.</w:t>
      </w:r>
    </w:p>
    <w:p w14:paraId="5565390B" w14:textId="6CE90FA5" w:rsidR="00D14992" w:rsidRPr="00D27C81" w:rsidRDefault="00D14992" w:rsidP="00AD3BEF">
      <w:pPr>
        <w:jc w:val="lowKashida"/>
        <w:rPr>
          <w:rFonts w:ascii="Calibri" w:hAnsi="Calibri" w:cs="Calibri"/>
          <w:sz w:val="24"/>
          <w:szCs w:val="24"/>
        </w:rPr>
      </w:pPr>
      <w:r w:rsidRPr="00D27C81">
        <w:rPr>
          <w:rFonts w:ascii="Calibri" w:hAnsi="Calibri" w:cs="Calibri"/>
          <w:sz w:val="24"/>
          <w:szCs w:val="24"/>
        </w:rPr>
        <w:t xml:space="preserve">The adaptive sparse attention module in AST selectively identifies and processes the most important areas of the image, reducing computational overhead while retaining essential features. This mechanism ensures that the model remains efficient even when handling high-resolution </w:t>
      </w:r>
      <w:r w:rsidR="00AD3BEF" w:rsidRPr="00D27C81">
        <w:rPr>
          <w:rFonts w:ascii="Calibri" w:hAnsi="Calibri" w:cs="Calibri"/>
          <w:sz w:val="24"/>
          <w:szCs w:val="24"/>
        </w:rPr>
        <w:t>F11 object detection model</w:t>
      </w:r>
      <w:r w:rsidRPr="00D27C81">
        <w:rPr>
          <w:rFonts w:ascii="Calibri" w:hAnsi="Calibri" w:cs="Calibri"/>
          <w:sz w:val="24"/>
          <w:szCs w:val="24"/>
        </w:rPr>
        <w:t xml:space="preserve"> outputs. Moreover, AST incorporates an attentive feature refinement module, which iteratively enhances multi-scale features by integrating global context with local details. This enables AST to excel in reconstructing intricate textures and resolving severe distortions.</w:t>
      </w:r>
    </w:p>
    <w:p w14:paraId="274A349D" w14:textId="63C0528A" w:rsidR="00D14992" w:rsidRPr="00D27C81" w:rsidRDefault="00D14992" w:rsidP="00AD3BEF">
      <w:pPr>
        <w:jc w:val="lowKashida"/>
        <w:rPr>
          <w:rFonts w:ascii="Calibri" w:hAnsi="Calibri" w:cs="Calibri"/>
          <w:sz w:val="24"/>
          <w:szCs w:val="24"/>
          <w:rtl/>
        </w:rPr>
      </w:pPr>
      <w:r w:rsidRPr="00D27C81">
        <w:rPr>
          <w:rFonts w:ascii="Calibri" w:hAnsi="Calibri" w:cs="Calibri"/>
          <w:sz w:val="24"/>
          <w:szCs w:val="24"/>
        </w:rPr>
        <w:t xml:space="preserve">In this framework, AST takes the pre-processed </w:t>
      </w:r>
      <w:r w:rsidR="00AD3BEF" w:rsidRPr="00D27C81">
        <w:rPr>
          <w:rFonts w:ascii="Calibri" w:hAnsi="Calibri" w:cs="Calibri"/>
          <w:sz w:val="24"/>
          <w:szCs w:val="24"/>
        </w:rPr>
        <w:t>F11 object detection model</w:t>
      </w:r>
      <w:r w:rsidRPr="00D27C81">
        <w:rPr>
          <w:rFonts w:ascii="Calibri" w:hAnsi="Calibri" w:cs="Calibri"/>
          <w:sz w:val="24"/>
          <w:szCs w:val="24"/>
        </w:rPr>
        <w:t xml:space="preserve"> output as input and performs sophisticated restorations to produce high-quality images. Its transformer backbone allows it to model dependencies across large spatial regions, making it particularly well-suited for restoration tasks involving significant noise, occlusions, or complex degradation patterns. While computationally more intensive than UNet, AST's ability to deliver superior restoration quality justifies its application in tasks where precision is paramount.</w:t>
      </w:r>
    </w:p>
    <w:p w14:paraId="64D127CD" w14:textId="5EC6939B" w:rsidR="00D14992" w:rsidRPr="00C05E82" w:rsidRDefault="00D27C81" w:rsidP="00A60034">
      <w:pPr>
        <w:pStyle w:val="Heading2"/>
        <w:numPr>
          <w:ilvl w:val="4"/>
          <w:numId w:val="24"/>
        </w:numPr>
      </w:pPr>
      <w:bookmarkStart w:id="16" w:name="_Toc189125708"/>
      <w:r>
        <w:rPr>
          <w:rFonts w:ascii="Calibri" w:hAnsi="Calibri" w:cs="Calibri"/>
          <w:color w:val="4472C4" w:themeColor="accent1"/>
          <w:sz w:val="24"/>
          <w:szCs w:val="24"/>
        </w:rPr>
        <w:t xml:space="preserve">Training Setup and </w:t>
      </w:r>
      <w:r w:rsidR="00D14992" w:rsidRPr="00D27C81">
        <w:rPr>
          <w:rFonts w:ascii="Calibri" w:hAnsi="Calibri" w:cs="Calibri"/>
          <w:color w:val="4472C4" w:themeColor="accent1"/>
          <w:sz w:val="24"/>
          <w:szCs w:val="24"/>
        </w:rPr>
        <w:t>Performance Evaluation</w:t>
      </w:r>
      <w:r w:rsidR="00D14992" w:rsidRPr="00D27C81">
        <w:rPr>
          <w:rFonts w:hint="cs"/>
          <w:color w:val="4472C4" w:themeColor="accent1"/>
          <w:rtl/>
        </w:rPr>
        <w:t xml:space="preserve"> </w:t>
      </w:r>
      <w:r w:rsidR="00D14992">
        <w:rPr>
          <w:rFonts w:hint="cs"/>
          <w:rtl/>
        </w:rPr>
        <w:t>:</w:t>
      </w:r>
      <w:bookmarkEnd w:id="16"/>
      <w:r w:rsidR="00D14992">
        <w:rPr>
          <w:rFonts w:hint="cs"/>
          <w:rtl/>
        </w:rPr>
        <w:t xml:space="preserve"> </w:t>
      </w:r>
    </w:p>
    <w:p w14:paraId="46F0C93A" w14:textId="77777777" w:rsidR="00D14992" w:rsidRPr="00D27C81" w:rsidRDefault="00D14992" w:rsidP="00D14992">
      <w:pPr>
        <w:jc w:val="lowKashida"/>
        <w:rPr>
          <w:rFonts w:ascii="Calibri" w:hAnsi="Calibri" w:cs="Calibri"/>
          <w:sz w:val="24"/>
          <w:szCs w:val="24"/>
        </w:rPr>
      </w:pPr>
      <w:r w:rsidRPr="00D27C81">
        <w:rPr>
          <w:rFonts w:ascii="Calibri" w:hAnsi="Calibri" w:cs="Calibri"/>
          <w:sz w:val="24"/>
          <w:szCs w:val="24"/>
        </w:rPr>
        <w:t>The training framework was meticulously designed to achieve high-performance results in matrix reconstruction tasks. The configuration utilized a batch size of 1 with an input patch size of 159, ensuring precise processing of individual data samples. The training process spanned a total of 1000 epochs, reflecting the model's emphasis on thorough learning over extended periods. An initial learning rate of 0.0002 was employed, which facilitated stable gradient updates during the early stages of training, avoiding abrupt changes in the optimization process.</w:t>
      </w:r>
    </w:p>
    <w:p w14:paraId="1E64832D" w14:textId="77777777" w:rsidR="00D14992" w:rsidRPr="00D27C81" w:rsidRDefault="00D14992" w:rsidP="00D14992">
      <w:pPr>
        <w:jc w:val="lowKashida"/>
        <w:rPr>
          <w:rFonts w:ascii="Calibri" w:hAnsi="Calibri" w:cs="Calibri"/>
          <w:sz w:val="24"/>
          <w:szCs w:val="24"/>
        </w:rPr>
      </w:pPr>
      <w:r w:rsidRPr="00D27C81">
        <w:rPr>
          <w:rFonts w:ascii="Calibri" w:hAnsi="Calibri" w:cs="Calibri"/>
          <w:sz w:val="24"/>
          <w:szCs w:val="24"/>
        </w:rPr>
        <w:t>To optimize the model’s parameters, the AdamW optimizer was utilized. AdamW, known for its adaptive learning rate capabilities and decoupled weight decay, is particularly well-suited for large-scale deep learning tasks. This choice of optimizer effectively balanced convergence speed and generalization performance, critical for complex reconstruction problems.</w:t>
      </w:r>
    </w:p>
    <w:p w14:paraId="1109054E" w14:textId="22B0633C" w:rsidR="00D14992" w:rsidRPr="00D27C81" w:rsidRDefault="00D14992" w:rsidP="00D14992">
      <w:pPr>
        <w:jc w:val="lowKashida"/>
        <w:rPr>
          <w:rFonts w:ascii="Calibri" w:hAnsi="Calibri" w:cs="Calibri"/>
          <w:sz w:val="24"/>
          <w:szCs w:val="24"/>
        </w:rPr>
      </w:pPr>
      <w:r w:rsidRPr="00D27C81">
        <w:rPr>
          <w:rFonts w:ascii="Calibri" w:hAnsi="Calibri" w:cs="Calibri"/>
          <w:sz w:val="24"/>
          <w:szCs w:val="24"/>
        </w:rPr>
        <w:t>The computational demands of training were efficiently managed through GPU acceleration (GPU 0). Leveraging high-performance hardware significantly reduced the runtime per epoch and ensured that the model could process large datasets with intricate details. The learning rate scheduler further enhanced the training dynamics by employing a dual-phase approach: an initial warmup phase allowed the model to stabilize during the early epochs, while a CosineAnnealing strategy gradually reduced the learning rate as training progressed, facilitating  convergence to an optimal solution.</w:t>
      </w:r>
    </w:p>
    <w:p w14:paraId="221D3E68" w14:textId="77777777" w:rsidR="00D14992" w:rsidRPr="00D27C81" w:rsidRDefault="00D14992" w:rsidP="00DC4398">
      <w:pPr>
        <w:jc w:val="lowKashida"/>
        <w:rPr>
          <w:rFonts w:ascii="Calibri" w:hAnsi="Calibri" w:cs="Calibri"/>
          <w:sz w:val="24"/>
          <w:szCs w:val="24"/>
        </w:rPr>
      </w:pPr>
      <w:r w:rsidRPr="00D27C81">
        <w:rPr>
          <w:rFonts w:ascii="Calibri" w:hAnsi="Calibri" w:cs="Calibri"/>
          <w:sz w:val="24"/>
          <w:szCs w:val="24"/>
        </w:rPr>
        <w:t>To expedite the training process, pretrained weights were loaded at the beginning of the retraining phase. This initialization leveraged prior knowledge, enabling the model to converge more efficiently while reducing the number of iterations required to achieve high performance.</w:t>
      </w:r>
    </w:p>
    <w:p w14:paraId="56EFD0AE" w14:textId="77777777" w:rsidR="00D14992" w:rsidRPr="00D27C81" w:rsidRDefault="00D14992" w:rsidP="00DC4398">
      <w:pPr>
        <w:jc w:val="lowKashida"/>
        <w:rPr>
          <w:rFonts w:ascii="Calibri" w:hAnsi="Calibri" w:cs="Calibri"/>
          <w:sz w:val="24"/>
          <w:szCs w:val="24"/>
        </w:rPr>
      </w:pPr>
      <w:r w:rsidRPr="00D27C81">
        <w:rPr>
          <w:rFonts w:ascii="Calibri" w:hAnsi="Calibri" w:cs="Calibri"/>
          <w:sz w:val="24"/>
          <w:szCs w:val="24"/>
        </w:rPr>
        <w:t>The training process was computationally intensive, with each epoch requiring approximately 1.5 hours to complete. This substantial time investment underscores the complexity of the task and the computational rigor required for effective model optimization. Despite the lengthy training time, the framework successfully utilized these resources to achieve significant performance gains.</w:t>
      </w:r>
    </w:p>
    <w:p w14:paraId="49258631" w14:textId="5FA70963" w:rsidR="00D14992" w:rsidRPr="00D27C81" w:rsidRDefault="00D14992" w:rsidP="00DC4398">
      <w:pPr>
        <w:jc w:val="lowKashida"/>
        <w:rPr>
          <w:rFonts w:ascii="Calibri" w:hAnsi="Calibri" w:cs="Calibri"/>
          <w:sz w:val="24"/>
          <w:szCs w:val="24"/>
        </w:rPr>
      </w:pPr>
      <w:r w:rsidRPr="00D27C81">
        <w:rPr>
          <w:rFonts w:ascii="Calibri" w:hAnsi="Calibri" w:cs="Calibri"/>
          <w:sz w:val="24"/>
          <w:szCs w:val="24"/>
        </w:rPr>
        <w:t xml:space="preserve">During epoch </w:t>
      </w:r>
      <w:r w:rsidR="00DC4398" w:rsidRPr="00D27C81">
        <w:rPr>
          <w:rFonts w:ascii="Calibri" w:hAnsi="Calibri" w:cs="Calibri"/>
          <w:sz w:val="24"/>
          <w:szCs w:val="24"/>
        </w:rPr>
        <w:t>1000</w:t>
      </w:r>
      <w:r w:rsidRPr="00D27C81">
        <w:rPr>
          <w:rFonts w:ascii="Calibri" w:hAnsi="Calibri" w:cs="Calibri"/>
          <w:sz w:val="24"/>
          <w:szCs w:val="24"/>
        </w:rPr>
        <w:t>, key performance metrics were evaluated to assess the model’s progress. The Peak Signal-to-Noise Ratio (PSNR), a critical metric for measuring reconstruction quality, was calculated as 32.86 dB between the input and ground truth matrix. This value reflects a substantial improvement in matrix reconstruction accuracy and highlights the model's capability to recover fine-grained details from the input data.</w:t>
      </w:r>
    </w:p>
    <w:p w14:paraId="671F6DD2" w14:textId="1037D471" w:rsidR="00A60034" w:rsidRDefault="00D14992" w:rsidP="00D27C81">
      <w:pPr>
        <w:jc w:val="lowKashida"/>
        <w:rPr>
          <w:rFonts w:ascii="Calibri" w:hAnsi="Calibri" w:cs="Calibri"/>
          <w:sz w:val="24"/>
          <w:szCs w:val="24"/>
        </w:rPr>
      </w:pPr>
      <w:r w:rsidRPr="00D27C81">
        <w:rPr>
          <w:rFonts w:ascii="Calibri" w:hAnsi="Calibri" w:cs="Calibri"/>
          <w:sz w:val="24"/>
          <w:szCs w:val="24"/>
        </w:rPr>
        <w:t>The results of this training setup demonstrate the effectiveness of the chosen strategies, including the use of AdamW, learning rate scheduling, and pretrained weights, in addressing computationally demanding reconstruction tasks. The model's ability to achieve high PSNR values at an intermediate epoch underscores its potential for further improvement with continued training and optimization. This study highlights the critical interplay between advanced training techniques and computational resources in achieving state-of-the-art performance in matrix reconstruction tasks.</w:t>
      </w:r>
    </w:p>
    <w:p w14:paraId="48DDA3D4" w14:textId="79E2DF5E" w:rsidR="006A587E" w:rsidRDefault="006A587E" w:rsidP="00D27C81">
      <w:pPr>
        <w:jc w:val="lowKashida"/>
        <w:rPr>
          <w:rFonts w:ascii="Calibri" w:hAnsi="Calibri" w:cs="Calibri"/>
          <w:sz w:val="24"/>
          <w:szCs w:val="24"/>
        </w:rPr>
      </w:pPr>
    </w:p>
    <w:p w14:paraId="0FA013CF" w14:textId="0B24AD04" w:rsidR="006A587E" w:rsidRDefault="006A587E" w:rsidP="00D27C81">
      <w:pPr>
        <w:jc w:val="lowKashida"/>
        <w:rPr>
          <w:rFonts w:ascii="Calibri" w:hAnsi="Calibri" w:cs="Calibri"/>
          <w:sz w:val="24"/>
          <w:szCs w:val="24"/>
        </w:rPr>
      </w:pPr>
    </w:p>
    <w:p w14:paraId="190E2A81" w14:textId="4F81453E" w:rsidR="006A587E" w:rsidRDefault="006A587E" w:rsidP="00D27C81">
      <w:pPr>
        <w:jc w:val="lowKashida"/>
        <w:rPr>
          <w:rFonts w:ascii="Calibri" w:hAnsi="Calibri" w:cs="Calibri"/>
          <w:sz w:val="24"/>
          <w:szCs w:val="24"/>
        </w:rPr>
      </w:pPr>
    </w:p>
    <w:p w14:paraId="2D4A4613" w14:textId="156F059F" w:rsidR="006A587E" w:rsidRDefault="006A587E" w:rsidP="00D27C81">
      <w:pPr>
        <w:jc w:val="lowKashida"/>
        <w:rPr>
          <w:rFonts w:ascii="Calibri" w:hAnsi="Calibri" w:cs="Calibri"/>
          <w:sz w:val="24"/>
          <w:szCs w:val="24"/>
        </w:rPr>
      </w:pPr>
    </w:p>
    <w:p w14:paraId="5F375982" w14:textId="6971CBA2" w:rsidR="006A587E" w:rsidRDefault="006A587E" w:rsidP="00D27C81">
      <w:pPr>
        <w:jc w:val="lowKashida"/>
        <w:rPr>
          <w:rFonts w:ascii="Calibri" w:hAnsi="Calibri" w:cs="Calibri"/>
          <w:sz w:val="24"/>
          <w:szCs w:val="24"/>
        </w:rPr>
      </w:pPr>
    </w:p>
    <w:p w14:paraId="4D9DE5E9" w14:textId="3D89F03D" w:rsidR="006A587E" w:rsidRDefault="006A587E" w:rsidP="00D27C81">
      <w:pPr>
        <w:jc w:val="lowKashida"/>
        <w:rPr>
          <w:rFonts w:ascii="Calibri" w:hAnsi="Calibri" w:cs="Calibri"/>
          <w:sz w:val="24"/>
          <w:szCs w:val="24"/>
        </w:rPr>
      </w:pPr>
    </w:p>
    <w:p w14:paraId="6FD230C5" w14:textId="6DA5E2E2" w:rsidR="006A587E" w:rsidRDefault="006A587E" w:rsidP="00D27C81">
      <w:pPr>
        <w:jc w:val="lowKashida"/>
        <w:rPr>
          <w:rFonts w:ascii="Calibri" w:hAnsi="Calibri" w:cs="Calibri"/>
          <w:sz w:val="24"/>
          <w:szCs w:val="24"/>
        </w:rPr>
      </w:pPr>
    </w:p>
    <w:p w14:paraId="0FFDF8E8" w14:textId="1D42990D" w:rsidR="006A587E" w:rsidRDefault="006A587E" w:rsidP="00D27C81">
      <w:pPr>
        <w:jc w:val="lowKashida"/>
        <w:rPr>
          <w:rFonts w:ascii="Calibri" w:hAnsi="Calibri" w:cs="Calibri"/>
          <w:sz w:val="24"/>
          <w:szCs w:val="24"/>
        </w:rPr>
      </w:pPr>
    </w:p>
    <w:p w14:paraId="1EF6471D" w14:textId="6912F0A2" w:rsidR="006A587E" w:rsidRDefault="006A587E" w:rsidP="00D27C81">
      <w:pPr>
        <w:jc w:val="lowKashida"/>
        <w:rPr>
          <w:rFonts w:ascii="Calibri" w:hAnsi="Calibri" w:cs="Calibri"/>
          <w:sz w:val="24"/>
          <w:szCs w:val="24"/>
        </w:rPr>
      </w:pPr>
    </w:p>
    <w:p w14:paraId="16A67389" w14:textId="0AAB0BD7" w:rsidR="006A587E" w:rsidRDefault="006A587E" w:rsidP="00D27C81">
      <w:pPr>
        <w:jc w:val="lowKashida"/>
        <w:rPr>
          <w:rFonts w:ascii="Calibri" w:hAnsi="Calibri" w:cs="Calibri"/>
          <w:sz w:val="24"/>
          <w:szCs w:val="24"/>
        </w:rPr>
      </w:pPr>
    </w:p>
    <w:p w14:paraId="5EF1EC01" w14:textId="01F7C559" w:rsidR="006A587E" w:rsidRDefault="006A587E" w:rsidP="00D27C81">
      <w:pPr>
        <w:jc w:val="lowKashida"/>
        <w:rPr>
          <w:rFonts w:ascii="Calibri" w:hAnsi="Calibri" w:cs="Calibri"/>
          <w:sz w:val="24"/>
          <w:szCs w:val="24"/>
        </w:rPr>
      </w:pPr>
    </w:p>
    <w:p w14:paraId="195A98CA" w14:textId="43A42C5E" w:rsidR="006A587E" w:rsidRDefault="006A587E" w:rsidP="00D27C81">
      <w:pPr>
        <w:jc w:val="lowKashida"/>
        <w:rPr>
          <w:rFonts w:ascii="Calibri" w:hAnsi="Calibri" w:cs="Calibri"/>
          <w:sz w:val="24"/>
          <w:szCs w:val="24"/>
        </w:rPr>
      </w:pPr>
    </w:p>
    <w:p w14:paraId="0C46D85C" w14:textId="14E6FC78" w:rsidR="006A587E" w:rsidRDefault="006A587E" w:rsidP="00D27C81">
      <w:pPr>
        <w:jc w:val="lowKashida"/>
        <w:rPr>
          <w:rFonts w:ascii="Calibri" w:hAnsi="Calibri" w:cs="Calibri"/>
          <w:sz w:val="24"/>
          <w:szCs w:val="24"/>
        </w:rPr>
      </w:pPr>
    </w:p>
    <w:p w14:paraId="7C704029" w14:textId="795A6A6A" w:rsidR="006A587E" w:rsidRDefault="006A587E" w:rsidP="00D27C81">
      <w:pPr>
        <w:jc w:val="lowKashida"/>
        <w:rPr>
          <w:rFonts w:ascii="Calibri" w:hAnsi="Calibri" w:cs="Calibri"/>
          <w:sz w:val="24"/>
          <w:szCs w:val="24"/>
        </w:rPr>
      </w:pPr>
    </w:p>
    <w:p w14:paraId="1CB158B9" w14:textId="5AA5808E" w:rsidR="006A587E" w:rsidRDefault="006A587E" w:rsidP="00D27C81">
      <w:pPr>
        <w:jc w:val="lowKashida"/>
        <w:rPr>
          <w:rFonts w:ascii="Calibri" w:hAnsi="Calibri" w:cs="Calibri"/>
          <w:sz w:val="24"/>
          <w:szCs w:val="24"/>
        </w:rPr>
      </w:pPr>
    </w:p>
    <w:tbl>
      <w:tblPr>
        <w:tblStyle w:val="TableGrid"/>
        <w:tblpPr w:leftFromText="180" w:rightFromText="180" w:vertAnchor="text" w:horzAnchor="margin" w:tblpY="550"/>
        <w:tblOverlap w:val="never"/>
        <w:tblW w:w="9216" w:type="dxa"/>
        <w:tblLook w:val="04A0" w:firstRow="1" w:lastRow="0" w:firstColumn="1" w:lastColumn="0" w:noHBand="0" w:noVBand="1"/>
      </w:tblPr>
      <w:tblGrid>
        <w:gridCol w:w="3137"/>
        <w:gridCol w:w="3137"/>
        <w:gridCol w:w="2942"/>
      </w:tblGrid>
      <w:tr w:rsidR="006A587E" w14:paraId="5FEB4B1E" w14:textId="77777777" w:rsidTr="006A587E">
        <w:trPr>
          <w:trHeight w:val="475"/>
        </w:trPr>
        <w:tc>
          <w:tcPr>
            <w:tcW w:w="3137" w:type="dxa"/>
          </w:tcPr>
          <w:p w14:paraId="1A98855E" w14:textId="77777777" w:rsidR="006A587E" w:rsidRDefault="006A587E" w:rsidP="006A587E">
            <w:pPr>
              <w:jc w:val="center"/>
              <w:rPr>
                <w:sz w:val="22"/>
                <w:szCs w:val="22"/>
              </w:rPr>
            </w:pPr>
            <w:r>
              <w:rPr>
                <w:sz w:val="22"/>
                <w:szCs w:val="22"/>
              </w:rPr>
              <w:t>input</w:t>
            </w:r>
          </w:p>
        </w:tc>
        <w:tc>
          <w:tcPr>
            <w:tcW w:w="3137" w:type="dxa"/>
          </w:tcPr>
          <w:p w14:paraId="68413020" w14:textId="77777777" w:rsidR="006A587E" w:rsidRDefault="006A587E" w:rsidP="006A587E">
            <w:pPr>
              <w:jc w:val="center"/>
              <w:rPr>
                <w:sz w:val="22"/>
                <w:szCs w:val="22"/>
              </w:rPr>
            </w:pPr>
            <w:r>
              <w:rPr>
                <w:sz w:val="22"/>
                <w:szCs w:val="22"/>
              </w:rPr>
              <w:t>target</w:t>
            </w:r>
          </w:p>
        </w:tc>
        <w:tc>
          <w:tcPr>
            <w:tcW w:w="2942" w:type="dxa"/>
          </w:tcPr>
          <w:p w14:paraId="27E038AF" w14:textId="77777777" w:rsidR="006A587E" w:rsidRDefault="006A587E" w:rsidP="006A587E">
            <w:pPr>
              <w:jc w:val="center"/>
              <w:rPr>
                <w:sz w:val="22"/>
                <w:szCs w:val="22"/>
              </w:rPr>
            </w:pPr>
            <w:r>
              <w:rPr>
                <w:sz w:val="22"/>
                <w:szCs w:val="22"/>
              </w:rPr>
              <w:t>result</w:t>
            </w:r>
          </w:p>
        </w:tc>
      </w:tr>
      <w:tr w:rsidR="006A587E" w14:paraId="11340E34" w14:textId="77777777" w:rsidTr="006A587E">
        <w:trPr>
          <w:trHeight w:val="2061"/>
        </w:trPr>
        <w:tc>
          <w:tcPr>
            <w:tcW w:w="3137" w:type="dxa"/>
          </w:tcPr>
          <w:p w14:paraId="60ADAAEB" w14:textId="77777777" w:rsidR="006A587E" w:rsidRDefault="006A587E" w:rsidP="006A587E">
            <w:pPr>
              <w:jc w:val="lowKashida"/>
              <w:rPr>
                <w:sz w:val="22"/>
                <w:szCs w:val="22"/>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fxWN1lvniff8RvAWd4xH91HLCzDX1BjOIeisIMTI5GmPSPeND9_3AXr4gjGlvESyyu6rwweb4xczPk_qaqY6sqo13jIyKhhL44fpkg0eNWVLyKmw2Nz9X2qVnTLU81Be8ZHR0_qA?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4F37D675">
                <v:shape id="_x0000_i1044" type="#_x0000_t75" alt="" style="width:108pt;height:122.4pt">
                  <v:imagedata r:id="rId59" r:href="rId60"/>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3137" w:type="dxa"/>
          </w:tcPr>
          <w:p w14:paraId="0182DE3B" w14:textId="77777777" w:rsidR="006A587E" w:rsidRDefault="006A587E" w:rsidP="006A587E">
            <w:pPr>
              <w:jc w:val="lowKashida"/>
              <w:rPr>
                <w:sz w:val="22"/>
                <w:szCs w:val="22"/>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VFQtiuBQ8v2S1W-fRiqVxltkC_X4K1MY2zoujwkpP7rDjCWXdzlKISvkkTeR6dLzWg5i7W6HanDry6tBeQU879DtFstLor3BlblY09RKU5cfzXik1N2LOUKizJhfrmq9Unm5PyQ?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2C2B2045">
                <v:shape id="_x0000_i1045" type="#_x0000_t75" alt="" style="width:115.2pt;height:129.6pt">
                  <v:imagedata r:id="rId61" r:href="rId62"/>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2942" w:type="dxa"/>
          </w:tcPr>
          <w:p w14:paraId="14941D48" w14:textId="77777777" w:rsidR="006A587E" w:rsidRDefault="006A587E" w:rsidP="006A587E">
            <w:pPr>
              <w:jc w:val="lowKashida"/>
              <w:rPr>
                <w:sz w:val="22"/>
                <w:szCs w:val="22"/>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rlPddx4W0kKH6dVLTEfvktZQ4B03cIaopWLN1lEIMVMsnKFKhZy1RsZBhD_gOQ792oqoToSRf3j38dPeeWxIWC6oz6ZMLtI3ulSgARKpREBJitSe-atpXvktC98n9lQvJy5rGTw?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0D81C1C6">
                <v:shape id="_x0000_i1046" type="#_x0000_t75" alt="" style="width:122.4pt;height:115.8pt">
                  <v:imagedata r:id="rId63" r:href="rId64"/>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r>
      <w:tr w:rsidR="006A587E" w14:paraId="476FF663" w14:textId="77777777" w:rsidTr="006A587E">
        <w:trPr>
          <w:trHeight w:val="2019"/>
        </w:trPr>
        <w:tc>
          <w:tcPr>
            <w:tcW w:w="3137" w:type="dxa"/>
          </w:tcPr>
          <w:p w14:paraId="1511A4F7"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fpQJ1tuixK_a71SgHVCVEgOj0g0FREVWdlV8tPR5lHX9SuvLdVmscQD-5AJiB1uxeF0_1FxYcJ0GigAlotagHA-f69yBLl6lQxAznlu2KrzPg8vTdUHROZy9LxjqOQwdjzfpZEEQ?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45F38014">
                <v:shape id="_x0000_i1047" type="#_x0000_t75" alt="" style="width:115.2pt;height:122.4pt">
                  <v:imagedata r:id="rId65" r:href="rId66"/>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3137" w:type="dxa"/>
          </w:tcPr>
          <w:p w14:paraId="60F25F2C"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skKobIZrPfcCssFNmqsBCaOhZGfnLceiAMhYCAYhfs7fQ1-rKzyCxhS-owM2K1MzeZqAEYQeg8_6g5fScQK11sOi49o84mol0-Nah6qq0xxWNAePvX2hoq0TRdpdjgbuaLcOjfw?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29854D1E">
                <v:shape id="_x0000_i1048" type="#_x0000_t75" alt="" style="width:122.4pt;height:123pt">
                  <v:imagedata r:id="rId67" r:href="rId68"/>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2942" w:type="dxa"/>
          </w:tcPr>
          <w:p w14:paraId="4D3A0F76"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ceV5KBrh31pkMAUmiCNgfcQJiowKf-Z8FhWO8OJPVqyy0q7I3-LFQigj0H1g0TWbTzdUYW7fott9RSl7OccpHE6FL-FkstGY1T7YIcjLvYUwWB3sj94E5_s1h-DfgKvvhAAR6b?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79EC472B">
                <v:shape id="_x0000_i1049" type="#_x0000_t75" alt="" style="width:122.4pt;height:122.4pt">
                  <v:imagedata r:id="rId69" r:href="rId70"/>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r>
      <w:tr w:rsidR="006A587E" w14:paraId="738AE544" w14:textId="77777777" w:rsidTr="006A587E">
        <w:trPr>
          <w:trHeight w:val="1771"/>
        </w:trPr>
        <w:tc>
          <w:tcPr>
            <w:tcW w:w="3137" w:type="dxa"/>
          </w:tcPr>
          <w:p w14:paraId="2D4C099C"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cWmqotw4lJdhIDA0bHRYHfdBelJSNSHD_1zDMvhLCKKyTjW5xRjK-ojn2eRvCtdTQdrkUaEIiNkIheLPOml8Z2NfRkMIvCEu7r5dYtchA-qeRYK2Pe4iui-_yLLVrzjfeTVv2j_w?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78734390">
                <v:shape id="_x0000_i1050" type="#_x0000_t75" alt="" style="width:122.4pt;height:108pt">
                  <v:imagedata r:id="rId71" r:href="rId72"/>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3137" w:type="dxa"/>
          </w:tcPr>
          <w:p w14:paraId="591970C0"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k0qUY-AMEEcUsq0sA6JjR04Bx-CNYM_-lEMrBTknNdFV-ZYljGx1QdcIZS-2xno7VBzk5vxH1rAwg0lAUKpmbl-_hYmPhlVa3Ah32i97i7Mb8TIxY9DeS70Cmd5XnFSWR8GRStw?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78F3F0C2">
                <v:shape id="_x0000_i1051" type="#_x0000_t75" alt="" style="width:122.4pt;height:108pt">
                  <v:imagedata r:id="rId73" r:href="rId74"/>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2942" w:type="dxa"/>
          </w:tcPr>
          <w:p w14:paraId="40074FBD"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c6wOYQzk1xojGj12zSq2GHGWB38bkgtdF98ta_a77ZW4bZ21iImgmu8dApMhSB--G9qbg8afCh_uuVP2QHFOzaT4Q03Tu0yJ_0C7mziMy_lTTOQ40JrOlqXYk2CXRiA0sHXA3BIQ?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41682FA6">
                <v:shape id="_x0000_i1052" type="#_x0000_t75" alt="" style="width:122.4pt;height:115.8pt">
                  <v:imagedata r:id="rId75" r:href="rId76"/>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r>
      <w:tr w:rsidR="006A587E" w14:paraId="71487780" w14:textId="77777777" w:rsidTr="006A587E">
        <w:trPr>
          <w:trHeight w:val="1872"/>
        </w:trPr>
        <w:tc>
          <w:tcPr>
            <w:tcW w:w="3137" w:type="dxa"/>
          </w:tcPr>
          <w:p w14:paraId="328A5937"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cjGWOvfWZtNJzQ_kKGB4_KYCCbeFkmvvGlg6R9vZBzmF55wZMIJVv1lKXJkY406ogilGVYD95RFgylKY2-Qi_PsfEdFw50HEqKvB5cVU3-uAxeVydyJTnp20EXyNy2xYV0I3jHZQ?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54F8BFCE">
                <v:shape id="_x0000_i1053" type="#_x0000_t75" alt="" style="width:129pt;height:123pt">
                  <v:imagedata r:id="rId77" r:href="rId78"/>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3137" w:type="dxa"/>
          </w:tcPr>
          <w:p w14:paraId="008D6209"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tGyZ-e6wS_0v90EWxmjgoP9yIjgobzglecIRGD8ChsVb4tPcwIDAP3ajrBhm8JQYFcxAE-hJvLLGWSTCmCqgf7FU88_dYzk0LlXmSTpacdi9Z4SP-YSdU1x01rIX3T7fk9yu_VQ?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65E32D22">
                <v:shape id="_x0000_i1054" type="#_x0000_t75" alt="" style="width:129.6pt;height:129.6pt">
                  <v:imagedata r:id="rId79" r:href="rId80"/>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2942" w:type="dxa"/>
          </w:tcPr>
          <w:p w14:paraId="4AF69895"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cfKoWV4V8q8AAZoa4lnHlSKhtWeFiwm5W2bkQBL86FTM6oEkUR9ZgUKesHH_uVUAOIm08_RdOB7mU8arQFoqAoadbwUPIBYBZPnEkvnNI5-Fda3alLqiehYj90K9u07QLnBU5i?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57474F63">
                <v:shape id="_x0000_i1055" type="#_x0000_t75" alt="" style="width:115.2pt;height:122.4pt">
                  <v:imagedata r:id="rId81" r:href="rId82"/>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r>
      <w:tr w:rsidR="006A587E" w14:paraId="2E5D8B6D" w14:textId="77777777" w:rsidTr="006A587E">
        <w:trPr>
          <w:trHeight w:val="1884"/>
        </w:trPr>
        <w:tc>
          <w:tcPr>
            <w:tcW w:w="3137" w:type="dxa"/>
          </w:tcPr>
          <w:p w14:paraId="041D59F9"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ejuPy0GjNWfkoOcLfrN1W7WS63EDPT2SqTmSVhI57wEFs7AzCWQV6Sw9u18uFx7IoLGlB2uU9kwl_-PZMOLIYMAUOqbAMnTL59PSKO-GamSS2i_NXx_b3RBwJF_DokPqMIVi6XFg?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65BD613A">
                <v:shape id="_x0000_i1056" type="#_x0000_t75" alt="" style="width:129.6pt;height:129.6pt">
                  <v:imagedata r:id="rId83" r:href="rId84"/>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3137" w:type="dxa"/>
          </w:tcPr>
          <w:p w14:paraId="75114B4B"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Qc5O8yqF5R9AO7-PaMKbMMYaiN1qXRtu9SUxMbyltgPFgC61E3HIbjfGJEkqN9y8iKnB1whzMKoSSrXW_cofBMF0qpdOZLGwT-CMfUoteR0mpYaZ1eGhF8hVXAvC5NfYrlbWAvA?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2D47ED3A">
                <v:shape id="_x0000_i1057" type="#_x0000_t75" alt="" style="width:129.6pt;height:129.6pt">
                  <v:imagedata r:id="rId85" r:href="rId86"/>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2942" w:type="dxa"/>
          </w:tcPr>
          <w:p w14:paraId="33827209" w14:textId="77777777" w:rsidR="006A587E" w:rsidRDefault="006A587E" w:rsidP="006A587E">
            <w:pPr>
              <w:jc w:val="lowKashida"/>
              <w:rPr>
                <w:rFonts w:ascii="Arial" w:hAnsi="Arial" w:cs="Arial"/>
                <w:color w:val="000000"/>
                <w:sz w:val="22"/>
                <w:szCs w:val="22"/>
                <w:bdr w:val="none" w:sz="0" w:space="0" w:color="auto" w:frame="1"/>
              </w:rPr>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fiOzPubnSY4QKXlzWUPCPY5hqZ3vPhrqMJh8G20nZElw9zOFETZlkejndUjDvlJNWz0W9JCrdgs4CiVV2KdSCEs-vKlLGUbjHwA82Q0ZZvo1S5OEbRDR77jacyDuc9wuqr5mv56A?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3B6486EA">
                <v:shape id="_x0000_i1058" type="#_x0000_t75" alt="" style="width:123pt;height:129.6pt">
                  <v:imagedata r:id="rId87" r:href="rId88"/>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r>
    </w:tbl>
    <w:p w14:paraId="1A41AF24" w14:textId="044B9B66" w:rsidR="006A587E" w:rsidRPr="00D27C81" w:rsidRDefault="006A587E" w:rsidP="006A587E">
      <w:pPr>
        <w:jc w:val="center"/>
        <w:rPr>
          <w:rFonts w:ascii="Calibri" w:hAnsi="Calibri" w:cs="Calibri"/>
          <w:sz w:val="24"/>
          <w:szCs w:val="24"/>
        </w:rPr>
      </w:pPr>
      <w:r>
        <w:t>Table 3. Result of AST model</w:t>
      </w:r>
    </w:p>
    <w:p w14:paraId="455E82E2" w14:textId="5E046353" w:rsidR="00D14992" w:rsidRDefault="00D14992" w:rsidP="00D14992">
      <w:pPr>
        <w:jc w:val="center"/>
        <w:rPr>
          <w:rtl/>
        </w:rPr>
      </w:pPr>
    </w:p>
    <w:tbl>
      <w:tblPr>
        <w:tblStyle w:val="TableGrid"/>
        <w:tblpPr w:leftFromText="180" w:rightFromText="180" w:vertAnchor="text" w:horzAnchor="margin" w:tblpY="14"/>
        <w:tblOverlap w:val="never"/>
        <w:tblW w:w="9358" w:type="dxa"/>
        <w:tblLook w:val="04A0" w:firstRow="1" w:lastRow="0" w:firstColumn="1" w:lastColumn="0" w:noHBand="0" w:noVBand="1"/>
      </w:tblPr>
      <w:tblGrid>
        <w:gridCol w:w="3243"/>
        <w:gridCol w:w="3243"/>
        <w:gridCol w:w="2958"/>
      </w:tblGrid>
      <w:tr w:rsidR="006A587E" w14:paraId="3318F723" w14:textId="77777777" w:rsidTr="006A587E">
        <w:trPr>
          <w:trHeight w:val="2960"/>
        </w:trPr>
        <w:tc>
          <w:tcPr>
            <w:tcW w:w="3243" w:type="dxa"/>
          </w:tcPr>
          <w:p w14:paraId="188D5776" w14:textId="77777777" w:rsidR="006A587E" w:rsidRDefault="006A587E" w:rsidP="006A587E">
            <w:pPr>
              <w:jc w:val="lowKashida"/>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chYpCO93IdT0_bWYxlQyg3BQEVvayZ-LtmfhjoEQizAseVGH4uR2wtlzv64uf0-S0uX6lTJXgyzMKCghBlz4fOvYKnArt0Xk-Qt_h3k16RVkuhbBRL-dvBtwoiZbVppF8s_LOO?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775303C1">
                <v:shape id="_x0000_i1059" type="#_x0000_t75" alt="" style="width:151.2pt;height:136.8pt">
                  <v:imagedata r:id="rId89" r:href="rId90"/>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3228" w:type="dxa"/>
          </w:tcPr>
          <w:p w14:paraId="0160F661" w14:textId="77777777" w:rsidR="006A587E" w:rsidRDefault="006A587E" w:rsidP="006A587E">
            <w:pPr>
              <w:jc w:val="lowKashida"/>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wcGr742aLRc4v-t2J-Y1h2eAsu1uKF1BH90mAX7ZX9ivOCNyrIuXxHUWuAVkXg3WX2UHNyksWl7i3ZLFZgIlgPkfbua66EQouqGbtOWwcvFHaJ6Vn4cNY-bJZMYKnBm3BFg70?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46C405F0">
                <v:shape id="_x0000_i1060" type="#_x0000_t75" alt="" style="width:2in;height:136.8pt">
                  <v:imagedata r:id="rId91" r:href="rId92"/>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2887" w:type="dxa"/>
          </w:tcPr>
          <w:p w14:paraId="7FD896AA" w14:textId="77777777" w:rsidR="006A587E" w:rsidRDefault="006A587E" w:rsidP="006A587E">
            <w:pPr>
              <w:jc w:val="lowKashida"/>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e-K5YygkPoBU7oC_m7_b9jGkhz9zk8X4GxH8d4ygZJODw9GxRm2k_dWC3tboMQzJrgmCPJh7O41ngkuCRRNn07sLuq6g1wqnSPQ83tKgfSY--p_X4YgHJUhUBG8cZq8HqJh0Efsw?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6924A7B8">
                <v:shape id="_x0000_i1061" type="#_x0000_t75" alt="" style="width:136.8pt;height:136.8pt">
                  <v:imagedata r:id="rId93" r:href="rId94"/>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r>
      <w:tr w:rsidR="006A587E" w14:paraId="2039B6C7" w14:textId="77777777" w:rsidTr="006A587E">
        <w:trPr>
          <w:trHeight w:val="3967"/>
        </w:trPr>
        <w:tc>
          <w:tcPr>
            <w:tcW w:w="3243" w:type="dxa"/>
          </w:tcPr>
          <w:p w14:paraId="5FCDD700" w14:textId="77777777" w:rsidR="006A587E" w:rsidRDefault="006A587E" w:rsidP="006A587E">
            <w:pPr>
              <w:jc w:val="lowKashida"/>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dKpSHlJ-vtGhZv4562f6r2svSYoKGmU4FqbGBsK5qIL9y5pYrQY-EuigfrZ1MvmKnpUZL9mmHPjosmfflT0-ZzkEKNuVDWbuWUqhpTZtJW1JM1jOkpWjG7IgY3VnLdJ6ZZr1ws7w?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3E432E63">
                <v:shape id="_x0000_i1062" type="#_x0000_t75" alt="" style="width:2in;height:129.6pt">
                  <v:imagedata r:id="rId95" r:href="rId96"/>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3228" w:type="dxa"/>
          </w:tcPr>
          <w:p w14:paraId="76BDFA4E" w14:textId="77777777" w:rsidR="006A587E" w:rsidRDefault="006A587E" w:rsidP="006A587E">
            <w:pPr>
              <w:jc w:val="lowKashida"/>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cEyHnX_p2WqrtLo_Pr8AmXz27-TI3-WKLKzUgYh87azObXXDX2OSLhqsknVZXDnGg_Xl96YLssWMUXIWF5lWuaiY0Uy5dbOF8nH4-rYabkhGJYr4ZA1aZ968R06AF0J0gU4onESg?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32575F10">
                <v:shape id="_x0000_i1063" type="#_x0000_t75" alt="" style="width:151.2pt;height:129.6pt">
                  <v:imagedata r:id="rId97" r:href="rId98"/>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c>
          <w:tcPr>
            <w:tcW w:w="2887" w:type="dxa"/>
          </w:tcPr>
          <w:p w14:paraId="71388455" w14:textId="77777777" w:rsidR="006A587E" w:rsidRDefault="006A587E" w:rsidP="006A587E">
            <w:pPr>
              <w:jc w:val="lowKashida"/>
            </w:pPr>
            <w:r>
              <w:rPr>
                <w:rFonts w:ascii="Arial" w:hAnsi="Arial" w:cs="Arial"/>
                <w:color w:val="000000"/>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Pr>
                <w:rFonts w:ascii="Arial" w:hAnsi="Arial" w:cs="Arial"/>
                <w:color w:val="000000"/>
                <w:bdr w:val="none" w:sz="0" w:space="0" w:color="auto" w:frame="1"/>
              </w:rPr>
              <w:fldChar w:fldCharType="separate"/>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Pr>
                <w:rFonts w:ascii="Arial" w:hAnsi="Arial" w:cs="Arial"/>
                <w:color w:val="000000"/>
                <w:bdr w:val="none" w:sz="0" w:space="0" w:color="auto" w:frame="1"/>
              </w:rPr>
              <w:fldChar w:fldCharType="separate"/>
            </w:r>
            <w:r w:rsidR="00C07D58">
              <w:rPr>
                <w:rFonts w:ascii="Arial" w:hAnsi="Arial" w:cs="Arial"/>
                <w:color w:val="000000"/>
                <w:bdr w:val="none" w:sz="0" w:space="0" w:color="auto" w:frame="1"/>
              </w:rPr>
              <w:fldChar w:fldCharType="begin"/>
            </w:r>
            <w:r w:rsidR="00C07D58">
              <w:rPr>
                <w:rFonts w:ascii="Arial" w:hAnsi="Arial" w:cs="Arial"/>
                <w:color w:val="000000"/>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sidR="00C07D58">
              <w:rPr>
                <w:rFonts w:ascii="Arial" w:hAnsi="Arial" w:cs="Arial"/>
                <w:color w:val="000000"/>
                <w:bdr w:val="none" w:sz="0" w:space="0" w:color="auto" w:frame="1"/>
              </w:rPr>
              <w:fldChar w:fldCharType="separate"/>
            </w:r>
            <w:r w:rsidR="00023D81">
              <w:rPr>
                <w:rFonts w:ascii="Arial" w:hAnsi="Arial" w:cs="Arial"/>
                <w:color w:val="000000"/>
                <w:bdr w:val="none" w:sz="0" w:space="0" w:color="auto" w:frame="1"/>
              </w:rPr>
              <w:fldChar w:fldCharType="begin"/>
            </w:r>
            <w:r w:rsidR="00023D81">
              <w:rPr>
                <w:rFonts w:ascii="Arial" w:hAnsi="Arial" w:cs="Arial"/>
                <w:color w:val="000000"/>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sidR="00023D81">
              <w:rPr>
                <w:rFonts w:ascii="Arial" w:hAnsi="Arial" w:cs="Arial"/>
                <w:color w:val="000000"/>
                <w:bdr w:val="none" w:sz="0" w:space="0" w:color="auto" w:frame="1"/>
              </w:rPr>
              <w:fldChar w:fldCharType="separate"/>
            </w:r>
            <w:r w:rsidR="00000000">
              <w:rPr>
                <w:rFonts w:ascii="Arial" w:hAnsi="Arial" w:cs="Arial"/>
                <w:color w:val="000000"/>
                <w:bdr w:val="none" w:sz="0" w:space="0" w:color="auto" w:frame="1"/>
              </w:rPr>
              <w:fldChar w:fldCharType="begin"/>
            </w:r>
            <w:r w:rsidR="00000000">
              <w:rPr>
                <w:rFonts w:ascii="Arial" w:hAnsi="Arial" w:cs="Arial"/>
                <w:color w:val="000000"/>
                <w:bdr w:val="none" w:sz="0" w:space="0" w:color="auto" w:frame="1"/>
              </w:rPr>
              <w:instrText xml:space="preserve"> INCLUDEPICTURE  "https://lh7-rt.googleusercontent.com/docsz/AD_4nXeAV9ZJU3sHTAxyE5BK_dJLWX9BoEoE7QOf8cuWlchyASZlRskX_asc_looYYb5G8XlbH5uAKSktEu8mNEqxqaDzdkBbp6DJ8OJOWl_2071EHl6hGlFqt-eSLFr3jcM7PpBASL2?key=DBCfgWXwMt_097_EMl5J8hM-" \* MERGEFORMATINET </w:instrText>
            </w:r>
            <w:r w:rsidR="00000000">
              <w:rPr>
                <w:rFonts w:ascii="Arial" w:hAnsi="Arial" w:cs="Arial"/>
                <w:color w:val="000000"/>
                <w:bdr w:val="none" w:sz="0" w:space="0" w:color="auto" w:frame="1"/>
              </w:rPr>
              <w:fldChar w:fldCharType="separate"/>
            </w:r>
            <w:r w:rsidR="00100D9A">
              <w:rPr>
                <w:rFonts w:ascii="Arial" w:hAnsi="Arial" w:cs="Arial"/>
                <w:color w:val="000000"/>
                <w:bdr w:val="none" w:sz="0" w:space="0" w:color="auto" w:frame="1"/>
              </w:rPr>
              <w:pict w14:anchorId="5CE6AD25">
                <v:shape id="_x0000_i1064" type="#_x0000_t75" alt="" style="width:129pt;height:129.6pt">
                  <v:imagedata r:id="rId99" r:href="rId100"/>
                </v:shape>
              </w:pict>
            </w:r>
            <w:r w:rsidR="00000000">
              <w:rPr>
                <w:rFonts w:ascii="Arial" w:eastAsiaTheme="minorHAnsi" w:hAnsi="Arial" w:cs="Arial"/>
                <w:color w:val="000000"/>
                <w:kern w:val="2"/>
                <w:sz w:val="22"/>
                <w:szCs w:val="22"/>
                <w:bdr w:val="none" w:sz="0" w:space="0" w:color="auto" w:frame="1"/>
                <w14:ligatures w14:val="standardContextual"/>
              </w:rPr>
              <w:fldChar w:fldCharType="end"/>
            </w:r>
            <w:r w:rsidR="00023D81">
              <w:rPr>
                <w:rFonts w:ascii="Arial" w:hAnsi="Arial" w:cs="Arial"/>
                <w:color w:val="000000"/>
                <w:bdr w:val="none" w:sz="0" w:space="0" w:color="auto" w:frame="1"/>
              </w:rPr>
              <w:fldChar w:fldCharType="end"/>
            </w:r>
            <w:r w:rsidR="00C07D58">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r>
              <w:rPr>
                <w:rFonts w:ascii="Arial" w:hAnsi="Arial" w:cs="Arial"/>
                <w:color w:val="000000"/>
                <w:bdr w:val="none" w:sz="0" w:space="0" w:color="auto" w:frame="1"/>
              </w:rPr>
              <w:fldChar w:fldCharType="end"/>
            </w:r>
          </w:p>
        </w:tc>
      </w:tr>
    </w:tbl>
    <w:p w14:paraId="6E3B5478" w14:textId="77777777" w:rsidR="00D14992" w:rsidRPr="006972F4" w:rsidRDefault="00D14992" w:rsidP="00D14992">
      <w:pPr>
        <w:jc w:val="lowKashida"/>
      </w:pPr>
    </w:p>
    <w:p w14:paraId="6B80C7BC" w14:textId="0B3EC9F2" w:rsidR="008B5F25" w:rsidRPr="00D27C81" w:rsidRDefault="008B5F25" w:rsidP="00DC4398">
      <w:pPr>
        <w:pStyle w:val="Heading2"/>
        <w:numPr>
          <w:ilvl w:val="0"/>
          <w:numId w:val="20"/>
        </w:numPr>
        <w:rPr>
          <w:rFonts w:ascii="Calibri" w:hAnsi="Calibri" w:cs="Calibri"/>
          <w:color w:val="4472C4" w:themeColor="accent1"/>
          <w:sz w:val="24"/>
          <w:szCs w:val="24"/>
        </w:rPr>
      </w:pPr>
      <w:bookmarkStart w:id="17" w:name="_Toc189125709"/>
      <w:r w:rsidRPr="00D27C81">
        <w:rPr>
          <w:rFonts w:ascii="Calibri" w:hAnsi="Calibri" w:cs="Calibri"/>
          <w:color w:val="4472C4" w:themeColor="accent1"/>
          <w:sz w:val="24"/>
          <w:szCs w:val="24"/>
        </w:rPr>
        <w:t>Block detector :</w:t>
      </w:r>
      <w:bookmarkEnd w:id="17"/>
      <w:r w:rsidRPr="00D27C81">
        <w:rPr>
          <w:rFonts w:ascii="Calibri" w:hAnsi="Calibri" w:cs="Calibri"/>
          <w:color w:val="4472C4" w:themeColor="accent1"/>
          <w:sz w:val="24"/>
          <w:szCs w:val="24"/>
        </w:rPr>
        <w:t xml:space="preserve"> </w:t>
      </w:r>
    </w:p>
    <w:p w14:paraId="495CF0D8" w14:textId="6FEC032F" w:rsidR="00A60034" w:rsidRDefault="00A60034" w:rsidP="00A60034">
      <w:pPr>
        <w:jc w:val="lowKashida"/>
        <w:rPr>
          <w:rFonts w:ascii="Calibri" w:hAnsi="Calibri" w:cs="Calibri"/>
          <w:sz w:val="24"/>
          <w:szCs w:val="24"/>
        </w:rPr>
      </w:pPr>
      <w:r w:rsidRPr="00D27C81">
        <w:rPr>
          <w:rFonts w:ascii="Calibri" w:hAnsi="Calibri" w:cs="Calibri"/>
          <w:sz w:val="24"/>
          <w:szCs w:val="24"/>
        </w:rPr>
        <w:t>Keypoint pose estimation plays an essential role in block detection and recognition in, especially in aerialytic dataset. In this section, we propose a dataset and methodology focused on keypoint-based object detection, targeting a scenario where four distinct blocks each contain 22 keypoints. These keypoints represent critical landmarks that enable accurate alignment and object identification, providing essential structural information for pose estimation and object localization.</w:t>
      </w:r>
    </w:p>
    <w:p w14:paraId="4C4326B2" w14:textId="77777777" w:rsidR="00BF5BD8" w:rsidRPr="00D27C81" w:rsidRDefault="00BF5BD8" w:rsidP="00A60034">
      <w:pPr>
        <w:jc w:val="lowKashida"/>
        <w:rPr>
          <w:rFonts w:ascii="Calibri" w:hAnsi="Calibri" w:cs="Calibri"/>
          <w:sz w:val="24"/>
          <w:szCs w:val="24"/>
        </w:rPr>
      </w:pPr>
    </w:p>
    <w:p w14:paraId="7BF1FC9D" w14:textId="77777777" w:rsidR="00BF5BD8" w:rsidRDefault="00BF5BD8" w:rsidP="00517485">
      <w:pPr>
        <w:pStyle w:val="Heading1"/>
        <w:rPr>
          <w:rFonts w:ascii="Calibri" w:hAnsi="Calibri" w:cs="Calibri"/>
          <w:sz w:val="24"/>
          <w:szCs w:val="24"/>
        </w:rPr>
      </w:pPr>
    </w:p>
    <w:p w14:paraId="259B6847" w14:textId="13BE05D2" w:rsidR="00430C48" w:rsidRPr="00D27C81" w:rsidRDefault="00430C48" w:rsidP="00517485">
      <w:pPr>
        <w:pStyle w:val="Heading1"/>
        <w:rPr>
          <w:rFonts w:ascii="Calibri" w:hAnsi="Calibri" w:cs="Calibri"/>
          <w:sz w:val="24"/>
          <w:szCs w:val="24"/>
        </w:rPr>
      </w:pPr>
      <w:bookmarkStart w:id="18" w:name="_Toc189125710"/>
      <w:r w:rsidRPr="00D27C81">
        <w:rPr>
          <w:rFonts w:ascii="Calibri" w:hAnsi="Calibri" w:cs="Calibri"/>
          <w:sz w:val="24"/>
          <w:szCs w:val="24"/>
        </w:rPr>
        <w:t xml:space="preserve">2.1 </w:t>
      </w:r>
      <w:r w:rsidR="00517485" w:rsidRPr="00D27C81">
        <w:rPr>
          <w:rFonts w:ascii="Calibri" w:hAnsi="Calibri" w:cs="Calibri"/>
          <w:sz w:val="24"/>
          <w:szCs w:val="24"/>
        </w:rPr>
        <w:t>Data prepration</w:t>
      </w:r>
      <w:bookmarkEnd w:id="18"/>
      <w:r w:rsidR="00517485" w:rsidRPr="00D27C81">
        <w:rPr>
          <w:rFonts w:ascii="Calibri" w:hAnsi="Calibri" w:cs="Calibri"/>
          <w:sz w:val="24"/>
          <w:szCs w:val="24"/>
        </w:rPr>
        <w:t xml:space="preserve"> </w:t>
      </w:r>
    </w:p>
    <w:p w14:paraId="32EF8189" w14:textId="7DB1AA20" w:rsidR="00517485" w:rsidRPr="00D27C81" w:rsidRDefault="00517485" w:rsidP="00517485">
      <w:pPr>
        <w:jc w:val="lowKashida"/>
        <w:rPr>
          <w:rFonts w:ascii="Calibri" w:hAnsi="Calibri" w:cs="Calibri"/>
          <w:sz w:val="24"/>
          <w:szCs w:val="24"/>
        </w:rPr>
      </w:pPr>
      <w:r w:rsidRPr="00D27C81">
        <w:rPr>
          <w:rFonts w:ascii="Calibri" w:hAnsi="Calibri" w:cs="Calibri"/>
          <w:sz w:val="24"/>
          <w:szCs w:val="24"/>
        </w:rPr>
        <w:t>The dataset consists of images paired with labeled annotations. Each annotation file includes bounding boxes (BBoxes), which encapsulate the objects detected in the images, class labels that define the type of each object, and keypoints that specify crucial spatial landmarks. Each block in the dataset is annotated with 22 keypoints, each associated with a visibility score, allowing for precise representation of the object’s pose. The visibility information of the keypoints—where a score of 2 indicates fully visible points—ensures reliable estimation of the object’s spatial configuration.</w:t>
      </w:r>
    </w:p>
    <w:p w14:paraId="5FC3E1C4" w14:textId="77777777" w:rsidR="006A587E" w:rsidRDefault="006A587E" w:rsidP="00517485">
      <w:pPr>
        <w:jc w:val="lowKashida"/>
        <w:rPr>
          <w:sz w:val="24"/>
          <w:szCs w:val="24"/>
        </w:rPr>
        <w:sectPr w:rsidR="006A587E" w:rsidSect="00100A0A">
          <w:type w:val="continuous"/>
          <w:pgSz w:w="12240" w:h="15840"/>
          <w:pgMar w:top="1440" w:right="1440" w:bottom="1440" w:left="1440" w:header="720" w:footer="720" w:gutter="0"/>
          <w:cols w:num="2" w:space="720"/>
          <w:docGrid w:linePitch="360"/>
        </w:sectPr>
      </w:pPr>
    </w:p>
    <w:p w14:paraId="23D89A44" w14:textId="11832BEF" w:rsidR="00517485" w:rsidRPr="00517485" w:rsidRDefault="00B25873" w:rsidP="00D4355A">
      <w:pPr>
        <w:jc w:val="center"/>
        <w:rPr>
          <w:sz w:val="24"/>
          <w:szCs w:val="24"/>
        </w:rPr>
      </w:pPr>
      <w:r w:rsidRPr="00B25873">
        <w:rPr>
          <w:noProof/>
          <w:sz w:val="24"/>
          <w:szCs w:val="24"/>
        </w:rPr>
        <w:drawing>
          <wp:anchor distT="0" distB="0" distL="114300" distR="114300" simplePos="0" relativeHeight="251683840" behindDoc="0" locked="0" layoutInCell="1" allowOverlap="1" wp14:anchorId="6060B637" wp14:editId="33284FEB">
            <wp:simplePos x="0" y="0"/>
            <wp:positionH relativeFrom="margin">
              <wp:posOffset>-635</wp:posOffset>
            </wp:positionH>
            <wp:positionV relativeFrom="paragraph">
              <wp:posOffset>0</wp:posOffset>
            </wp:positionV>
            <wp:extent cx="5991225" cy="4024630"/>
            <wp:effectExtent l="0" t="0" r="952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991225" cy="4024630"/>
                    </a:xfrm>
                    <a:prstGeom prst="rect">
                      <a:avLst/>
                    </a:prstGeom>
                  </pic:spPr>
                </pic:pic>
              </a:graphicData>
            </a:graphic>
            <wp14:sizeRelH relativeFrom="page">
              <wp14:pctWidth>0</wp14:pctWidth>
            </wp14:sizeRelH>
            <wp14:sizeRelV relativeFrom="page">
              <wp14:pctHeight>0</wp14:pctHeight>
            </wp14:sizeRelV>
          </wp:anchor>
        </w:drawing>
      </w:r>
      <w:r w:rsidR="006A587E">
        <w:rPr>
          <w:sz w:val="24"/>
          <w:szCs w:val="24"/>
        </w:rPr>
        <w:t xml:space="preserve">Figure </w:t>
      </w:r>
      <w:r w:rsidR="00D4355A">
        <w:rPr>
          <w:sz w:val="24"/>
          <w:szCs w:val="24"/>
        </w:rPr>
        <w:t>9</w:t>
      </w:r>
      <w:r w:rsidR="006A587E">
        <w:rPr>
          <w:sz w:val="24"/>
          <w:szCs w:val="24"/>
        </w:rPr>
        <w:t>. four type of block diagram with line and keypoint visualization</w:t>
      </w:r>
    </w:p>
    <w:p w14:paraId="6DD7723B" w14:textId="77777777" w:rsidR="006A587E" w:rsidRDefault="006A587E" w:rsidP="00517485">
      <w:pPr>
        <w:jc w:val="lowKashida"/>
        <w:rPr>
          <w:rFonts w:ascii="Calibri" w:hAnsi="Calibri" w:cs="Calibri"/>
          <w:sz w:val="24"/>
          <w:szCs w:val="24"/>
        </w:rPr>
        <w:sectPr w:rsidR="006A587E" w:rsidSect="006A587E">
          <w:type w:val="continuous"/>
          <w:pgSz w:w="12240" w:h="15840"/>
          <w:pgMar w:top="1440" w:right="1440" w:bottom="1440" w:left="1440" w:header="720" w:footer="720" w:gutter="0"/>
          <w:cols w:space="720"/>
          <w:docGrid w:linePitch="360"/>
        </w:sectPr>
      </w:pPr>
    </w:p>
    <w:p w14:paraId="015CFDBC" w14:textId="77777777" w:rsidR="006A587E" w:rsidRDefault="006A587E" w:rsidP="00517485">
      <w:pPr>
        <w:jc w:val="lowKashida"/>
        <w:rPr>
          <w:rFonts w:ascii="Calibri" w:hAnsi="Calibri" w:cs="Calibri"/>
          <w:sz w:val="24"/>
          <w:szCs w:val="24"/>
        </w:rPr>
      </w:pPr>
    </w:p>
    <w:p w14:paraId="29493D90" w14:textId="08C17974" w:rsidR="00517485" w:rsidRPr="00D27C81" w:rsidRDefault="00517485" w:rsidP="00517485">
      <w:pPr>
        <w:jc w:val="lowKashida"/>
        <w:rPr>
          <w:rFonts w:ascii="Calibri" w:hAnsi="Calibri" w:cs="Calibri"/>
          <w:sz w:val="24"/>
          <w:szCs w:val="24"/>
        </w:rPr>
      </w:pPr>
      <w:r w:rsidRPr="00D27C81">
        <w:rPr>
          <w:rFonts w:ascii="Calibri" w:hAnsi="Calibri" w:cs="Calibri"/>
          <w:sz w:val="24"/>
          <w:szCs w:val="24"/>
        </w:rPr>
        <w:t>The data processing pipeline begins with loading the images along with their respective keypoint annotations. Following this, keypoints are verified and adjusted to ensure they adhere to a consistent order across all images. This process guarantees that the keypoints are reliably positioned to represent the object’s structure. Bounding boxes are then dynamically generated based on the visible keypoints. These bounding boxes are determined by calculating the min-max range of the visible keypoints, providing the necessary parameters such as center coordinates, width, and height. This dynamic approach allows the bounding boxes to adapt to variations in object pose and scale.</w:t>
      </w:r>
    </w:p>
    <w:p w14:paraId="1B2A9D04" w14:textId="77777777" w:rsidR="00B25873" w:rsidRDefault="00B25873" w:rsidP="00517485">
      <w:pPr>
        <w:jc w:val="lowKashida"/>
        <w:rPr>
          <w:rFonts w:ascii="Calibri" w:hAnsi="Calibri" w:cs="Calibri"/>
          <w:sz w:val="24"/>
          <w:szCs w:val="24"/>
        </w:rPr>
      </w:pPr>
    </w:p>
    <w:p w14:paraId="7C1B5C82" w14:textId="677EB750" w:rsidR="00B25873" w:rsidRDefault="00B25873" w:rsidP="00517485">
      <w:pPr>
        <w:jc w:val="lowKashida"/>
        <w:rPr>
          <w:rFonts w:ascii="Calibri" w:hAnsi="Calibri" w:cs="Calibri"/>
          <w:sz w:val="24"/>
          <w:szCs w:val="24"/>
        </w:rPr>
      </w:pPr>
    </w:p>
    <w:p w14:paraId="79CB7A27" w14:textId="2C8EC4A9" w:rsidR="00517485" w:rsidRPr="00D27C81" w:rsidRDefault="00517485" w:rsidP="00517485">
      <w:pPr>
        <w:jc w:val="lowKashida"/>
        <w:rPr>
          <w:rFonts w:ascii="Calibri" w:hAnsi="Calibri" w:cs="Calibri"/>
          <w:sz w:val="24"/>
          <w:szCs w:val="24"/>
        </w:rPr>
      </w:pPr>
      <w:r w:rsidRPr="00D27C81">
        <w:rPr>
          <w:rFonts w:ascii="Calibri" w:hAnsi="Calibri" w:cs="Calibri"/>
          <w:sz w:val="24"/>
          <w:szCs w:val="24"/>
        </w:rPr>
        <w:t>To further enhance the dataset's robustness and generalization capability, various augmentation techniques are applied. These transformations include random rotation, where objects are rotated within a 0 to 360-degree range, scaling variations, which modify the object’s size between 30% and 50% of its original dimensions, and flipping operations that randomly mirror images along the vertical axis. These augmentations ensure that the model trained on this dataset can handle a diverse set of real-world scenarios.</w:t>
      </w:r>
    </w:p>
    <w:p w14:paraId="0E1A16E4" w14:textId="77777777" w:rsidR="00517485" w:rsidRPr="00D27C81" w:rsidRDefault="00517485" w:rsidP="00517485">
      <w:pPr>
        <w:jc w:val="lowKashida"/>
        <w:rPr>
          <w:rFonts w:ascii="Calibri" w:hAnsi="Calibri" w:cs="Calibri"/>
          <w:sz w:val="24"/>
          <w:szCs w:val="24"/>
        </w:rPr>
      </w:pPr>
      <w:r w:rsidRPr="00D27C81">
        <w:rPr>
          <w:rFonts w:ascii="Calibri" w:hAnsi="Calibri" w:cs="Calibri"/>
          <w:sz w:val="24"/>
          <w:szCs w:val="24"/>
        </w:rPr>
        <w:t>A dedicated mechanism is incorporated to ensure the consistency of the keypoint order throughout the dataset. The system enforces specific spatial relationships, such as ensuring that certain keypoints remain to the right or left of their counterparts, and that keypoints related to the top and bottom of the object maintain the correct hierarchy. This correction process guarantees the spatial integrity of the keypoints, allowing for more accurate pose estimation.</w:t>
      </w:r>
    </w:p>
    <w:p w14:paraId="22E8FD8F" w14:textId="47BF3D0B" w:rsidR="00430C48" w:rsidRPr="006909C1" w:rsidRDefault="00517485" w:rsidP="006909C1">
      <w:pPr>
        <w:jc w:val="lowKashida"/>
        <w:rPr>
          <w:sz w:val="24"/>
          <w:szCs w:val="24"/>
        </w:rPr>
      </w:pPr>
      <w:r w:rsidRPr="00D27C81">
        <w:rPr>
          <w:rFonts w:ascii="Calibri" w:hAnsi="Calibri" w:cs="Calibri"/>
          <w:sz w:val="24"/>
          <w:szCs w:val="24"/>
        </w:rPr>
        <w:t xml:space="preserve">In conclusion, this dataset and preprocessing pipeline offer a structured and systematic approach to keypoint pose estimation in a multi-block </w:t>
      </w:r>
      <w:r w:rsidR="006909C1" w:rsidRPr="00D27C81">
        <w:rPr>
          <w:rFonts w:ascii="Calibri" w:hAnsi="Calibri" w:cs="Calibri"/>
          <w:sz w:val="24"/>
          <w:szCs w:val="24"/>
        </w:rPr>
        <w:t>house</w:t>
      </w:r>
      <w:r w:rsidRPr="00D27C81">
        <w:rPr>
          <w:rFonts w:ascii="Calibri" w:hAnsi="Calibri" w:cs="Calibri"/>
          <w:sz w:val="24"/>
          <w:szCs w:val="24"/>
        </w:rPr>
        <w:t>. By enforcing consistent keypoint ordering, dynamically calculating bounding boxes, and employing robust data augmentation techniques, the methodology enhances object detection performance. The four-block structure with 22 keypoints per block provides a flexible and scalable foundation for training deep learning models for keypoint-based pose estimation and object detection tasks, ensuring the model's effectiveness in various real-world applications.</w:t>
      </w:r>
    </w:p>
    <w:p w14:paraId="36DE80BC" w14:textId="04079A1C" w:rsidR="00430C48" w:rsidRPr="00D27C81" w:rsidRDefault="00430C48" w:rsidP="00430C48">
      <w:pPr>
        <w:pStyle w:val="Heading1"/>
        <w:rPr>
          <w:rFonts w:ascii="Calibri" w:hAnsi="Calibri" w:cs="Calibri"/>
          <w:sz w:val="24"/>
          <w:szCs w:val="24"/>
        </w:rPr>
      </w:pPr>
      <w:bookmarkStart w:id="19" w:name="_Toc189125711"/>
      <w:r w:rsidRPr="00D27C81">
        <w:rPr>
          <w:rFonts w:ascii="Calibri" w:hAnsi="Calibri" w:cs="Calibri"/>
          <w:sz w:val="24"/>
          <w:szCs w:val="24"/>
        </w:rPr>
        <w:t>2.2</w:t>
      </w:r>
      <w:r w:rsidR="00A60034" w:rsidRPr="00D27C81">
        <w:rPr>
          <w:rFonts w:ascii="Calibri" w:hAnsi="Calibri" w:cs="Calibri"/>
          <w:sz w:val="24"/>
          <w:szCs w:val="24"/>
        </w:rPr>
        <w:t xml:space="preserve"> </w:t>
      </w:r>
      <w:r w:rsidRPr="00D27C81">
        <w:rPr>
          <w:rFonts w:ascii="Calibri" w:hAnsi="Calibri" w:cs="Calibri"/>
          <w:sz w:val="24"/>
          <w:szCs w:val="24"/>
        </w:rPr>
        <w:t>model evaluation</w:t>
      </w:r>
      <w:bookmarkEnd w:id="19"/>
    </w:p>
    <w:p w14:paraId="4810EA8A" w14:textId="5D642574" w:rsidR="00A60034" w:rsidRDefault="006A587E" w:rsidP="006C7DB2">
      <w:pPr>
        <w:pStyle w:val="NormalWeb"/>
        <w:spacing w:before="240" w:beforeAutospacing="0" w:after="240" w:afterAutospacing="0"/>
        <w:jc w:val="both"/>
      </w:pPr>
      <w:r>
        <w:rPr>
          <w:rFonts w:ascii="Calibri" w:hAnsi="Calibri" w:cs="Calibri"/>
          <w:color w:val="000000"/>
        </w:rPr>
        <w:t xml:space="preserve"> </w:t>
      </w:r>
      <w:r w:rsidR="00A60034">
        <w:rPr>
          <w:rFonts w:ascii="Calibri" w:hAnsi="Calibri" w:cs="Calibri"/>
          <w:color w:val="000000"/>
        </w:rPr>
        <w:t xml:space="preserve">The Block Detector model, utilizing a Tiny version of </w:t>
      </w:r>
      <w:r w:rsidR="006C7DB2">
        <w:rPr>
          <w:rFonts w:ascii="Calibri" w:hAnsi="Calibri" w:cs="Calibri"/>
          <w:color w:val="000000"/>
        </w:rPr>
        <w:t>F11- pose estimation</w:t>
      </w:r>
      <w:r w:rsidR="00A60034">
        <w:rPr>
          <w:rFonts w:ascii="Calibri" w:hAnsi="Calibri" w:cs="Calibri"/>
          <w:color w:val="000000"/>
        </w:rPr>
        <w:t>, was trained to perform pose estimation on a dataset of block images. The configuration parameters for the training process are summarized in Table 1, which outlines the server, image size, batch size, epoch time, and other key details.</w:t>
      </w:r>
    </w:p>
    <w:p w14:paraId="4C029C41" w14:textId="3A09E14E" w:rsidR="00A60034" w:rsidRDefault="006A587E" w:rsidP="00A60034">
      <w:pPr>
        <w:pStyle w:val="NormalWeb"/>
        <w:spacing w:before="240" w:beforeAutospacing="0" w:after="240" w:afterAutospacing="0"/>
        <w:jc w:val="both"/>
      </w:pPr>
      <w:r>
        <w:rPr>
          <w:rFonts w:ascii="Calibri" w:hAnsi="Calibri" w:cs="Calibri"/>
          <w:color w:val="000000"/>
        </w:rPr>
        <w:t xml:space="preserve"> </w:t>
      </w:r>
      <w:r w:rsidR="00A60034">
        <w:rPr>
          <w:rFonts w:ascii="Calibri" w:hAnsi="Calibri" w:cs="Calibri"/>
          <w:color w:val="000000"/>
        </w:rPr>
        <w:t>The training was conducted on an A100 server with a batch size of 8 and an image size of 1024x1024. Each epoch took approximately 18 minutes, and the model was trained for 1000 epochs out of a total of 1000 epochs. The optimizer used was SGD, and the Intersection over Union (IoU) threshold was set to 0.9. The model's objective was to detect keypoints and estimate poses of objects in the dataset, which required effective training and fine-tuning of its parameters.</w:t>
      </w:r>
    </w:p>
    <w:p w14:paraId="1B314793" w14:textId="77777777" w:rsidR="00A60034" w:rsidRDefault="00A60034" w:rsidP="00A60034">
      <w:pPr>
        <w:pStyle w:val="NormalWeb"/>
        <w:spacing w:before="240" w:beforeAutospacing="0" w:after="240" w:afterAutospacing="0"/>
        <w:jc w:val="both"/>
      </w:pPr>
      <w:r>
        <w:rPr>
          <w:rFonts w:ascii="Calibri" w:hAnsi="Calibri" w:cs="Calibri"/>
          <w:color w:val="000000"/>
        </w:rPr>
        <w:t>Regarding the model's performance over the epochs, the pose_loss was closely monitored as a metric for keypoint prediction accuracy. At epoch 1, the pose_loss was found to be approximately 11. This high value indicated that the model was still in the early stages of learning and had room for significant improvement in its pose estimation capabilities.</w:t>
      </w:r>
    </w:p>
    <w:p w14:paraId="4C93A3B3" w14:textId="060180AE" w:rsidR="00A60034" w:rsidRDefault="00A60034" w:rsidP="00A60034">
      <w:pPr>
        <w:pStyle w:val="NormalWeb"/>
        <w:spacing w:before="240" w:beforeAutospacing="0" w:after="240" w:afterAutospacing="0"/>
        <w:jc w:val="both"/>
        <w:rPr>
          <w:rFonts w:ascii="Calibri" w:hAnsi="Calibri" w:cs="Calibri"/>
          <w:color w:val="000000"/>
        </w:rPr>
      </w:pPr>
      <w:r>
        <w:rPr>
          <w:rFonts w:ascii="Calibri" w:hAnsi="Calibri" w:cs="Calibri"/>
          <w:color w:val="000000"/>
        </w:rPr>
        <w:t>However, by epoch 1000, the model demonstrated notable progress, with the pose_loss decreasing to 0.6. This improvement reflects the model’s better understanding of the keypoint positions and its ability to make more accurate pose estimations. The reduction in loss is a positive indicator that the model is effectively optimizing its weights and learning to predict keypoint locations more precisely over time.</w:t>
      </w:r>
    </w:p>
    <w:p w14:paraId="02B2426B" w14:textId="0BAAC6FC" w:rsidR="00E1077D" w:rsidRDefault="00E1077D" w:rsidP="00A60034">
      <w:pPr>
        <w:pStyle w:val="NormalWeb"/>
        <w:spacing w:before="240" w:beforeAutospacing="0" w:after="240" w:afterAutospacing="0"/>
        <w:jc w:val="both"/>
        <w:rPr>
          <w:rFonts w:ascii="Calibri" w:hAnsi="Calibri" w:cs="Calibri"/>
          <w:color w:val="000000"/>
        </w:rPr>
      </w:pPr>
    </w:p>
    <w:p w14:paraId="3BE503F0" w14:textId="1A3658A0" w:rsidR="006A587E" w:rsidRDefault="006A587E" w:rsidP="00A60034">
      <w:pPr>
        <w:pStyle w:val="NormalWeb"/>
        <w:spacing w:before="240" w:beforeAutospacing="0" w:after="240" w:afterAutospacing="0"/>
        <w:jc w:val="both"/>
        <w:rPr>
          <w:rFonts w:ascii="Calibri" w:hAnsi="Calibri" w:cs="Calibri"/>
          <w:color w:val="000000"/>
        </w:rPr>
        <w:sectPr w:rsidR="006A587E" w:rsidSect="00100A0A">
          <w:type w:val="continuous"/>
          <w:pgSz w:w="12240" w:h="15840"/>
          <w:pgMar w:top="1440" w:right="1440" w:bottom="1440" w:left="1440" w:header="720" w:footer="720" w:gutter="0"/>
          <w:cols w:num="2" w:space="720"/>
          <w:docGrid w:linePitch="360"/>
        </w:sectPr>
      </w:pPr>
    </w:p>
    <w:p w14:paraId="6BAA0376" w14:textId="5068CFB9" w:rsidR="006A587E" w:rsidRDefault="006A587E" w:rsidP="006A587E">
      <w:pPr>
        <w:pStyle w:val="NormalWeb"/>
        <w:spacing w:before="240" w:beforeAutospacing="0" w:after="240" w:afterAutospacing="0"/>
        <w:jc w:val="center"/>
        <w:rPr>
          <w:rFonts w:ascii="Calibri" w:hAnsi="Calibri" w:cs="Calibri"/>
          <w:color w:val="000000"/>
        </w:rPr>
      </w:pPr>
      <w:r>
        <w:rPr>
          <w:rFonts w:ascii="Calibri" w:hAnsi="Calibri" w:cs="Calibri"/>
          <w:color w:val="000000"/>
        </w:rPr>
        <w:t xml:space="preserve"> Table 4. </w:t>
      </w:r>
      <w:r w:rsidRPr="0025476C">
        <w:rPr>
          <w:rFonts w:ascii="Calibri" w:hAnsi="Calibri" w:cs="Calibri"/>
          <w:color w:val="000000"/>
        </w:rPr>
        <w:t>Train Config parameters</w:t>
      </w:r>
      <w:r>
        <w:rPr>
          <w:rFonts w:ascii="Calibri" w:hAnsi="Calibri" w:cs="Calibri"/>
          <w:color w:val="000000"/>
        </w:rPr>
        <w:t xml:space="preserve"> for block detector</w:t>
      </w:r>
    </w:p>
    <w:tbl>
      <w:tblPr>
        <w:tblpPr w:leftFromText="180" w:rightFromText="180" w:vertAnchor="text" w:horzAnchor="margin" w:tblpXSpec="center" w:tblpY="121"/>
        <w:tblW w:w="8734" w:type="dxa"/>
        <w:tblCellMar>
          <w:top w:w="15" w:type="dxa"/>
          <w:left w:w="15" w:type="dxa"/>
          <w:bottom w:w="15" w:type="dxa"/>
          <w:right w:w="15" w:type="dxa"/>
        </w:tblCellMar>
        <w:tblLook w:val="04A0" w:firstRow="1" w:lastRow="0" w:firstColumn="1" w:lastColumn="0" w:noHBand="0" w:noVBand="1"/>
      </w:tblPr>
      <w:tblGrid>
        <w:gridCol w:w="865"/>
        <w:gridCol w:w="1278"/>
        <w:gridCol w:w="980"/>
        <w:gridCol w:w="986"/>
        <w:gridCol w:w="1198"/>
        <w:gridCol w:w="1009"/>
        <w:gridCol w:w="724"/>
        <w:gridCol w:w="496"/>
        <w:gridCol w:w="1198"/>
      </w:tblGrid>
      <w:tr w:rsidR="00E1077D" w:rsidRPr="00430C48" w14:paraId="0E8BE97B" w14:textId="77777777" w:rsidTr="00E1077D">
        <w:trPr>
          <w:trHeight w:val="499"/>
        </w:trPr>
        <w:tc>
          <w:tcPr>
            <w:tcW w:w="8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35557"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Seve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DCDBC"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Probl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4A8B0C"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Image siz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C53ED2"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Batch siz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7FB0C"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1-epoch-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6BF78"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Epoch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C3CB5"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mode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91A49F"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Iou </w:t>
            </w:r>
          </w:p>
        </w:tc>
        <w:tc>
          <w:tcPr>
            <w:tcW w:w="11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562CC" w14:textId="77777777" w:rsidR="00E1077D" w:rsidRPr="00851B39" w:rsidRDefault="00E1077D" w:rsidP="00E1077D">
            <w:pPr>
              <w:spacing w:after="0" w:line="240" w:lineRule="auto"/>
              <w:jc w:val="right"/>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optimizer</w:t>
            </w:r>
          </w:p>
        </w:tc>
      </w:tr>
      <w:tr w:rsidR="00E1077D" w:rsidRPr="00430C48" w14:paraId="474FBD4E" w14:textId="77777777" w:rsidTr="00E1077D">
        <w:trPr>
          <w:trHeight w:val="337"/>
        </w:trPr>
        <w:tc>
          <w:tcPr>
            <w:tcW w:w="8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8BE18"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A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F17138"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Block dete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91244B"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1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A3EDF"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A9A85"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18 min</w:t>
            </w:r>
            <w:r w:rsidRPr="00851B39">
              <w:rPr>
                <w:rFonts w:ascii="Calibri" w:eastAsia="Times New Roman" w:hAnsi="Calibri" w:cs="Calibri"/>
                <w:b/>
                <w:bCs/>
                <w:color w:val="FF0000"/>
                <w:kern w:val="0"/>
                <w:sz w:val="16"/>
                <w:szCs w:val="16"/>
                <w14:ligatures w14:val="none"/>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6D248"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Pr>
                <w:rFonts w:ascii="Calibri" w:eastAsia="Times New Roman" w:hAnsi="Calibri" w:cs="Calibri"/>
                <w:b/>
                <w:bCs/>
                <w:color w:val="000000"/>
                <w:kern w:val="0"/>
                <w:sz w:val="16"/>
                <w:szCs w:val="16"/>
                <w14:ligatures w14:val="none"/>
              </w:rPr>
              <w:t>1000</w:t>
            </w:r>
            <w:r w:rsidRPr="00851B39">
              <w:rPr>
                <w:rFonts w:ascii="Calibri" w:eastAsia="Times New Roman" w:hAnsi="Calibri" w:cs="Calibri"/>
                <w:b/>
                <w:bCs/>
                <w:color w:val="000000"/>
                <w:kern w:val="0"/>
                <w:sz w:val="16"/>
                <w:szCs w:val="16"/>
                <w14:ligatures w14:val="none"/>
              </w:rPr>
              <w:t>/1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7E0706"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tin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0361E"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0.9</w:t>
            </w:r>
          </w:p>
        </w:tc>
        <w:tc>
          <w:tcPr>
            <w:tcW w:w="11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88D492" w14:textId="77777777" w:rsidR="00E1077D" w:rsidRPr="00851B39" w:rsidRDefault="00E1077D" w:rsidP="00E1077D">
            <w:pPr>
              <w:spacing w:after="0" w:line="240" w:lineRule="auto"/>
              <w:jc w:val="center"/>
              <w:rPr>
                <w:rFonts w:ascii="Times New Roman" w:eastAsia="Times New Roman" w:hAnsi="Times New Roman" w:cs="Times New Roman"/>
                <w:kern w:val="0"/>
                <w:sz w:val="16"/>
                <w:szCs w:val="16"/>
                <w14:ligatures w14:val="none"/>
              </w:rPr>
            </w:pPr>
            <w:r w:rsidRPr="00851B39">
              <w:rPr>
                <w:rFonts w:ascii="Calibri" w:eastAsia="Times New Roman" w:hAnsi="Calibri" w:cs="Calibri"/>
                <w:b/>
                <w:bCs/>
                <w:color w:val="000000"/>
                <w:kern w:val="0"/>
                <w:sz w:val="16"/>
                <w:szCs w:val="16"/>
                <w14:ligatures w14:val="none"/>
              </w:rPr>
              <w:t>SGD</w:t>
            </w:r>
          </w:p>
        </w:tc>
      </w:tr>
    </w:tbl>
    <w:p w14:paraId="2E351470" w14:textId="588CBCD4" w:rsidR="006A587E" w:rsidRDefault="00E1077D" w:rsidP="000D259F">
      <w:pPr>
        <w:pStyle w:val="NormalWeb"/>
        <w:spacing w:before="240" w:beforeAutospacing="0" w:after="240" w:afterAutospacing="0"/>
        <w:jc w:val="center"/>
        <w:rPr>
          <w:rFonts w:ascii="Calibri" w:hAnsi="Calibri" w:cs="Calibri"/>
          <w:color w:val="000000"/>
        </w:rPr>
      </w:pPr>
      <w:r>
        <w:rPr>
          <w:rFonts w:ascii="Calibri" w:hAnsi="Calibri" w:cs="Calibri"/>
          <w:color w:val="000000"/>
        </w:rPr>
        <w:t xml:space="preserve">Table 5. </w:t>
      </w:r>
      <w:r w:rsidR="000D259F">
        <w:rPr>
          <w:rFonts w:ascii="Calibri" w:hAnsi="Calibri" w:cs="Calibri"/>
          <w:color w:val="000000"/>
        </w:rPr>
        <w:t>Block detector result</w:t>
      </w:r>
    </w:p>
    <w:tbl>
      <w:tblPr>
        <w:tblStyle w:val="TableGrid"/>
        <w:tblpPr w:leftFromText="180" w:rightFromText="180" w:vertAnchor="text" w:horzAnchor="margin" w:tblpY="369"/>
        <w:tblOverlap w:val="never"/>
        <w:tblW w:w="9531" w:type="dxa"/>
        <w:tblLook w:val="04A0" w:firstRow="1" w:lastRow="0" w:firstColumn="1" w:lastColumn="0" w:noHBand="0" w:noVBand="1"/>
      </w:tblPr>
      <w:tblGrid>
        <w:gridCol w:w="4790"/>
        <w:gridCol w:w="4741"/>
      </w:tblGrid>
      <w:tr w:rsidR="00E1077D" w14:paraId="79591675" w14:textId="77777777" w:rsidTr="00E1077D">
        <w:trPr>
          <w:trHeight w:val="317"/>
        </w:trPr>
        <w:tc>
          <w:tcPr>
            <w:tcW w:w="4790" w:type="dxa"/>
          </w:tcPr>
          <w:p w14:paraId="4DFEB619" w14:textId="77777777" w:rsidR="00E1077D" w:rsidRDefault="00E1077D" w:rsidP="00E1077D">
            <w:pPr>
              <w:jc w:val="center"/>
            </w:pPr>
            <w:r>
              <w:t>GT</w:t>
            </w:r>
          </w:p>
        </w:tc>
        <w:tc>
          <w:tcPr>
            <w:tcW w:w="4741" w:type="dxa"/>
          </w:tcPr>
          <w:p w14:paraId="3F9CB1AD" w14:textId="77777777" w:rsidR="00E1077D" w:rsidRDefault="00E1077D" w:rsidP="00E1077D">
            <w:pPr>
              <w:jc w:val="center"/>
            </w:pPr>
            <w:r>
              <w:t>Result</w:t>
            </w:r>
          </w:p>
        </w:tc>
      </w:tr>
      <w:tr w:rsidR="00E1077D" w14:paraId="40669569" w14:textId="77777777" w:rsidTr="00E1077D">
        <w:trPr>
          <w:trHeight w:val="2479"/>
        </w:trPr>
        <w:tc>
          <w:tcPr>
            <w:tcW w:w="4790" w:type="dxa"/>
          </w:tcPr>
          <w:p w14:paraId="69BF73D2" w14:textId="77777777" w:rsidR="00E1077D" w:rsidRDefault="00E1077D" w:rsidP="00E1077D">
            <w:r>
              <w:rPr>
                <w:rFonts w:ascii="Calibri" w:hAnsi="Calibri" w:cs="Calibri"/>
                <w:b/>
                <w:bCs/>
                <w:noProof/>
                <w:color w:val="000000"/>
                <w:sz w:val="36"/>
                <w:szCs w:val="36"/>
                <w:bdr w:val="none" w:sz="0" w:space="0" w:color="auto" w:frame="1"/>
              </w:rPr>
              <w:drawing>
                <wp:inline distT="0" distB="0" distL="0" distR="0" wp14:anchorId="6951913A" wp14:editId="793D4CBC">
                  <wp:extent cx="2133600" cy="2111201"/>
                  <wp:effectExtent l="0" t="0" r="0" b="3810"/>
                  <wp:docPr id="1" name="Picture 1" descr="https://lh7-rt.googleusercontent.com/docsz/AD_4nXfzKmzGIx1YdMYqgajPbETkBPJ3MFTPKnK06KTcyEJa3HGeHmu8fzdBP_P73D4TH4wHY0zv0xVNtDDJruefNfmwVxmg-MJwbaQKg2wP3Ut30Q8NZ23pmC8IklDWn3uf-0TjenyMJg?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https://lh7-rt.googleusercontent.com/docsz/AD_4nXfzKmzGIx1YdMYqgajPbETkBPJ3MFTPKnK06KTcyEJa3HGeHmu8fzdBP_P73D4TH4wHY0zv0xVNtDDJruefNfmwVxmg-MJwbaQKg2wP3Ut30Q8NZ23pmC8IklDWn3uf-0TjenyMJg?key=T1D0B9_ILh_nNOdcc5Umtwwl"/>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147613" cy="2125067"/>
                          </a:xfrm>
                          <a:prstGeom prst="rect">
                            <a:avLst/>
                          </a:prstGeom>
                          <a:noFill/>
                          <a:ln>
                            <a:noFill/>
                          </a:ln>
                        </pic:spPr>
                      </pic:pic>
                    </a:graphicData>
                  </a:graphic>
                </wp:inline>
              </w:drawing>
            </w:r>
          </w:p>
        </w:tc>
        <w:tc>
          <w:tcPr>
            <w:tcW w:w="4741" w:type="dxa"/>
          </w:tcPr>
          <w:p w14:paraId="70CB4017" w14:textId="77777777" w:rsidR="00E1077D" w:rsidRDefault="00E1077D" w:rsidP="00E1077D">
            <w:r>
              <w:rPr>
                <w:rFonts w:ascii="Calibri" w:hAnsi="Calibri" w:cs="Calibri"/>
                <w:b/>
                <w:bCs/>
                <w:noProof/>
                <w:color w:val="000000"/>
                <w:sz w:val="36"/>
                <w:szCs w:val="36"/>
                <w:bdr w:val="none" w:sz="0" w:space="0" w:color="auto" w:frame="1"/>
              </w:rPr>
              <w:drawing>
                <wp:anchor distT="0" distB="0" distL="114300" distR="114300" simplePos="0" relativeHeight="251719680" behindDoc="0" locked="0" layoutInCell="1" allowOverlap="1" wp14:anchorId="3FB5D35D" wp14:editId="3D7A756C">
                  <wp:simplePos x="0" y="0"/>
                  <wp:positionH relativeFrom="column">
                    <wp:posOffset>20320</wp:posOffset>
                  </wp:positionH>
                  <wp:positionV relativeFrom="paragraph">
                    <wp:posOffset>194945</wp:posOffset>
                  </wp:positionV>
                  <wp:extent cx="1800225" cy="1800225"/>
                  <wp:effectExtent l="0" t="0" r="9525" b="9525"/>
                  <wp:wrapTopAndBottom/>
                  <wp:docPr id="2" name="Picture 2" descr="https://lh7-rt.googleusercontent.com/docsz/AD_4nXe0CloZ67_WNLkYxnEDM6DN0uT9YIsLystZdgv3hGFBxUJYmFlaWhTs2R-wAOO5RAz_4x6U2eLgwkA2N7p4htKdIdBN0_aqcG1Ys8yNPEi2bS2LAmn-DHXUgZxOi9v6p3iDVmJazw?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https://lh7-rt.googleusercontent.com/docsz/AD_4nXe0CloZ67_WNLkYxnEDM6DN0uT9YIsLystZdgv3hGFBxUJYmFlaWhTs2R-wAOO5RAz_4x6U2eLgwkA2N7p4htKdIdBN0_aqcG1Ys8yNPEi2bS2LAmn-DHXUgZxOi9v6p3iDVmJazw?key=T1D0B9_ILh_nNOdcc5Umtwwl"/>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E1077D" w14:paraId="0D22654D" w14:textId="77777777" w:rsidTr="00E1077D">
        <w:trPr>
          <w:trHeight w:val="2712"/>
        </w:trPr>
        <w:tc>
          <w:tcPr>
            <w:tcW w:w="4790" w:type="dxa"/>
          </w:tcPr>
          <w:p w14:paraId="3A7EBC14" w14:textId="77777777" w:rsidR="00E1077D" w:rsidRDefault="00E1077D" w:rsidP="00E1077D">
            <w:r>
              <w:rPr>
                <w:rFonts w:ascii="Calibri" w:hAnsi="Calibri" w:cs="Calibri"/>
                <w:b/>
                <w:bCs/>
                <w:noProof/>
                <w:color w:val="000000"/>
                <w:sz w:val="36"/>
                <w:szCs w:val="36"/>
                <w:bdr w:val="none" w:sz="0" w:space="0" w:color="auto" w:frame="1"/>
              </w:rPr>
              <w:drawing>
                <wp:anchor distT="0" distB="0" distL="114300" distR="114300" simplePos="0" relativeHeight="251720704" behindDoc="0" locked="0" layoutInCell="1" allowOverlap="1" wp14:anchorId="1DF77386" wp14:editId="39179381">
                  <wp:simplePos x="0" y="0"/>
                  <wp:positionH relativeFrom="column">
                    <wp:posOffset>233045</wp:posOffset>
                  </wp:positionH>
                  <wp:positionV relativeFrom="paragraph">
                    <wp:posOffset>0</wp:posOffset>
                  </wp:positionV>
                  <wp:extent cx="2302510" cy="2076450"/>
                  <wp:effectExtent l="0" t="0" r="2540" b="0"/>
                  <wp:wrapTopAndBottom/>
                  <wp:docPr id="3" name="Picture 3" descr="https://lh7-rt.googleusercontent.com/docsz/AD_4nXcPJ8nOTeCk-UOM3Z_Isp9wvm1TSZ4peIhAz8aAxCWagqWO7FQ05_qvHfgnhI5XLtUzL1-vyKMBiS8ICZuhPAbXnfMrrIvPAz7QVvdCMwdGGj7OlhJVnw_NFsmZLvonUjcWYEXTJg?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https://lh7-rt.googleusercontent.com/docsz/AD_4nXcPJ8nOTeCk-UOM3Z_Isp9wvm1TSZ4peIhAz8aAxCWagqWO7FQ05_qvHfgnhI5XLtUzL1-vyKMBiS8ICZuhPAbXnfMrrIvPAz7QVvdCMwdGGj7OlhJVnw_NFsmZLvonUjcWYEXTJg?key=T1D0B9_ILh_nNOdcc5Umtwwl"/>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302510" cy="20764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741" w:type="dxa"/>
          </w:tcPr>
          <w:p w14:paraId="2B022A6D" w14:textId="77777777" w:rsidR="00E1077D" w:rsidRDefault="00E1077D" w:rsidP="00E1077D">
            <w:r>
              <w:rPr>
                <w:rFonts w:ascii="Calibri" w:hAnsi="Calibri" w:cs="Calibri"/>
                <w:b/>
                <w:bCs/>
                <w:noProof/>
                <w:color w:val="000000"/>
                <w:sz w:val="36"/>
                <w:szCs w:val="36"/>
                <w:bdr w:val="none" w:sz="0" w:space="0" w:color="auto" w:frame="1"/>
              </w:rPr>
              <w:drawing>
                <wp:anchor distT="0" distB="0" distL="114300" distR="114300" simplePos="0" relativeHeight="251721728" behindDoc="0" locked="0" layoutInCell="1" allowOverlap="1" wp14:anchorId="58827BB3" wp14:editId="20D078F1">
                  <wp:simplePos x="0" y="0"/>
                  <wp:positionH relativeFrom="column">
                    <wp:posOffset>20320</wp:posOffset>
                  </wp:positionH>
                  <wp:positionV relativeFrom="paragraph">
                    <wp:posOffset>93345</wp:posOffset>
                  </wp:positionV>
                  <wp:extent cx="1666875" cy="1689100"/>
                  <wp:effectExtent l="0" t="0" r="9525" b="6350"/>
                  <wp:wrapTopAndBottom/>
                  <wp:docPr id="5" name="Picture 5" descr="https://lh7-rt.googleusercontent.com/docsz/AD_4nXchSTD_3TPpyq2N-HpO0MggA9Z3BSvrYfEnxD0tnOdXxG1fG22aTSFjT8w2eMzRsGdVPagbKVwZIgpM23E4PaAiWTH79tqjVDmvaQU4pxx4SbMK5XjZf-Sqz7_rdzDfu914TYG1?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https://lh7-rt.googleusercontent.com/docsz/AD_4nXchSTD_3TPpyq2N-HpO0MggA9Z3BSvrYfEnxD0tnOdXxG1fG22aTSFjT8w2eMzRsGdVPagbKVwZIgpM23E4PaAiWTH79tqjVDmvaQU4pxx4SbMK5XjZf-Sqz7_rdzDfu914TYG1?key=T1D0B9_ILh_nNOdcc5Umtwwl"/>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66875" cy="16891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E1077D" w14:paraId="297E3204" w14:textId="77777777" w:rsidTr="00E1077D">
        <w:trPr>
          <w:trHeight w:val="3135"/>
        </w:trPr>
        <w:tc>
          <w:tcPr>
            <w:tcW w:w="4790" w:type="dxa"/>
          </w:tcPr>
          <w:p w14:paraId="7B94FC4F" w14:textId="77777777" w:rsidR="00E1077D" w:rsidRDefault="00E1077D" w:rsidP="00E1077D">
            <w:r>
              <w:rPr>
                <w:rFonts w:ascii="Calibri" w:hAnsi="Calibri" w:cs="Calibri"/>
                <w:b/>
                <w:bCs/>
                <w:noProof/>
                <w:color w:val="000000"/>
                <w:sz w:val="36"/>
                <w:szCs w:val="36"/>
                <w:bdr w:val="none" w:sz="0" w:space="0" w:color="auto" w:frame="1"/>
              </w:rPr>
              <w:drawing>
                <wp:inline distT="0" distB="0" distL="0" distR="0" wp14:anchorId="78BC7324" wp14:editId="709A11C1">
                  <wp:extent cx="2133600" cy="2424308"/>
                  <wp:effectExtent l="0" t="0" r="0" b="0"/>
                  <wp:docPr id="6" name="Picture 6" descr="https://lh7-rt.googleusercontent.com/docsz/AD_4nXe1hBJF50Wc3AdrkwT2pquMeN2Ybi98eYgzudn1YmI5r5-ykDIuemXRuxtb0WDqIj6X0wqqcwtFrQ5v7w3sjKIZf66CnpM-JG9eyy-u_1_b6_0BZ_KS6wwqHcEeoOngjROtl_kzXg?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https://lh7-rt.googleusercontent.com/docsz/AD_4nXe1hBJF50Wc3AdrkwT2pquMeN2Ybi98eYgzudn1YmI5r5-ykDIuemXRuxtb0WDqIj6X0wqqcwtFrQ5v7w3sjKIZf66CnpM-JG9eyy-u_1_b6_0BZ_KS6wwqHcEeoOngjROtl_kzXg?key=T1D0B9_ILh_nNOdcc5Umtwwl"/>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148505" cy="2441244"/>
                          </a:xfrm>
                          <a:prstGeom prst="rect">
                            <a:avLst/>
                          </a:prstGeom>
                          <a:noFill/>
                          <a:ln>
                            <a:noFill/>
                          </a:ln>
                        </pic:spPr>
                      </pic:pic>
                    </a:graphicData>
                  </a:graphic>
                </wp:inline>
              </w:drawing>
            </w:r>
          </w:p>
        </w:tc>
        <w:tc>
          <w:tcPr>
            <w:tcW w:w="4741" w:type="dxa"/>
          </w:tcPr>
          <w:p w14:paraId="1DA04B87" w14:textId="77777777" w:rsidR="00E1077D" w:rsidRDefault="00E1077D" w:rsidP="00E1077D">
            <w:r>
              <w:rPr>
                <w:rFonts w:ascii="Calibri" w:hAnsi="Calibri" w:cs="Calibri"/>
                <w:b/>
                <w:bCs/>
                <w:noProof/>
                <w:color w:val="000000"/>
                <w:sz w:val="36"/>
                <w:szCs w:val="36"/>
                <w:bdr w:val="none" w:sz="0" w:space="0" w:color="auto" w:frame="1"/>
              </w:rPr>
              <w:drawing>
                <wp:anchor distT="0" distB="0" distL="114300" distR="114300" simplePos="0" relativeHeight="251722752" behindDoc="0" locked="0" layoutInCell="1" allowOverlap="1" wp14:anchorId="61A805AF" wp14:editId="05EEEC0F">
                  <wp:simplePos x="0" y="0"/>
                  <wp:positionH relativeFrom="column">
                    <wp:posOffset>10795</wp:posOffset>
                  </wp:positionH>
                  <wp:positionV relativeFrom="paragraph">
                    <wp:posOffset>121920</wp:posOffset>
                  </wp:positionV>
                  <wp:extent cx="1768475" cy="1781175"/>
                  <wp:effectExtent l="0" t="0" r="3175" b="9525"/>
                  <wp:wrapTopAndBottom/>
                  <wp:docPr id="9" name="Picture 9" descr="https://lh7-rt.googleusercontent.com/docsz/AD_4nXeVgJF-5Wiu9-G0vq-czOxE0ILKmqL6FK2P7F5VN4Xnk2oiJ0zHeO-KwJoeKi2WyPcwxO4XwjK12tZX1uMHnmC5qMEh2ExKByJEHIci0P1iqldrJJ1J_b-7YkNdjLcIrvofO7nM?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https://lh7-rt.googleusercontent.com/docsz/AD_4nXeVgJF-5Wiu9-G0vq-czOxE0ILKmqL6FK2P7F5VN4Xnk2oiJ0zHeO-KwJoeKi2WyPcwxO4XwjK12tZX1uMHnmC5qMEh2ExKByJEHIci0P1iqldrJJ1J_b-7YkNdjLcIrvofO7nM?key=T1D0B9_ILh_nNOdcc5Umtwwl"/>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68475"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5D32A97" w14:textId="5115BC9E" w:rsidR="00E1077D" w:rsidRDefault="00E1077D" w:rsidP="00A60034">
      <w:pPr>
        <w:pStyle w:val="NormalWeb"/>
        <w:spacing w:before="240" w:beforeAutospacing="0" w:after="240" w:afterAutospacing="0"/>
        <w:jc w:val="both"/>
        <w:rPr>
          <w:rFonts w:ascii="Calibri" w:hAnsi="Calibri" w:cs="Calibri"/>
          <w:color w:val="000000"/>
        </w:rPr>
      </w:pPr>
    </w:p>
    <w:tbl>
      <w:tblPr>
        <w:tblStyle w:val="TableGrid"/>
        <w:tblpPr w:leftFromText="180" w:rightFromText="180" w:vertAnchor="text" w:horzAnchor="margin" w:tblpY="211"/>
        <w:tblOverlap w:val="never"/>
        <w:tblW w:w="9141" w:type="dxa"/>
        <w:tblLook w:val="04A0" w:firstRow="1" w:lastRow="0" w:firstColumn="1" w:lastColumn="0" w:noHBand="0" w:noVBand="1"/>
      </w:tblPr>
      <w:tblGrid>
        <w:gridCol w:w="4594"/>
        <w:gridCol w:w="4547"/>
      </w:tblGrid>
      <w:tr w:rsidR="003D2FE8" w14:paraId="3911F906" w14:textId="77777777" w:rsidTr="003D2FE8">
        <w:trPr>
          <w:trHeight w:val="3121"/>
        </w:trPr>
        <w:tc>
          <w:tcPr>
            <w:tcW w:w="4594" w:type="dxa"/>
          </w:tcPr>
          <w:p w14:paraId="765DD364"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24800" behindDoc="0" locked="0" layoutInCell="1" allowOverlap="1" wp14:anchorId="11D6AED8" wp14:editId="73FE519B">
                  <wp:simplePos x="0" y="0"/>
                  <wp:positionH relativeFrom="column">
                    <wp:posOffset>203835</wp:posOffset>
                  </wp:positionH>
                  <wp:positionV relativeFrom="paragraph">
                    <wp:posOffset>2540</wp:posOffset>
                  </wp:positionV>
                  <wp:extent cx="2085975" cy="2172970"/>
                  <wp:effectExtent l="0" t="0" r="9525" b="0"/>
                  <wp:wrapTopAndBottom/>
                  <wp:docPr id="10" name="Picture 10" descr="https://lh7-rt.googleusercontent.com/docsz/AD_4nXe7v0hl1MbNFNTRwkSqlpIQUiUlRzrARGKtFJ4kQu-5UQZzZnG4GguibGFTcz9g0COQWLcttmY8toy9ObzJ7ZuT82nsvZaBZ-G_mZOgwySNRtJv_yFlMzsc7zeAbCq47QjCQbyV?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s://lh7-rt.googleusercontent.com/docsz/AD_4nXe7v0hl1MbNFNTRwkSqlpIQUiUlRzrARGKtFJ4kQu-5UQZzZnG4GguibGFTcz9g0COQWLcttmY8toy9ObzJ7ZuT82nsvZaBZ-G_mZOgwySNRtJv_yFlMzsc7zeAbCq47QjCQbyV?key=T1D0B9_ILh_nNOdcc5Umtwwl"/>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085975" cy="21729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47" w:type="dxa"/>
          </w:tcPr>
          <w:p w14:paraId="08838856"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25824" behindDoc="0" locked="0" layoutInCell="1" allowOverlap="1" wp14:anchorId="7E8DAFE6" wp14:editId="1CA20FDB">
                  <wp:simplePos x="0" y="0"/>
                  <wp:positionH relativeFrom="column">
                    <wp:posOffset>11430</wp:posOffset>
                  </wp:positionH>
                  <wp:positionV relativeFrom="paragraph">
                    <wp:posOffset>154940</wp:posOffset>
                  </wp:positionV>
                  <wp:extent cx="1543050" cy="1553210"/>
                  <wp:effectExtent l="0" t="0" r="0" b="8890"/>
                  <wp:wrapTopAndBottom/>
                  <wp:docPr id="11" name="Picture 11" descr="https://lh7-rt.googleusercontent.com/docsz/AD_4nXcVygakAox51INPsNr5TCcwX7WVz50c4DytqiTunsur39uNtbtYR4qvNI5MQxt1NmdFQ4zqbsTVLHXMtM8a_Kn9zQiPZ8Tfmy14rRrrJ1MeiiCWZPuW5L3417LSLZpBMMRgNIsb_A?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s://lh7-rt.googleusercontent.com/docsz/AD_4nXcVygakAox51INPsNr5TCcwX7WVz50c4DytqiTunsur39uNtbtYR4qvNI5MQxt1NmdFQ4zqbsTVLHXMtM8a_Kn9zQiPZ8Tfmy14rRrrJ1MeiiCWZPuW5L3417LSLZpBMMRgNIsb_A?key=T1D0B9_ILh_nNOdcc5Umtwwl"/>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43050" cy="15532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D2FE8" w14:paraId="198725CA" w14:textId="77777777" w:rsidTr="003D2FE8">
        <w:trPr>
          <w:trHeight w:val="2642"/>
        </w:trPr>
        <w:tc>
          <w:tcPr>
            <w:tcW w:w="4594" w:type="dxa"/>
          </w:tcPr>
          <w:p w14:paraId="018B3459"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26848" behindDoc="0" locked="0" layoutInCell="1" allowOverlap="1" wp14:anchorId="1046FD6F" wp14:editId="0E7539A2">
                  <wp:simplePos x="0" y="0"/>
                  <wp:positionH relativeFrom="column">
                    <wp:posOffset>-5715</wp:posOffset>
                  </wp:positionH>
                  <wp:positionV relativeFrom="paragraph">
                    <wp:posOffset>0</wp:posOffset>
                  </wp:positionV>
                  <wp:extent cx="1743075" cy="1419860"/>
                  <wp:effectExtent l="0" t="0" r="9525" b="8890"/>
                  <wp:wrapTopAndBottom/>
                  <wp:docPr id="12" name="Picture 12" descr="https://lh7-rt.googleusercontent.com/docsz/AD_4nXeZviB10dIkhYo7FFov4dhxqUOGia-0b2YJFkJ42rzdZhfLDtpSKODCWqnWZteqE2J7LLUeaZtrkZx_fZUHKAybVPYGh7MXkaQBAm1a5k_umt-Sdd0L_HQPZWUtGehww-UMq-gjHQ?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s://lh7-rt.googleusercontent.com/docsz/AD_4nXeZviB10dIkhYo7FFov4dhxqUOGia-0b2YJFkJ42rzdZhfLDtpSKODCWqnWZteqE2J7LLUeaZtrkZx_fZUHKAybVPYGh7MXkaQBAm1a5k_umt-Sdd0L_HQPZWUtGehww-UMq-gjHQ?key=T1D0B9_ILh_nNOdcc5Umtwwl"/>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743075" cy="14198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47" w:type="dxa"/>
          </w:tcPr>
          <w:p w14:paraId="5463F3A7"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27872" behindDoc="0" locked="0" layoutInCell="1" allowOverlap="1" wp14:anchorId="4230B911" wp14:editId="6238AA60">
                  <wp:simplePos x="0" y="0"/>
                  <wp:positionH relativeFrom="column">
                    <wp:posOffset>-64819</wp:posOffset>
                  </wp:positionH>
                  <wp:positionV relativeFrom="paragraph">
                    <wp:posOffset>440</wp:posOffset>
                  </wp:positionV>
                  <wp:extent cx="1485900" cy="1485900"/>
                  <wp:effectExtent l="0" t="0" r="0" b="0"/>
                  <wp:wrapTopAndBottom/>
                  <wp:docPr id="13" name="Picture 13" descr="https://lh7-rt.googleusercontent.com/docsz/AD_4nXdT4_ax1G48_ITn6_bZouFX-qfY-Vd4JVh2Vg1GWukgynhIDSkaJgVzGzoHj1f-1lcy1DxUBQ0HInyKsb2uk6TviX6raJiEDjjeiL12IwxBhSg9K9jd9aPq8kG6F3M22YhR56jOaA?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https://lh7-rt.googleusercontent.com/docsz/AD_4nXdT4_ax1G48_ITn6_bZouFX-qfY-Vd4JVh2Vg1GWukgynhIDSkaJgVzGzoHj1f-1lcy1DxUBQ0HInyKsb2uk6TviX6raJiEDjjeiL12IwxBhSg9K9jd9aPq8kG6F3M22YhR56jOaA?key=T1D0B9_ILh_nNOdcc5Umtwwl"/>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485900" cy="14859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D2FE8" w14:paraId="310EA5D3" w14:textId="77777777" w:rsidTr="003D2FE8">
        <w:trPr>
          <w:trHeight w:val="2975"/>
        </w:trPr>
        <w:tc>
          <w:tcPr>
            <w:tcW w:w="4594" w:type="dxa"/>
          </w:tcPr>
          <w:p w14:paraId="70C16656"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28896" behindDoc="0" locked="0" layoutInCell="1" allowOverlap="1" wp14:anchorId="32ECFF9D" wp14:editId="4917029A">
                  <wp:simplePos x="0" y="0"/>
                  <wp:positionH relativeFrom="column">
                    <wp:posOffset>146685</wp:posOffset>
                  </wp:positionH>
                  <wp:positionV relativeFrom="paragraph">
                    <wp:posOffset>19685</wp:posOffset>
                  </wp:positionV>
                  <wp:extent cx="1743075" cy="1755140"/>
                  <wp:effectExtent l="0" t="0" r="9525" b="0"/>
                  <wp:wrapTopAndBottom/>
                  <wp:docPr id="14" name="Picture 14" descr="https://lh7-rt.googleusercontent.com/docsz/AD_4nXcdDlLPEloWQNvrukmNHtHShsx1lblvDnaKq0z4nphZEOwOJ4mu7as1MLe_R5IN4_MIAUnFW3GmO-STz8nm2ukf_cMUn2tHw9_TdVrYe-UuJuFrr-3RX8lfEilRtmcBh16YN30YjA?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https://lh7-rt.googleusercontent.com/docsz/AD_4nXcdDlLPEloWQNvrukmNHtHShsx1lblvDnaKq0z4nphZEOwOJ4mu7as1MLe_R5IN4_MIAUnFW3GmO-STz8nm2ukf_cMUn2tHw9_TdVrYe-UuJuFrr-3RX8lfEilRtmcBh16YN30YjA?key=T1D0B9_ILh_nNOdcc5Umtwwl"/>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43075" cy="17551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47" w:type="dxa"/>
          </w:tcPr>
          <w:p w14:paraId="467FD4AC"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29920" behindDoc="0" locked="0" layoutInCell="1" allowOverlap="1" wp14:anchorId="12CB9C40" wp14:editId="2835EF9C">
                  <wp:simplePos x="0" y="0"/>
                  <wp:positionH relativeFrom="column">
                    <wp:posOffset>30480</wp:posOffset>
                  </wp:positionH>
                  <wp:positionV relativeFrom="paragraph">
                    <wp:posOffset>133985</wp:posOffset>
                  </wp:positionV>
                  <wp:extent cx="1514475" cy="1514475"/>
                  <wp:effectExtent l="0" t="0" r="9525" b="9525"/>
                  <wp:wrapTopAndBottom/>
                  <wp:docPr id="15" name="Picture 15" descr="https://lh7-rt.googleusercontent.com/docsz/AD_4nXeaDFeZGEdKCh2ciHjuSjwpgoG9WCVsb1s4h2ZU0PTr0htK4UdjBV4deeRZKUHCcxVWQuPmfvyEUsqruhIQOavn3rWSOHhqSgZalyCDnQnMtPGOqFM1LVX2vMBAy4bcNh-DTCbw?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https://lh7-rt.googleusercontent.com/docsz/AD_4nXeaDFeZGEdKCh2ciHjuSjwpgoG9WCVsb1s4h2ZU0PTr0htK4UdjBV4deeRZKUHCcxVWQuPmfvyEUsqruhIQOavn3rWSOHhqSgZalyCDnQnMtPGOqFM1LVX2vMBAy4bcNh-DTCbw?key=T1D0B9_ILh_nNOdcc5Umtwwl"/>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14475"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D2FE8" w14:paraId="52368D47" w14:textId="77777777" w:rsidTr="003D2FE8">
        <w:trPr>
          <w:trHeight w:val="2892"/>
        </w:trPr>
        <w:tc>
          <w:tcPr>
            <w:tcW w:w="4594" w:type="dxa"/>
          </w:tcPr>
          <w:p w14:paraId="19FC533E"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30944" behindDoc="0" locked="0" layoutInCell="1" allowOverlap="1" wp14:anchorId="3835FB87" wp14:editId="09FF4B4E">
                  <wp:simplePos x="0" y="0"/>
                  <wp:positionH relativeFrom="column">
                    <wp:posOffset>99695</wp:posOffset>
                  </wp:positionH>
                  <wp:positionV relativeFrom="paragraph">
                    <wp:posOffset>6350</wp:posOffset>
                  </wp:positionV>
                  <wp:extent cx="1676400" cy="1634490"/>
                  <wp:effectExtent l="0" t="0" r="0" b="3810"/>
                  <wp:wrapTopAndBottom/>
                  <wp:docPr id="16" name="Picture 16" descr="https://lh7-rt.googleusercontent.com/docsz/AD_4nXdOUMgEqp97TQePI5ebYbAZNDgGU-1c_1ivFBAwjJaIoVMi3pgVUd1GLGR8mA10DoPxrqJnA6KGZvOgOACE2az9WhAzYY7Q9P5w48rbBpPPXSwjGCRJmSlJclOu9tXAoaxz_tJsXw?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https://lh7-rt.googleusercontent.com/docsz/AD_4nXdOUMgEqp97TQePI5ebYbAZNDgGU-1c_1ivFBAwjJaIoVMi3pgVUd1GLGR8mA10DoPxrqJnA6KGZvOgOACE2az9WhAzYY7Q9P5w48rbBpPPXSwjGCRJmSlJclOu9tXAoaxz_tJsXw?key=T1D0B9_ILh_nNOdcc5Umtwwl"/>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76400" cy="1634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47" w:type="dxa"/>
          </w:tcPr>
          <w:p w14:paraId="00121EDC" w14:textId="77777777" w:rsidR="003D2FE8" w:rsidRDefault="003D2FE8" w:rsidP="003D2FE8">
            <w:r>
              <w:rPr>
                <w:rFonts w:ascii="Calibri" w:hAnsi="Calibri" w:cs="Calibri"/>
                <w:b/>
                <w:bCs/>
                <w:noProof/>
                <w:color w:val="000000"/>
                <w:sz w:val="36"/>
                <w:szCs w:val="36"/>
                <w:bdr w:val="none" w:sz="0" w:space="0" w:color="auto" w:frame="1"/>
              </w:rPr>
              <w:drawing>
                <wp:anchor distT="0" distB="0" distL="114300" distR="114300" simplePos="0" relativeHeight="251731968" behindDoc="0" locked="0" layoutInCell="1" allowOverlap="1" wp14:anchorId="21F899F9" wp14:editId="5937A67E">
                  <wp:simplePos x="0" y="0"/>
                  <wp:positionH relativeFrom="column">
                    <wp:posOffset>30480</wp:posOffset>
                  </wp:positionH>
                  <wp:positionV relativeFrom="paragraph">
                    <wp:posOffset>63500</wp:posOffset>
                  </wp:positionV>
                  <wp:extent cx="1514475" cy="1525270"/>
                  <wp:effectExtent l="0" t="0" r="9525" b="0"/>
                  <wp:wrapTopAndBottom/>
                  <wp:docPr id="17" name="Picture 17" descr="https://lh7-rt.googleusercontent.com/docsz/AD_4nXcuqRkRyef8-4w2wHqQLaJ5-aLcZJcr4r5q6FE-ENRfMY16yF_q82bf-XuyivvW3QwojkEvhsz4eHbMV1RScXKLiDoAnJTNKMScRb3wjdXu4GJ9a9e-q6gRqbn7k3zaXwGjokVpCg?key=T1D0B9_ILh_nNOdcc5Umtww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https://lh7-rt.googleusercontent.com/docsz/AD_4nXcuqRkRyef8-4w2wHqQLaJ5-aLcZJcr4r5q6FE-ENRfMY16yF_q82bf-XuyivvW3QwojkEvhsz4eHbMV1RScXKLiDoAnJTNKMScRb3wjdXu4GJ9a9e-q6gRqbn7k3zaXwGjokVpCg?key=T1D0B9_ILh_nNOdcc5Umtwwl"/>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14475" cy="1525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FA41AE4" w14:textId="19AFA4F9" w:rsidR="00E1077D" w:rsidRDefault="00E1077D" w:rsidP="00A60034">
      <w:pPr>
        <w:pStyle w:val="NormalWeb"/>
        <w:spacing w:before="240" w:beforeAutospacing="0" w:after="240" w:afterAutospacing="0"/>
        <w:jc w:val="both"/>
        <w:rPr>
          <w:rFonts w:ascii="Calibri" w:hAnsi="Calibri" w:cs="Calibri"/>
          <w:color w:val="000000"/>
        </w:rPr>
        <w:sectPr w:rsidR="00E1077D" w:rsidSect="006A587E">
          <w:type w:val="continuous"/>
          <w:pgSz w:w="12240" w:h="15840"/>
          <w:pgMar w:top="1440" w:right="1440" w:bottom="1440" w:left="1440" w:header="720" w:footer="720" w:gutter="0"/>
          <w:cols w:space="720"/>
          <w:docGrid w:linePitch="360"/>
        </w:sectPr>
      </w:pPr>
    </w:p>
    <w:p w14:paraId="44F892AA" w14:textId="77777777" w:rsidR="00C07D58" w:rsidRDefault="00C07D58" w:rsidP="006A587E">
      <w:pPr>
        <w:pStyle w:val="NormalWeb"/>
        <w:spacing w:before="240" w:beforeAutospacing="0" w:after="240" w:afterAutospacing="0"/>
        <w:jc w:val="both"/>
        <w:rPr>
          <w:rFonts w:ascii="Calibri" w:hAnsi="Calibri" w:cs="Calibri"/>
          <w:color w:val="000000"/>
        </w:rPr>
      </w:pPr>
    </w:p>
    <w:p w14:paraId="64734FA0" w14:textId="0F1F63E5" w:rsidR="00430C48" w:rsidRDefault="00A60034" w:rsidP="006A587E">
      <w:pPr>
        <w:pStyle w:val="NormalWeb"/>
        <w:spacing w:before="240" w:beforeAutospacing="0" w:after="240" w:afterAutospacing="0"/>
        <w:jc w:val="both"/>
        <w:rPr>
          <w:rFonts w:ascii="Calibri" w:hAnsi="Calibri" w:cs="Calibri"/>
          <w:color w:val="000000"/>
        </w:rPr>
      </w:pPr>
      <w:r>
        <w:rPr>
          <w:rFonts w:ascii="Calibri" w:hAnsi="Calibri" w:cs="Calibri"/>
          <w:color w:val="000000"/>
        </w:rPr>
        <w:t>Overall, the training process showcased that the Block Detector model was able to significantly improve its pose estimation accuracy, as reflected by the reduction in pose_loss from 11 in the fi</w:t>
      </w:r>
      <w:r w:rsidR="006A587E">
        <w:rPr>
          <w:rFonts w:ascii="Calibri" w:hAnsi="Calibri" w:cs="Calibri"/>
          <w:color w:val="000000"/>
        </w:rPr>
        <w:t>rst epoch to 0.6 by epoch 1000.</w:t>
      </w:r>
    </w:p>
    <w:p w14:paraId="4247FD64" w14:textId="35ACF6C2" w:rsidR="00C07D58" w:rsidRDefault="00C07D58" w:rsidP="00C07D58">
      <w:pPr>
        <w:pStyle w:val="Heading1"/>
        <w:rPr>
          <w:rFonts w:ascii="Calibri" w:hAnsi="Calibri" w:cs="Calibri"/>
          <w:sz w:val="24"/>
          <w:szCs w:val="24"/>
        </w:rPr>
      </w:pPr>
      <w:bookmarkStart w:id="20" w:name="_Toc189125712"/>
      <w:r w:rsidRPr="00C07D58">
        <w:rPr>
          <w:rFonts w:ascii="Calibri" w:hAnsi="Calibri" w:cs="Calibri"/>
          <w:sz w:val="24"/>
          <w:szCs w:val="24"/>
        </w:rPr>
        <w:t>Future work</w:t>
      </w:r>
      <w:bookmarkEnd w:id="20"/>
    </w:p>
    <w:p w14:paraId="0F5C5E44" w14:textId="77777777" w:rsidR="00C07D58" w:rsidRPr="00C07D58" w:rsidRDefault="00C07D58" w:rsidP="00C07D58">
      <w:pPr>
        <w:jc w:val="lowKashida"/>
        <w:rPr>
          <w:sz w:val="24"/>
          <w:szCs w:val="24"/>
        </w:rPr>
      </w:pPr>
      <w:r w:rsidRPr="00C07D58">
        <w:rPr>
          <w:sz w:val="24"/>
          <w:szCs w:val="24"/>
        </w:rPr>
        <w:t>In future work, we aim to enhance the performance of the line detector by improving the image restoration process. By optimizing image restoration techniques, we expect to provide higher-quality input data for the detection model, ultimately leading to more accurate line detection results. Specifically, we plan to refine the Unet and AST-based restoration methods to generate clearer and more structured images that improve the downstream detection tasks.</w:t>
      </w:r>
    </w:p>
    <w:p w14:paraId="6599169D" w14:textId="77777777" w:rsidR="00C07D58" w:rsidRPr="00C07D58" w:rsidRDefault="00C07D58" w:rsidP="00C07D58">
      <w:pPr>
        <w:jc w:val="lowKashida"/>
        <w:rPr>
          <w:sz w:val="24"/>
          <w:szCs w:val="24"/>
        </w:rPr>
      </w:pPr>
      <w:r w:rsidRPr="00C07D58">
        <w:rPr>
          <w:sz w:val="24"/>
          <w:szCs w:val="24"/>
        </w:rPr>
        <w:t>Another key improvement involves redefining the Intersection over Union (IoU) calculation for line detection. Previous models computed IoU based on bounding boxes, which is not an optimal approach for line-based structures due to their inherent geometric differences. We propose a novel IoU computation method specifically tailored for line detection, ensuring a more accurate evaluation metric that aligns better with the nature of the task.</w:t>
      </w:r>
    </w:p>
    <w:p w14:paraId="3D0582EA" w14:textId="77777777" w:rsidR="00C07D58" w:rsidRPr="00C07D58" w:rsidRDefault="00C07D58" w:rsidP="00C07D58">
      <w:pPr>
        <w:jc w:val="lowKashida"/>
        <w:rPr>
          <w:sz w:val="24"/>
          <w:szCs w:val="24"/>
        </w:rPr>
      </w:pPr>
      <w:r w:rsidRPr="00C07D58">
        <w:rPr>
          <w:sz w:val="24"/>
          <w:szCs w:val="24"/>
        </w:rPr>
        <w:t>Furthermore, we aim to reduce the computational load of our model by decreasing the number of input channels from 24 to 5. This reduction is expected to significantly enhance efficiency while maintaining detection performance. By optimizing the input representation, we can achieve faster inference times and reduce the memory footprint, making the model more suitable for real-time applications.</w:t>
      </w:r>
    </w:p>
    <w:p w14:paraId="3CAEFA8D" w14:textId="7FEE520A" w:rsidR="008B5F25" w:rsidRPr="00C07D58" w:rsidRDefault="00C07D58" w:rsidP="00C07D58">
      <w:pPr>
        <w:jc w:val="lowKashida"/>
        <w:rPr>
          <w:sz w:val="24"/>
          <w:szCs w:val="24"/>
        </w:rPr>
      </w:pPr>
      <w:r w:rsidRPr="00C07D58">
        <w:rPr>
          <w:sz w:val="24"/>
          <w:szCs w:val="24"/>
        </w:rPr>
        <w:t>Overall, these enhancements will contribute to a more efficient and accurate line detection system, paving the way for further advancements in image processing and computer vision applications.</w:t>
      </w:r>
    </w:p>
    <w:p w14:paraId="535ABB6B" w14:textId="2FB949E8" w:rsidR="00C07D58" w:rsidRPr="00D4355A" w:rsidRDefault="006A587E" w:rsidP="00D4355A">
      <w:pPr>
        <w:pStyle w:val="Heading1"/>
        <w:rPr>
          <w:rFonts w:ascii="Calibri" w:hAnsi="Calibri" w:cs="Calibri"/>
          <w:sz w:val="24"/>
          <w:szCs w:val="24"/>
        </w:rPr>
      </w:pPr>
      <w:r w:rsidRPr="00D27C81">
        <w:rPr>
          <w:rFonts w:ascii="Calibri" w:hAnsi="Calibri" w:cs="Calibri"/>
          <w:sz w:val="24"/>
          <w:szCs w:val="24"/>
        </w:rPr>
        <w:t xml:space="preserve"> </w:t>
      </w:r>
      <w:bookmarkStart w:id="21" w:name="_Toc189125713"/>
      <w:r w:rsidR="00D14992" w:rsidRPr="00D27C81">
        <w:rPr>
          <w:rFonts w:ascii="Calibri" w:hAnsi="Calibri" w:cs="Calibri"/>
          <w:sz w:val="24"/>
          <w:szCs w:val="24"/>
        </w:rPr>
        <w:t>References</w:t>
      </w:r>
      <w:bookmarkEnd w:id="21"/>
    </w:p>
    <w:p w14:paraId="20CCDFA4" w14:textId="77777777" w:rsidR="00D14992" w:rsidRPr="00C05E82" w:rsidRDefault="00D14992" w:rsidP="00D14992">
      <w:pPr>
        <w:pStyle w:val="Bibliography"/>
        <w:jc w:val="lowKashida"/>
        <w:rPr>
          <w:rFonts w:ascii="Times New Roman" w:hAnsi="Times New Roman" w:cs="Times New Roman"/>
          <w:sz w:val="20"/>
        </w:rPr>
      </w:pPr>
      <w:r>
        <w:fldChar w:fldCharType="begin"/>
      </w:r>
      <w:r>
        <w:instrText xml:space="preserve"> ADDIN ZOTERO_BIBL {"uncited":[],"omitted":[],"custom":[]} CSL_BIBLIOGRAPHY </w:instrText>
      </w:r>
      <w:r>
        <w:fldChar w:fldCharType="separate"/>
      </w:r>
      <w:r w:rsidRPr="00C05E82">
        <w:rPr>
          <w:rFonts w:ascii="Times New Roman" w:hAnsi="Times New Roman" w:cs="Times New Roman"/>
          <w:sz w:val="20"/>
        </w:rPr>
        <w:t>[1]</w:t>
      </w:r>
      <w:r w:rsidRPr="00C05E82">
        <w:rPr>
          <w:rFonts w:ascii="Times New Roman" w:hAnsi="Times New Roman" w:cs="Times New Roman"/>
          <w:sz w:val="20"/>
        </w:rPr>
        <w:tab/>
        <w:t xml:space="preserve">M. Hofer, M. Maurer, and H. Bischof, “Efficient 3D scene abstraction using line segments,” </w:t>
      </w:r>
      <w:r w:rsidRPr="00C05E82">
        <w:rPr>
          <w:rFonts w:ascii="Times New Roman" w:hAnsi="Times New Roman" w:cs="Times New Roman"/>
          <w:i/>
          <w:iCs/>
          <w:sz w:val="20"/>
        </w:rPr>
        <w:t>Computer Vision and Image Understanding</w:t>
      </w:r>
      <w:r w:rsidRPr="00C05E82">
        <w:rPr>
          <w:rFonts w:ascii="Times New Roman" w:hAnsi="Times New Roman" w:cs="Times New Roman"/>
          <w:sz w:val="20"/>
        </w:rPr>
        <w:t>, vol. 157, pp. 167–178, Apr. 2017, doi: 10.1016/j.cviu.2016.03.017.</w:t>
      </w:r>
    </w:p>
    <w:p w14:paraId="6EAC4A47"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w:t>
      </w:r>
      <w:r w:rsidRPr="00C05E82">
        <w:rPr>
          <w:rFonts w:ascii="Times New Roman" w:hAnsi="Times New Roman" w:cs="Times New Roman"/>
          <w:sz w:val="20"/>
        </w:rPr>
        <w:tab/>
        <w:t xml:space="preserve">A. Mateus, O. Tahri, A. P. Aguiar, P. U. Lima, and P. Miraldo, “On Incremental Structure-from-Motion using Lines,” </w:t>
      </w:r>
      <w:r w:rsidRPr="00C05E82">
        <w:rPr>
          <w:rFonts w:ascii="Times New Roman" w:hAnsi="Times New Roman" w:cs="Times New Roman"/>
          <w:i/>
          <w:iCs/>
          <w:sz w:val="20"/>
        </w:rPr>
        <w:t>IEEE Trans. Robot.</w:t>
      </w:r>
      <w:r w:rsidRPr="00C05E82">
        <w:rPr>
          <w:rFonts w:ascii="Times New Roman" w:hAnsi="Times New Roman" w:cs="Times New Roman"/>
          <w:sz w:val="20"/>
        </w:rPr>
        <w:t>, vol. 38, no. 1, pp. 391–406, Feb. 2022, doi: 10.1109/TRO.2021.3085487.</w:t>
      </w:r>
    </w:p>
    <w:p w14:paraId="62AA6C5E"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w:t>
      </w:r>
      <w:r w:rsidRPr="00C05E82">
        <w:rPr>
          <w:rFonts w:ascii="Times New Roman" w:hAnsi="Times New Roman" w:cs="Times New Roman"/>
          <w:sz w:val="20"/>
        </w:rPr>
        <w:tab/>
        <w:t xml:space="preserve">Q. Fu </w:t>
      </w:r>
      <w:r w:rsidRPr="00C05E82">
        <w:rPr>
          <w:rFonts w:ascii="Times New Roman" w:hAnsi="Times New Roman" w:cs="Times New Roman"/>
          <w:i/>
          <w:iCs/>
          <w:sz w:val="20"/>
        </w:rPr>
        <w:t>et al.</w:t>
      </w:r>
      <w:r w:rsidRPr="00C05E82">
        <w:rPr>
          <w:rFonts w:ascii="Times New Roman" w:hAnsi="Times New Roman" w:cs="Times New Roman"/>
          <w:sz w:val="20"/>
        </w:rPr>
        <w:t xml:space="preserve">, “PL-VINS: Real-Time Monocular Visual-Inertial SLAM with Point and Line Features,” Apr. 15, 2022, </w:t>
      </w:r>
      <w:r w:rsidRPr="00C05E82">
        <w:rPr>
          <w:rFonts w:ascii="Times New Roman" w:hAnsi="Times New Roman" w:cs="Times New Roman"/>
          <w:i/>
          <w:iCs/>
          <w:sz w:val="20"/>
        </w:rPr>
        <w:t>arXiv</w:t>
      </w:r>
      <w:r w:rsidRPr="00C05E82">
        <w:rPr>
          <w:rFonts w:ascii="Times New Roman" w:hAnsi="Times New Roman" w:cs="Times New Roman"/>
          <w:sz w:val="20"/>
        </w:rPr>
        <w:t>: arXiv:2009.07462. doi: 10.48550/arXiv.2009.07462.</w:t>
      </w:r>
    </w:p>
    <w:p w14:paraId="3F0C459D"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4]</w:t>
      </w:r>
      <w:r w:rsidRPr="00C05E82">
        <w:rPr>
          <w:rFonts w:ascii="Times New Roman" w:hAnsi="Times New Roman" w:cs="Times New Roman"/>
          <w:sz w:val="20"/>
        </w:rPr>
        <w:tab/>
        <w:t>“LVO: Line only stereo Visual Odometry.” Accessed: Jan. 14, 2025. [Online]. Available: https://ieeexplore.ieee.org/document/8911808</w:t>
      </w:r>
    </w:p>
    <w:p w14:paraId="54D76E5A"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5]</w:t>
      </w:r>
      <w:r w:rsidRPr="00C05E82">
        <w:rPr>
          <w:rFonts w:ascii="Times New Roman" w:hAnsi="Times New Roman" w:cs="Times New Roman"/>
          <w:sz w:val="20"/>
        </w:rPr>
        <w:tab/>
        <w:t xml:space="preserve">X. Zuo, X. Xie, Y. Liu, and G. Huang, “Robust visual SLAM with point and line features,” in </w:t>
      </w:r>
      <w:r w:rsidRPr="00C05E82">
        <w:rPr>
          <w:rFonts w:ascii="Times New Roman" w:hAnsi="Times New Roman" w:cs="Times New Roman"/>
          <w:i/>
          <w:iCs/>
          <w:sz w:val="20"/>
        </w:rPr>
        <w:t>2017 IEEE/RSJ International Conference on Intelligent Robots and Systems (IROS)</w:t>
      </w:r>
      <w:r w:rsidRPr="00C05E82">
        <w:rPr>
          <w:rFonts w:ascii="Times New Roman" w:hAnsi="Times New Roman" w:cs="Times New Roman"/>
          <w:sz w:val="20"/>
        </w:rPr>
        <w:t>, Sep. 2017, pp. 1775–1782. doi: 10.1109/IROS.2017.8205991.</w:t>
      </w:r>
    </w:p>
    <w:p w14:paraId="67B15620"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6]</w:t>
      </w:r>
      <w:r w:rsidRPr="00C05E82">
        <w:rPr>
          <w:rFonts w:ascii="Times New Roman" w:hAnsi="Times New Roman" w:cs="Times New Roman"/>
          <w:sz w:val="20"/>
        </w:rPr>
        <w:tab/>
        <w:t xml:space="preserve">M. Quan, Z. Chai, and X. Liu, “LOF: Structure-Aware Line Tracking based on Optical Flow,” Sep. 17, 2021, </w:t>
      </w:r>
      <w:r w:rsidRPr="00C05E82">
        <w:rPr>
          <w:rFonts w:ascii="Times New Roman" w:hAnsi="Times New Roman" w:cs="Times New Roman"/>
          <w:i/>
          <w:iCs/>
          <w:sz w:val="20"/>
        </w:rPr>
        <w:t>arXiv</w:t>
      </w:r>
      <w:r w:rsidRPr="00C05E82">
        <w:rPr>
          <w:rFonts w:ascii="Times New Roman" w:hAnsi="Times New Roman" w:cs="Times New Roman"/>
          <w:sz w:val="20"/>
        </w:rPr>
        <w:t>: arXiv:2109.08466. doi: 10.48550/arXiv.2109.08466.</w:t>
      </w:r>
    </w:p>
    <w:p w14:paraId="1941E4E4"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7]</w:t>
      </w:r>
      <w:r w:rsidRPr="00C05E82">
        <w:rPr>
          <w:rFonts w:ascii="Times New Roman" w:hAnsi="Times New Roman" w:cs="Times New Roman"/>
          <w:sz w:val="20"/>
        </w:rPr>
        <w:tab/>
        <w:t>“Non-iterative approach for fast and accurate vanishing point detection.” Accessed: Jan. 14, 2025. [Online]. Available: https://ieeexplore.ieee.org/document/5459328</w:t>
      </w:r>
    </w:p>
    <w:p w14:paraId="0FF6BB73"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8]</w:t>
      </w:r>
      <w:r w:rsidRPr="00C05E82">
        <w:rPr>
          <w:rFonts w:ascii="Times New Roman" w:hAnsi="Times New Roman" w:cs="Times New Roman"/>
          <w:sz w:val="20"/>
        </w:rPr>
        <w:tab/>
        <w:t xml:space="preserve">R. Grompone von Gioi, J. Jakubowicz, J.-M. Morel, and G. Randall, “LSD: A Fast Line Segment Detector with a False Detection Control,” </w:t>
      </w:r>
      <w:r w:rsidRPr="00C05E82">
        <w:rPr>
          <w:rFonts w:ascii="Times New Roman" w:hAnsi="Times New Roman" w:cs="Times New Roman"/>
          <w:i/>
          <w:iCs/>
          <w:sz w:val="20"/>
        </w:rPr>
        <w:t>IEEE Transactions on Pattern Analysis and Machine Intelligence</w:t>
      </w:r>
      <w:r w:rsidRPr="00C05E82">
        <w:rPr>
          <w:rFonts w:ascii="Times New Roman" w:hAnsi="Times New Roman" w:cs="Times New Roman"/>
          <w:sz w:val="20"/>
        </w:rPr>
        <w:t>, vol. 32, no. 4, pp. 722–732, Apr. 2010, doi: 10.1109/TPAMI.2008.300.</w:t>
      </w:r>
    </w:p>
    <w:p w14:paraId="0781DC3C"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9]</w:t>
      </w:r>
      <w:r w:rsidRPr="00C05E82">
        <w:rPr>
          <w:rFonts w:ascii="Times New Roman" w:hAnsi="Times New Roman" w:cs="Times New Roman"/>
          <w:sz w:val="20"/>
        </w:rPr>
        <w:tab/>
        <w:t xml:space="preserve">K. Huang, Y. Wang, Z. Zhou, T. Ding, S. Gao, and Y. Ma, “Learning to Parse Wireframes in Images of Man-Made Environments,” Jul. 15, 2020, </w:t>
      </w:r>
      <w:r w:rsidRPr="00C05E82">
        <w:rPr>
          <w:rFonts w:ascii="Times New Roman" w:hAnsi="Times New Roman" w:cs="Times New Roman"/>
          <w:i/>
          <w:iCs/>
          <w:sz w:val="20"/>
        </w:rPr>
        <w:t>arXiv</w:t>
      </w:r>
      <w:r w:rsidRPr="00C05E82">
        <w:rPr>
          <w:rFonts w:ascii="Times New Roman" w:hAnsi="Times New Roman" w:cs="Times New Roman"/>
          <w:sz w:val="20"/>
        </w:rPr>
        <w:t>: arXiv:2007.07527. doi: 10.48550/arXiv.2007.07527.</w:t>
      </w:r>
    </w:p>
    <w:p w14:paraId="1BEA98C8"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0]</w:t>
      </w:r>
      <w:r w:rsidRPr="00C05E82">
        <w:rPr>
          <w:rFonts w:ascii="Times New Roman" w:hAnsi="Times New Roman" w:cs="Times New Roman"/>
          <w:sz w:val="20"/>
        </w:rPr>
        <w:tab/>
        <w:t xml:space="preserve">Y. Lin, S. L. Pintea, and J. C. van Gemert, “Deep Hough-Transform Line Priors,” Jul. 18, 2020, </w:t>
      </w:r>
      <w:r w:rsidRPr="00C05E82">
        <w:rPr>
          <w:rFonts w:ascii="Times New Roman" w:hAnsi="Times New Roman" w:cs="Times New Roman"/>
          <w:i/>
          <w:iCs/>
          <w:sz w:val="20"/>
        </w:rPr>
        <w:t>arXiv</w:t>
      </w:r>
      <w:r w:rsidRPr="00C05E82">
        <w:rPr>
          <w:rFonts w:ascii="Times New Roman" w:hAnsi="Times New Roman" w:cs="Times New Roman"/>
          <w:sz w:val="20"/>
        </w:rPr>
        <w:t>: arXiv:2007.09493. doi: 10.48550/arXiv.2007.09493.</w:t>
      </w:r>
    </w:p>
    <w:p w14:paraId="11F3DFDD"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1]</w:t>
      </w:r>
      <w:r w:rsidRPr="00C05E82">
        <w:rPr>
          <w:rFonts w:ascii="Times New Roman" w:hAnsi="Times New Roman" w:cs="Times New Roman"/>
          <w:sz w:val="20"/>
        </w:rPr>
        <w:tab/>
        <w:t xml:space="preserve">N. Xue, S. Bai, F. Wang, G.-S. Xia, T. Wu, and L. Zhang, “Learning Attraction Field Representation for Robust Line Segment Detection,” Mar. 05, 2019, </w:t>
      </w:r>
      <w:r w:rsidRPr="00C05E82">
        <w:rPr>
          <w:rFonts w:ascii="Times New Roman" w:hAnsi="Times New Roman" w:cs="Times New Roman"/>
          <w:i/>
          <w:iCs/>
          <w:sz w:val="20"/>
        </w:rPr>
        <w:t>arXiv</w:t>
      </w:r>
      <w:r w:rsidRPr="00C05E82">
        <w:rPr>
          <w:rFonts w:ascii="Times New Roman" w:hAnsi="Times New Roman" w:cs="Times New Roman"/>
          <w:sz w:val="20"/>
        </w:rPr>
        <w:t>: arXiv:1812.02122. doi: 10.48550/arXiv.1812.02122.</w:t>
      </w:r>
    </w:p>
    <w:p w14:paraId="53DFE565"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2]</w:t>
      </w:r>
      <w:r w:rsidRPr="00C05E82">
        <w:rPr>
          <w:rFonts w:ascii="Times New Roman" w:hAnsi="Times New Roman" w:cs="Times New Roman"/>
          <w:sz w:val="20"/>
        </w:rPr>
        <w:tab/>
        <w:t>Y. Zhou, H. Qi, and Y. Ma, “End-to-End Wireframe Parsing,” presented at the Proceedings of the IEEE/CVF International Conference on Computer Vision, 2019, pp. 962–971. Accessed: Jan. 14, 2025. [Online]. Available: https://openaccess.thecvf.com/content_ICCV_2019/html/Zhou_End-to-End_Wireframe_Parsing_ICCV_2019_paper.html</w:t>
      </w:r>
    </w:p>
    <w:p w14:paraId="4F7031CD"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3]</w:t>
      </w:r>
      <w:r w:rsidRPr="00C05E82">
        <w:rPr>
          <w:rFonts w:ascii="Times New Roman" w:hAnsi="Times New Roman" w:cs="Times New Roman"/>
          <w:sz w:val="20"/>
        </w:rPr>
        <w:tab/>
        <w:t xml:space="preserve">X. Dai, H. Gong, S. Wu, X. Yuan, and Y. Ma, “Fully Convolutional Line Parsing,” Dec. 29, 2022, </w:t>
      </w:r>
      <w:r w:rsidRPr="00C05E82">
        <w:rPr>
          <w:rFonts w:ascii="Times New Roman" w:hAnsi="Times New Roman" w:cs="Times New Roman"/>
          <w:i/>
          <w:iCs/>
          <w:sz w:val="20"/>
        </w:rPr>
        <w:t>arXiv</w:t>
      </w:r>
      <w:r w:rsidRPr="00C05E82">
        <w:rPr>
          <w:rFonts w:ascii="Times New Roman" w:hAnsi="Times New Roman" w:cs="Times New Roman"/>
          <w:sz w:val="20"/>
        </w:rPr>
        <w:t>: arXiv:2104.11207. doi: 10.48550/arXiv.2104.11207.</w:t>
      </w:r>
    </w:p>
    <w:p w14:paraId="1E3364B5"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4]</w:t>
      </w:r>
      <w:r w:rsidRPr="00C05E82">
        <w:rPr>
          <w:rFonts w:ascii="Times New Roman" w:hAnsi="Times New Roman" w:cs="Times New Roman"/>
          <w:sz w:val="20"/>
        </w:rPr>
        <w:tab/>
        <w:t xml:space="preserve">G. Gu, B. Ko, S. Go, S.-H. Lee, J. Lee, and M. Shin, “Towards Light-Weight and Real-Time Line Segment Detection,” </w:t>
      </w:r>
      <w:r w:rsidRPr="00C05E82">
        <w:rPr>
          <w:rFonts w:ascii="Times New Roman" w:hAnsi="Times New Roman" w:cs="Times New Roman"/>
          <w:i/>
          <w:iCs/>
          <w:sz w:val="20"/>
        </w:rPr>
        <w:t>Proceedings of the AAAI Conference on Artificial Intelligence</w:t>
      </w:r>
      <w:r w:rsidRPr="00C05E82">
        <w:rPr>
          <w:rFonts w:ascii="Times New Roman" w:hAnsi="Times New Roman" w:cs="Times New Roman"/>
          <w:sz w:val="20"/>
        </w:rPr>
        <w:t>, vol. 36, no. 1, Art. no. 1, Jun. 2022, doi: 10.1609/aaai.v36i1.19953.</w:t>
      </w:r>
    </w:p>
    <w:p w14:paraId="34AB486D"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5]</w:t>
      </w:r>
      <w:r w:rsidRPr="00C05E82">
        <w:rPr>
          <w:rFonts w:ascii="Times New Roman" w:hAnsi="Times New Roman" w:cs="Times New Roman"/>
          <w:sz w:val="20"/>
        </w:rPr>
        <w:tab/>
        <w:t xml:space="preserve">S. Huang, F. Qin, P. Xiong, N. Ding, Y. He, and X. Liu, “TP-LSD: Tri-Points Based Line Segment Detector,” Sep. 11, 2020, </w:t>
      </w:r>
      <w:r w:rsidRPr="00C05E82">
        <w:rPr>
          <w:rFonts w:ascii="Times New Roman" w:hAnsi="Times New Roman" w:cs="Times New Roman"/>
          <w:i/>
          <w:iCs/>
          <w:sz w:val="20"/>
        </w:rPr>
        <w:t>arXiv</w:t>
      </w:r>
      <w:r w:rsidRPr="00C05E82">
        <w:rPr>
          <w:rFonts w:ascii="Times New Roman" w:hAnsi="Times New Roman" w:cs="Times New Roman"/>
          <w:sz w:val="20"/>
        </w:rPr>
        <w:t>: arXiv:2009.05505. doi: 10.48550/arXiv.2009.05505.</w:t>
      </w:r>
    </w:p>
    <w:p w14:paraId="2A063AD1"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6]</w:t>
      </w:r>
      <w:r w:rsidRPr="00C05E82">
        <w:rPr>
          <w:rFonts w:ascii="Times New Roman" w:hAnsi="Times New Roman" w:cs="Times New Roman"/>
          <w:sz w:val="20"/>
        </w:rPr>
        <w:tab/>
        <w:t>“L2D2: Learnable Line Detector and Descriptor | IEEE Conference Publication | IEEE Xplore.” Accessed: Jan. 14, 2025. [Online]. Available: https://ieeexplore.ieee.org/document/9665961</w:t>
      </w:r>
    </w:p>
    <w:p w14:paraId="4C0B26C3"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7]</w:t>
      </w:r>
      <w:r w:rsidRPr="00C05E82">
        <w:rPr>
          <w:rFonts w:ascii="Times New Roman" w:hAnsi="Times New Roman" w:cs="Times New Roman"/>
          <w:sz w:val="20"/>
        </w:rPr>
        <w:tab/>
        <w:t xml:space="preserve">R. Pautrat, J.-T. Lin, V. Larsson, M. R. Oswald, and M. Pollefeys, “SOLD2: Self-supervised Occlusion-aware Line Description and Detection,” Apr. 09, 2021, </w:t>
      </w:r>
      <w:r w:rsidRPr="00C05E82">
        <w:rPr>
          <w:rFonts w:ascii="Times New Roman" w:hAnsi="Times New Roman" w:cs="Times New Roman"/>
          <w:i/>
          <w:iCs/>
          <w:sz w:val="20"/>
        </w:rPr>
        <w:t>arXiv</w:t>
      </w:r>
      <w:r w:rsidRPr="00C05E82">
        <w:rPr>
          <w:rFonts w:ascii="Times New Roman" w:hAnsi="Times New Roman" w:cs="Times New Roman"/>
          <w:sz w:val="20"/>
        </w:rPr>
        <w:t>: arXiv:2104.03362. doi: 10.48550/arXiv.2104.03362.</w:t>
      </w:r>
    </w:p>
    <w:p w14:paraId="62DAE194"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8]</w:t>
      </w:r>
      <w:r w:rsidRPr="00C05E82">
        <w:rPr>
          <w:rFonts w:ascii="Times New Roman" w:hAnsi="Times New Roman" w:cs="Times New Roman"/>
          <w:sz w:val="20"/>
        </w:rPr>
        <w:tab/>
        <w:t xml:space="preserve">H. Zhang, Y. Luo, F. Qin, Y. He, and X. Liu, “ELSD: Efficient Line Segment Detector and Descriptor,” Apr. 29, 2021, </w:t>
      </w:r>
      <w:r w:rsidRPr="00C05E82">
        <w:rPr>
          <w:rFonts w:ascii="Times New Roman" w:hAnsi="Times New Roman" w:cs="Times New Roman"/>
          <w:i/>
          <w:iCs/>
          <w:sz w:val="20"/>
        </w:rPr>
        <w:t>arXiv</w:t>
      </w:r>
      <w:r w:rsidRPr="00C05E82">
        <w:rPr>
          <w:rFonts w:ascii="Times New Roman" w:hAnsi="Times New Roman" w:cs="Times New Roman"/>
          <w:sz w:val="20"/>
        </w:rPr>
        <w:t>: arXiv:2104.14205. doi: 10.48550/arXiv.2104.14205.</w:t>
      </w:r>
    </w:p>
    <w:p w14:paraId="020CC356"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19]</w:t>
      </w:r>
      <w:r w:rsidRPr="00C05E82">
        <w:rPr>
          <w:rFonts w:ascii="Times New Roman" w:hAnsi="Times New Roman" w:cs="Times New Roman"/>
          <w:sz w:val="20"/>
        </w:rPr>
        <w:tab/>
        <w:t>C. Wang, W. Wang, Y. Qiu, Y. Hu, and S. Scherer, “Visual Memorability for Robotic Interestingness via Unsupervised Online Learning,” 2020, pp. 52–68. doi: 10.1007/978-3-030-58536-5_4.</w:t>
      </w:r>
    </w:p>
    <w:p w14:paraId="3EAE622E"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0]</w:t>
      </w:r>
      <w:r w:rsidRPr="00C05E82">
        <w:rPr>
          <w:rFonts w:ascii="Times New Roman" w:hAnsi="Times New Roman" w:cs="Times New Roman"/>
          <w:sz w:val="20"/>
        </w:rPr>
        <w:tab/>
        <w:t>Y. Qiu, C. Wang, W. Wang, M. Henein, and S. Scherer, “AirDOS: Dynamic SLAM benefits from Articulated Objects,” May 2022, pp. 8047–8053. doi: 10.1109/ICRA46639.2022.9811667.</w:t>
      </w:r>
    </w:p>
    <w:p w14:paraId="42F9516F"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1]</w:t>
      </w:r>
      <w:r w:rsidRPr="00C05E82">
        <w:rPr>
          <w:rFonts w:ascii="Times New Roman" w:hAnsi="Times New Roman" w:cs="Times New Roman"/>
          <w:sz w:val="20"/>
        </w:rPr>
        <w:tab/>
        <w:t xml:space="preserve">H. Caesar </w:t>
      </w:r>
      <w:r w:rsidRPr="00C05E82">
        <w:rPr>
          <w:rFonts w:ascii="Times New Roman" w:hAnsi="Times New Roman" w:cs="Times New Roman"/>
          <w:i/>
          <w:iCs/>
          <w:sz w:val="20"/>
        </w:rPr>
        <w:t>et al.</w:t>
      </w:r>
      <w:r w:rsidRPr="00C05E82">
        <w:rPr>
          <w:rFonts w:ascii="Times New Roman" w:hAnsi="Times New Roman" w:cs="Times New Roman"/>
          <w:sz w:val="20"/>
        </w:rPr>
        <w:t xml:space="preserve">, “nuScenes: A multimodal dataset for autonomous driving,” May 05, 2020, </w:t>
      </w:r>
      <w:r w:rsidRPr="00C05E82">
        <w:rPr>
          <w:rFonts w:ascii="Times New Roman" w:hAnsi="Times New Roman" w:cs="Times New Roman"/>
          <w:i/>
          <w:iCs/>
          <w:sz w:val="20"/>
        </w:rPr>
        <w:t>arXiv</w:t>
      </w:r>
      <w:r w:rsidRPr="00C05E82">
        <w:rPr>
          <w:rFonts w:ascii="Times New Roman" w:hAnsi="Times New Roman" w:cs="Times New Roman"/>
          <w:sz w:val="20"/>
        </w:rPr>
        <w:t>: arXiv:1903.11027. doi: 10.48550/arXiv.1903.11027.</w:t>
      </w:r>
    </w:p>
    <w:p w14:paraId="71B5EE2E"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2]</w:t>
      </w:r>
      <w:r w:rsidRPr="00C05E82">
        <w:rPr>
          <w:rFonts w:ascii="Times New Roman" w:hAnsi="Times New Roman" w:cs="Times New Roman"/>
          <w:sz w:val="20"/>
        </w:rPr>
        <w:tab/>
        <w:t>P.-E. Sarlin, D. DeTone, T. Malisiewicz, and A. Rabinovich, “SuperGlue: Learning Feature Matching With Graph Neural Networks,” presented at the Proceedings of the IEEE/CVF Conference on Computer Vision and Pattern Recognition, 2020, pp. 4938–4947. Accessed: Jan. 14, 2025. [Online]. Available: https://openaccess.thecvf.com/content_CVPR_2020/html/Sarlin_SuperGlue_Learning_Feature_Matching_With_Graph_Neural_Networks_CVPR_2020_paper.html</w:t>
      </w:r>
    </w:p>
    <w:p w14:paraId="6B7F5943"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3]</w:t>
      </w:r>
      <w:r w:rsidRPr="00C05E82">
        <w:rPr>
          <w:rFonts w:ascii="Times New Roman" w:hAnsi="Times New Roman" w:cs="Times New Roman"/>
          <w:sz w:val="20"/>
        </w:rPr>
        <w:tab/>
        <w:t xml:space="preserve">“SuperPoint: Self-Supervised Interest Point Detection and Description | Request PDF,” in </w:t>
      </w:r>
      <w:r w:rsidRPr="00C05E82">
        <w:rPr>
          <w:rFonts w:ascii="Times New Roman" w:hAnsi="Times New Roman" w:cs="Times New Roman"/>
          <w:i/>
          <w:iCs/>
          <w:sz w:val="20"/>
        </w:rPr>
        <w:t>ResearchGate</w:t>
      </w:r>
      <w:r w:rsidRPr="00C05E82">
        <w:rPr>
          <w:rFonts w:ascii="Times New Roman" w:hAnsi="Times New Roman" w:cs="Times New Roman"/>
          <w:sz w:val="20"/>
        </w:rPr>
        <w:t>, doi: 10.1109/CVPRW.2018.00060.</w:t>
      </w:r>
    </w:p>
    <w:p w14:paraId="0F90579A"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4]</w:t>
      </w:r>
      <w:r w:rsidRPr="00C05E82">
        <w:rPr>
          <w:rFonts w:ascii="Times New Roman" w:hAnsi="Times New Roman" w:cs="Times New Roman"/>
          <w:sz w:val="20"/>
        </w:rPr>
        <w:tab/>
        <w:t xml:space="preserve">V. N. Nguyen, R. Jenssen, and D. Roverso, “LS-Net: Fast Single-Shot Line-Segment Detector,” Jan. 24, 2020, </w:t>
      </w:r>
      <w:r w:rsidRPr="00C05E82">
        <w:rPr>
          <w:rFonts w:ascii="Times New Roman" w:hAnsi="Times New Roman" w:cs="Times New Roman"/>
          <w:i/>
          <w:iCs/>
          <w:sz w:val="20"/>
        </w:rPr>
        <w:t>arXiv</w:t>
      </w:r>
      <w:r w:rsidRPr="00C05E82">
        <w:rPr>
          <w:rFonts w:ascii="Times New Roman" w:hAnsi="Times New Roman" w:cs="Times New Roman"/>
          <w:sz w:val="20"/>
        </w:rPr>
        <w:t>: arXiv:1912.09532. doi: 10.48550/arXiv.1912.09532.</w:t>
      </w:r>
    </w:p>
    <w:p w14:paraId="2F7D76F4"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5]</w:t>
      </w:r>
      <w:r w:rsidRPr="00C05E82">
        <w:rPr>
          <w:rFonts w:ascii="Times New Roman" w:hAnsi="Times New Roman" w:cs="Times New Roman"/>
          <w:sz w:val="20"/>
        </w:rPr>
        <w:tab/>
        <w:t xml:space="preserve">R. O. Duda and P. E. Hart, “Use of the Hough transformation to detect lines and curves in pictures,” </w:t>
      </w:r>
      <w:r w:rsidRPr="00C05E82">
        <w:rPr>
          <w:rFonts w:ascii="Times New Roman" w:hAnsi="Times New Roman" w:cs="Times New Roman"/>
          <w:i/>
          <w:iCs/>
          <w:sz w:val="20"/>
        </w:rPr>
        <w:t>Commun. ACM</w:t>
      </w:r>
      <w:r w:rsidRPr="00C05E82">
        <w:rPr>
          <w:rFonts w:ascii="Times New Roman" w:hAnsi="Times New Roman" w:cs="Times New Roman"/>
          <w:sz w:val="20"/>
        </w:rPr>
        <w:t>, vol. 15, no. 1, pp. 11–15, Jan. 1972, doi: 10.1145/361237.361242.</w:t>
      </w:r>
    </w:p>
    <w:p w14:paraId="7B493778"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6]</w:t>
      </w:r>
      <w:r w:rsidRPr="00C05E82">
        <w:rPr>
          <w:rFonts w:ascii="Times New Roman" w:hAnsi="Times New Roman" w:cs="Times New Roman"/>
          <w:sz w:val="20"/>
        </w:rPr>
        <w:tab/>
        <w:t xml:space="preserve">J. Canny, “A Computational Approach to Edge Detection,” </w:t>
      </w:r>
      <w:r w:rsidRPr="00C05E82">
        <w:rPr>
          <w:rFonts w:ascii="Times New Roman" w:hAnsi="Times New Roman" w:cs="Times New Roman"/>
          <w:i/>
          <w:iCs/>
          <w:sz w:val="20"/>
        </w:rPr>
        <w:t>IEEE Transactions on Pattern Analysis and Machine Intelligence</w:t>
      </w:r>
      <w:r w:rsidRPr="00C05E82">
        <w:rPr>
          <w:rFonts w:ascii="Times New Roman" w:hAnsi="Times New Roman" w:cs="Times New Roman"/>
          <w:sz w:val="20"/>
        </w:rPr>
        <w:t>, vol. PAMI-8, no. 6, pp. 679–698, Nov. 1986, doi: 10.1109/TPAMI.1986.4767851.</w:t>
      </w:r>
    </w:p>
    <w:p w14:paraId="42E1E5B6"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7]</w:t>
      </w:r>
      <w:r w:rsidRPr="00C05E82">
        <w:rPr>
          <w:rFonts w:ascii="Times New Roman" w:hAnsi="Times New Roman" w:cs="Times New Roman"/>
          <w:sz w:val="20"/>
        </w:rPr>
        <w:tab/>
        <w:t xml:space="preserve">“(PDF) PLSD: A Perceptually Accurate Line Segment Detection Approach,” </w:t>
      </w:r>
      <w:r w:rsidRPr="00C05E82">
        <w:rPr>
          <w:rFonts w:ascii="Times New Roman" w:hAnsi="Times New Roman" w:cs="Times New Roman"/>
          <w:i/>
          <w:iCs/>
          <w:sz w:val="20"/>
        </w:rPr>
        <w:t>ResearchGate</w:t>
      </w:r>
      <w:r w:rsidRPr="00C05E82">
        <w:rPr>
          <w:rFonts w:ascii="Times New Roman" w:hAnsi="Times New Roman" w:cs="Times New Roman"/>
          <w:sz w:val="20"/>
        </w:rPr>
        <w:t>, Dec. 2024, doi: 10.1109/ACCESS.2020.2977119.</w:t>
      </w:r>
    </w:p>
    <w:p w14:paraId="6F365F57"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8]</w:t>
      </w:r>
      <w:r w:rsidRPr="00C05E82">
        <w:rPr>
          <w:rFonts w:ascii="Times New Roman" w:hAnsi="Times New Roman" w:cs="Times New Roman"/>
          <w:sz w:val="20"/>
        </w:rPr>
        <w:tab/>
        <w:t xml:space="preserve">P. Bernet, J. Chazalon, E. Carlinet, A. Bourquelot, and E. Puybareau, “Linear Object Detection in Document Images Using Multiple Object Tracking,” in </w:t>
      </w:r>
      <w:r w:rsidRPr="00C05E82">
        <w:rPr>
          <w:rFonts w:ascii="Times New Roman" w:hAnsi="Times New Roman" w:cs="Times New Roman"/>
          <w:i/>
          <w:iCs/>
          <w:sz w:val="20"/>
        </w:rPr>
        <w:t>Document Analysis and Recognition - ICDAR 2023: 17th International Conference, San José, CA, USA, August 21–26, 2023, Proceedings, Part V</w:t>
      </w:r>
      <w:r w:rsidRPr="00C05E82">
        <w:rPr>
          <w:rFonts w:ascii="Times New Roman" w:hAnsi="Times New Roman" w:cs="Times New Roman"/>
          <w:sz w:val="20"/>
        </w:rPr>
        <w:t>, Berlin, Heidelberg: Springer-Verlag, Aug. 2023, pp. 454–471. doi: 10.1007/978-3-031-41734-4_28.</w:t>
      </w:r>
    </w:p>
    <w:p w14:paraId="13F47FD9"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29]</w:t>
      </w:r>
      <w:r w:rsidRPr="00C05E82">
        <w:rPr>
          <w:rFonts w:ascii="Times New Roman" w:hAnsi="Times New Roman" w:cs="Times New Roman"/>
          <w:sz w:val="20"/>
        </w:rPr>
        <w:tab/>
        <w:t xml:space="preserve">H. Li, Y. Ma, H. Bao, and Y. Zhang, “Probabilistic Hough Transform for Rectifying Industrial Nameplate Images: A Novel Strategy for Improved Text Detection and Precision in Difficult Environments,” </w:t>
      </w:r>
      <w:r w:rsidRPr="00C05E82">
        <w:rPr>
          <w:rFonts w:ascii="Times New Roman" w:hAnsi="Times New Roman" w:cs="Times New Roman"/>
          <w:i/>
          <w:iCs/>
          <w:sz w:val="20"/>
        </w:rPr>
        <w:t>Applied Sciences</w:t>
      </w:r>
      <w:r w:rsidRPr="00C05E82">
        <w:rPr>
          <w:rFonts w:ascii="Times New Roman" w:hAnsi="Times New Roman" w:cs="Times New Roman"/>
          <w:sz w:val="20"/>
        </w:rPr>
        <w:t>, vol. 13, no. 7, Art. no. 7, Jan. 2023, doi: 10.3390/app13074533.</w:t>
      </w:r>
    </w:p>
    <w:p w14:paraId="25D96965"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0]</w:t>
      </w:r>
      <w:r w:rsidRPr="00C05E82">
        <w:rPr>
          <w:rFonts w:ascii="Times New Roman" w:hAnsi="Times New Roman" w:cs="Times New Roman"/>
          <w:sz w:val="20"/>
        </w:rPr>
        <w:tab/>
        <w:t xml:space="preserve">J. Redmon, S. Divvala, R. Girshick, and A. Farhadi, “You Only Look Once: Unified, Real-Time Object Detection,” May 09, 2016, </w:t>
      </w:r>
      <w:r w:rsidRPr="00C05E82">
        <w:rPr>
          <w:rFonts w:ascii="Times New Roman" w:hAnsi="Times New Roman" w:cs="Times New Roman"/>
          <w:i/>
          <w:iCs/>
          <w:sz w:val="20"/>
        </w:rPr>
        <w:t>arXiv</w:t>
      </w:r>
      <w:r w:rsidRPr="00C05E82">
        <w:rPr>
          <w:rFonts w:ascii="Times New Roman" w:hAnsi="Times New Roman" w:cs="Times New Roman"/>
          <w:sz w:val="20"/>
        </w:rPr>
        <w:t>: arXiv:1506.02640. doi: 10.48550/arXiv.1506.02640.</w:t>
      </w:r>
    </w:p>
    <w:p w14:paraId="20AD1F0F"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1]</w:t>
      </w:r>
      <w:r w:rsidRPr="00C05E82">
        <w:rPr>
          <w:rFonts w:ascii="Times New Roman" w:hAnsi="Times New Roman" w:cs="Times New Roman"/>
          <w:sz w:val="20"/>
        </w:rPr>
        <w:tab/>
        <w:t>CHOOSEHAPPY, “Digital Pathology Segmentation using Pytorch + Unet,” Andrew Janowczyk. Accessed: Mar. 02, 2024. [Online]. Available: http://www.andrewjanowczyk.com/pytorch-unet-for-digital-pathology-segmentation/</w:t>
      </w:r>
    </w:p>
    <w:p w14:paraId="2C8D5459"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2]</w:t>
      </w:r>
      <w:r w:rsidRPr="00C05E82">
        <w:rPr>
          <w:rFonts w:ascii="Times New Roman" w:hAnsi="Times New Roman" w:cs="Times New Roman"/>
          <w:sz w:val="20"/>
        </w:rPr>
        <w:tab/>
        <w:t xml:space="preserve">O. Oktay </w:t>
      </w:r>
      <w:r w:rsidRPr="00C05E82">
        <w:rPr>
          <w:rFonts w:ascii="Times New Roman" w:hAnsi="Times New Roman" w:cs="Times New Roman"/>
          <w:i/>
          <w:iCs/>
          <w:sz w:val="20"/>
        </w:rPr>
        <w:t>et al.</w:t>
      </w:r>
      <w:r w:rsidRPr="00C05E82">
        <w:rPr>
          <w:rFonts w:ascii="Times New Roman" w:hAnsi="Times New Roman" w:cs="Times New Roman"/>
          <w:sz w:val="20"/>
        </w:rPr>
        <w:t xml:space="preserve">, “Attention U-Net: Learning Where to Look for the Pancreas,” May 20, 2018, </w:t>
      </w:r>
      <w:r w:rsidRPr="00C05E82">
        <w:rPr>
          <w:rFonts w:ascii="Times New Roman" w:hAnsi="Times New Roman" w:cs="Times New Roman"/>
          <w:i/>
          <w:iCs/>
          <w:sz w:val="20"/>
        </w:rPr>
        <w:t>arXiv</w:t>
      </w:r>
      <w:r w:rsidRPr="00C05E82">
        <w:rPr>
          <w:rFonts w:ascii="Times New Roman" w:hAnsi="Times New Roman" w:cs="Times New Roman"/>
          <w:sz w:val="20"/>
        </w:rPr>
        <w:t>: arXiv:1804.03999. doi: 10.48550/arXiv.1804.03999.</w:t>
      </w:r>
    </w:p>
    <w:p w14:paraId="44E9A243"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3]</w:t>
      </w:r>
      <w:r w:rsidRPr="00C05E82">
        <w:rPr>
          <w:rFonts w:ascii="Times New Roman" w:hAnsi="Times New Roman" w:cs="Times New Roman"/>
          <w:sz w:val="20"/>
        </w:rPr>
        <w:tab/>
        <w:t xml:space="preserve">S. Zhou, D. Chen, J. Pan, J. Shi, and J. Yang, “Adapt or Perish: Adaptive Sparse Transformer with Attentive Feature Refinement for Image Restoration,” in </w:t>
      </w:r>
      <w:r w:rsidRPr="00C05E82">
        <w:rPr>
          <w:rFonts w:ascii="Times New Roman" w:hAnsi="Times New Roman" w:cs="Times New Roman"/>
          <w:i/>
          <w:iCs/>
          <w:sz w:val="20"/>
        </w:rPr>
        <w:t>2024 IEEE/CVF Conference on Computer Vision and Pattern Recognition (CVPR)</w:t>
      </w:r>
      <w:r w:rsidRPr="00C05E82">
        <w:rPr>
          <w:rFonts w:ascii="Times New Roman" w:hAnsi="Times New Roman" w:cs="Times New Roman"/>
          <w:sz w:val="20"/>
        </w:rPr>
        <w:t>, Jun. 2024, pp. 2952–2963. doi: 10.1109/CVPR52733.2024.00285.</w:t>
      </w:r>
    </w:p>
    <w:p w14:paraId="5202CC90"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4]</w:t>
      </w:r>
      <w:r w:rsidRPr="00C05E82">
        <w:rPr>
          <w:rFonts w:ascii="Times New Roman" w:hAnsi="Times New Roman" w:cs="Times New Roman"/>
          <w:sz w:val="20"/>
        </w:rPr>
        <w:tab/>
        <w:t xml:space="preserve">X. Zhang, C. Hu, H. Liu, R. Du, X. Zhou, and L. Wang, “A Line Segment Detector for Space Target Images Robust to Complex Illumination,” </w:t>
      </w:r>
      <w:r w:rsidRPr="00C05E82">
        <w:rPr>
          <w:rFonts w:ascii="Times New Roman" w:hAnsi="Times New Roman" w:cs="Times New Roman"/>
          <w:i/>
          <w:iCs/>
          <w:sz w:val="20"/>
        </w:rPr>
        <w:t>Aerospace</w:t>
      </w:r>
      <w:r w:rsidRPr="00C05E82">
        <w:rPr>
          <w:rFonts w:ascii="Times New Roman" w:hAnsi="Times New Roman" w:cs="Times New Roman"/>
          <w:sz w:val="20"/>
        </w:rPr>
        <w:t>, vol. 10, no. 2, Art. no. 2, Feb. 2023, doi: 10.3390/aerospace10020195.</w:t>
      </w:r>
    </w:p>
    <w:p w14:paraId="506EA38D"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5]</w:t>
      </w:r>
      <w:r w:rsidRPr="00C05E82">
        <w:rPr>
          <w:rFonts w:ascii="Times New Roman" w:hAnsi="Times New Roman" w:cs="Times New Roman"/>
          <w:sz w:val="20"/>
        </w:rPr>
        <w:tab/>
        <w:t xml:space="preserve">E. Tretyak, O. Barinova, P. Kohli, and V. Lempitsky, “Geometric Image Parsing in Man-Made Environments,” </w:t>
      </w:r>
      <w:r w:rsidRPr="00C05E82">
        <w:rPr>
          <w:rFonts w:ascii="Times New Roman" w:hAnsi="Times New Roman" w:cs="Times New Roman"/>
          <w:i/>
          <w:iCs/>
          <w:sz w:val="20"/>
        </w:rPr>
        <w:t>Int J Comput Vis</w:t>
      </w:r>
      <w:r w:rsidRPr="00C05E82">
        <w:rPr>
          <w:rFonts w:ascii="Times New Roman" w:hAnsi="Times New Roman" w:cs="Times New Roman"/>
          <w:sz w:val="20"/>
        </w:rPr>
        <w:t>, vol. 97, no. 3, pp. 305–321, May 2012, doi: 10.1007/s11263-011-0488-1.</w:t>
      </w:r>
    </w:p>
    <w:p w14:paraId="3F854000"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6]</w:t>
      </w:r>
      <w:r w:rsidRPr="00C05E82">
        <w:rPr>
          <w:rFonts w:ascii="Times New Roman" w:hAnsi="Times New Roman" w:cs="Times New Roman"/>
          <w:sz w:val="20"/>
        </w:rPr>
        <w:tab/>
        <w:t xml:space="preserve">A. Sindel, T. Klinke, A. Maier, and V. Christlein, “ChainLineNet: Deep-Learning-Based Segmentation and Parameterization of Chain Lines in Historical Prints,” </w:t>
      </w:r>
      <w:r w:rsidRPr="00C05E82">
        <w:rPr>
          <w:rFonts w:ascii="Times New Roman" w:hAnsi="Times New Roman" w:cs="Times New Roman"/>
          <w:i/>
          <w:iCs/>
          <w:sz w:val="20"/>
        </w:rPr>
        <w:t>Journal of Imaging</w:t>
      </w:r>
      <w:r w:rsidRPr="00C05E82">
        <w:rPr>
          <w:rFonts w:ascii="Times New Roman" w:hAnsi="Times New Roman" w:cs="Times New Roman"/>
          <w:sz w:val="20"/>
        </w:rPr>
        <w:t>, vol. 7, no. 7, Art. no. 7, Jul. 2021, doi: 10.3390/jimaging7070120.</w:t>
      </w:r>
    </w:p>
    <w:p w14:paraId="75F5096D"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7]</w:t>
      </w:r>
      <w:r w:rsidRPr="00C05E82">
        <w:rPr>
          <w:rFonts w:ascii="Times New Roman" w:hAnsi="Times New Roman" w:cs="Times New Roman"/>
          <w:sz w:val="20"/>
        </w:rPr>
        <w:tab/>
        <w:t xml:space="preserve">J. Yang </w:t>
      </w:r>
      <w:r w:rsidRPr="00C05E82">
        <w:rPr>
          <w:rFonts w:ascii="Times New Roman" w:hAnsi="Times New Roman" w:cs="Times New Roman"/>
          <w:i/>
          <w:iCs/>
          <w:sz w:val="20"/>
        </w:rPr>
        <w:t>et al.</w:t>
      </w:r>
      <w:r w:rsidRPr="00C05E82">
        <w:rPr>
          <w:rFonts w:ascii="Times New Roman" w:hAnsi="Times New Roman" w:cs="Times New Roman"/>
          <w:sz w:val="20"/>
        </w:rPr>
        <w:t xml:space="preserve">, “MLNet: An multi-scale line detector and descriptor network for 3D reconstruction,” </w:t>
      </w:r>
      <w:r w:rsidRPr="00C05E82">
        <w:rPr>
          <w:rFonts w:ascii="Times New Roman" w:hAnsi="Times New Roman" w:cs="Times New Roman"/>
          <w:i/>
          <w:iCs/>
          <w:sz w:val="20"/>
        </w:rPr>
        <w:t>Know.-Based Syst.</w:t>
      </w:r>
      <w:r w:rsidRPr="00C05E82">
        <w:rPr>
          <w:rFonts w:ascii="Times New Roman" w:hAnsi="Times New Roman" w:cs="Times New Roman"/>
          <w:sz w:val="20"/>
        </w:rPr>
        <w:t>, vol. 289, no. C, Jun. 2024, doi: 10.1016/j.knosys.2024.111476.</w:t>
      </w:r>
    </w:p>
    <w:p w14:paraId="54779B19"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8]</w:t>
      </w:r>
      <w:r w:rsidRPr="00C05E82">
        <w:rPr>
          <w:rFonts w:ascii="Times New Roman" w:hAnsi="Times New Roman" w:cs="Times New Roman"/>
          <w:sz w:val="20"/>
        </w:rPr>
        <w:tab/>
        <w:t xml:space="preserve">N. Carion, F. Massa, G. Synnaeve, N. Usunier, A. Kirillov, and S. Zagoruyko, “End-to-End Object Detection with Transformers,” May 28, 2020, </w:t>
      </w:r>
      <w:r w:rsidRPr="00C05E82">
        <w:rPr>
          <w:rFonts w:ascii="Times New Roman" w:hAnsi="Times New Roman" w:cs="Times New Roman"/>
          <w:i/>
          <w:iCs/>
          <w:sz w:val="20"/>
        </w:rPr>
        <w:t>arXiv</w:t>
      </w:r>
      <w:r w:rsidRPr="00C05E82">
        <w:rPr>
          <w:rFonts w:ascii="Times New Roman" w:hAnsi="Times New Roman" w:cs="Times New Roman"/>
          <w:sz w:val="20"/>
        </w:rPr>
        <w:t>: arXiv:2005.12872. doi: 10.48550/arXiv.2005.12872.</w:t>
      </w:r>
    </w:p>
    <w:p w14:paraId="0B85FBB5" w14:textId="77777777" w:rsidR="00D14992" w:rsidRPr="00C05E82" w:rsidRDefault="00D14992" w:rsidP="00D14992">
      <w:pPr>
        <w:pStyle w:val="Bibliography"/>
        <w:jc w:val="lowKashida"/>
        <w:rPr>
          <w:rFonts w:ascii="Times New Roman" w:hAnsi="Times New Roman" w:cs="Times New Roman"/>
          <w:sz w:val="20"/>
        </w:rPr>
      </w:pPr>
      <w:r w:rsidRPr="00C05E82">
        <w:rPr>
          <w:rFonts w:ascii="Times New Roman" w:hAnsi="Times New Roman" w:cs="Times New Roman"/>
          <w:sz w:val="20"/>
        </w:rPr>
        <w:t>[39]</w:t>
      </w:r>
      <w:r w:rsidRPr="00C05E82">
        <w:rPr>
          <w:rFonts w:ascii="Times New Roman" w:hAnsi="Times New Roman" w:cs="Times New Roman"/>
          <w:sz w:val="20"/>
        </w:rPr>
        <w:tab/>
        <w:t xml:space="preserve">L. Teplyakov, L. Erlygin, and E. Shvets, “LSDNet: Trainable Modification of LSD Algorithm for Real-Time Line Segment Detection,” </w:t>
      </w:r>
      <w:r w:rsidRPr="00C05E82">
        <w:rPr>
          <w:rFonts w:ascii="Times New Roman" w:hAnsi="Times New Roman" w:cs="Times New Roman"/>
          <w:i/>
          <w:iCs/>
          <w:sz w:val="20"/>
        </w:rPr>
        <w:t>IEEE Access</w:t>
      </w:r>
      <w:r w:rsidRPr="00C05E82">
        <w:rPr>
          <w:rFonts w:ascii="Times New Roman" w:hAnsi="Times New Roman" w:cs="Times New Roman"/>
          <w:sz w:val="20"/>
        </w:rPr>
        <w:t>, vol. 10, pp. 45256–45265, 2022, doi: 10.1109/ACCESS.2022.3169177.</w:t>
      </w:r>
    </w:p>
    <w:p w14:paraId="2E15F844" w14:textId="77777777" w:rsidR="00D14992" w:rsidRDefault="00D14992" w:rsidP="00D14992">
      <w:r>
        <w:fldChar w:fldCharType="end"/>
      </w:r>
    </w:p>
    <w:p w14:paraId="7D3AD271" w14:textId="77777777" w:rsidR="00D14992" w:rsidRDefault="00D14992" w:rsidP="00D14992"/>
    <w:sectPr w:rsidR="00D14992" w:rsidSect="00100A0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FF164" w14:textId="77777777" w:rsidR="00F400F6" w:rsidRDefault="00F400F6" w:rsidP="006A587E">
      <w:pPr>
        <w:spacing w:after="0" w:line="240" w:lineRule="auto"/>
      </w:pPr>
      <w:r>
        <w:separator/>
      </w:r>
    </w:p>
  </w:endnote>
  <w:endnote w:type="continuationSeparator" w:id="0">
    <w:p w14:paraId="089A4CFC" w14:textId="77777777" w:rsidR="00F400F6" w:rsidRDefault="00F400F6" w:rsidP="006A5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 Nazanin">
    <w:altName w:val="Arial"/>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30EEB" w14:textId="77777777" w:rsidR="00F400F6" w:rsidRDefault="00F400F6" w:rsidP="006A587E">
      <w:pPr>
        <w:spacing w:after="0" w:line="240" w:lineRule="auto"/>
      </w:pPr>
      <w:r>
        <w:separator/>
      </w:r>
    </w:p>
  </w:footnote>
  <w:footnote w:type="continuationSeparator" w:id="0">
    <w:p w14:paraId="2496166D" w14:textId="77777777" w:rsidR="00F400F6" w:rsidRDefault="00F400F6" w:rsidP="006A58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B60A4"/>
    <w:multiLevelType w:val="hybridMultilevel"/>
    <w:tmpl w:val="7AAA383C"/>
    <w:lvl w:ilvl="0" w:tplc="8B3871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E6854"/>
    <w:multiLevelType w:val="multilevel"/>
    <w:tmpl w:val="82D82A20"/>
    <w:lvl w:ilvl="0">
      <w:start w:val="1"/>
      <w:numFmt w:val="decimal"/>
      <w:pStyle w:val="Heading2"/>
      <w:lvlText w:val="%1."/>
      <w:lvlJc w:val="left"/>
      <w:pPr>
        <w:ind w:left="720" w:hanging="360"/>
      </w:pPr>
    </w:lvl>
    <w:lvl w:ilvl="1">
      <w:start w:val="1"/>
      <w:numFmt w:val="decimal"/>
      <w:pStyle w:val="Heading3"/>
      <w:isLgl/>
      <w:lvlText w:val="%1.%2."/>
      <w:lvlJc w:val="left"/>
      <w:pPr>
        <w:ind w:left="90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1D42BFD"/>
    <w:multiLevelType w:val="multilevel"/>
    <w:tmpl w:val="632AA9EC"/>
    <w:lvl w:ilvl="0">
      <w:start w:val="1"/>
      <w:numFmt w:val="decimal"/>
      <w:lvlText w:val="%1"/>
      <w:lvlJc w:val="left"/>
      <w:pPr>
        <w:ind w:left="885" w:hanging="885"/>
      </w:pPr>
      <w:rPr>
        <w:rFonts w:hint="default"/>
      </w:rPr>
    </w:lvl>
    <w:lvl w:ilvl="1">
      <w:start w:val="1"/>
      <w:numFmt w:val="decimal"/>
      <w:lvlText w:val="%1.%2"/>
      <w:lvlJc w:val="left"/>
      <w:pPr>
        <w:ind w:left="885" w:hanging="885"/>
      </w:pPr>
      <w:rPr>
        <w:rFonts w:hint="default"/>
      </w:rPr>
    </w:lvl>
    <w:lvl w:ilvl="2">
      <w:start w:val="1"/>
      <w:numFmt w:val="decimal"/>
      <w:lvlText w:val="%1.%2.%3"/>
      <w:lvlJc w:val="left"/>
      <w:pPr>
        <w:ind w:left="885" w:hanging="885"/>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82C72CA"/>
    <w:multiLevelType w:val="hybridMultilevel"/>
    <w:tmpl w:val="EF5C2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BB43F7"/>
    <w:multiLevelType w:val="hybridMultilevel"/>
    <w:tmpl w:val="32266454"/>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D50C38"/>
    <w:multiLevelType w:val="multilevel"/>
    <w:tmpl w:val="28AE296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B757DD0"/>
    <w:multiLevelType w:val="hybridMultilevel"/>
    <w:tmpl w:val="BC6643DA"/>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E15031"/>
    <w:multiLevelType w:val="hybridMultilevel"/>
    <w:tmpl w:val="64103DEA"/>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4603"/>
    <w:multiLevelType w:val="hybridMultilevel"/>
    <w:tmpl w:val="D4900F20"/>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82CAC"/>
    <w:multiLevelType w:val="hybridMultilevel"/>
    <w:tmpl w:val="3D207220"/>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AC5C82"/>
    <w:multiLevelType w:val="multilevel"/>
    <w:tmpl w:val="00C84588"/>
    <w:lvl w:ilvl="0">
      <w:start w:val="1"/>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885" w:hanging="885"/>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440" w:hanging="1440"/>
      </w:pPr>
      <w:rPr>
        <w:rFonts w:ascii="Calibri" w:hAnsi="Calibri" w:cs="Calibri" w:hint="default"/>
        <w:color w:val="4472C4" w:themeColor="accent1"/>
        <w:sz w:val="24"/>
        <w:szCs w:val="24"/>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E5E5486"/>
    <w:multiLevelType w:val="multilevel"/>
    <w:tmpl w:val="C734B854"/>
    <w:lvl w:ilvl="0">
      <w:start w:val="3"/>
      <w:numFmt w:val="decimal"/>
      <w:lvlText w:val="%1"/>
      <w:lvlJc w:val="left"/>
      <w:pPr>
        <w:ind w:left="360" w:hanging="360"/>
      </w:pPr>
      <w:rPr>
        <w:rFonts w:hint="default"/>
      </w:rPr>
    </w:lvl>
    <w:lvl w:ilvl="1">
      <w:start w:val="2"/>
      <w:numFmt w:val="decimal"/>
      <w:lvlText w:val="%1.%2"/>
      <w:lvlJc w:val="left"/>
      <w:pPr>
        <w:ind w:left="555" w:hanging="360"/>
      </w:pPr>
      <w:rPr>
        <w:rFonts w:hint="default"/>
      </w:rPr>
    </w:lvl>
    <w:lvl w:ilvl="2">
      <w:start w:val="1"/>
      <w:numFmt w:val="decimal"/>
      <w:lvlText w:val="%1.%2.%3"/>
      <w:lvlJc w:val="left"/>
      <w:pPr>
        <w:ind w:left="1110" w:hanging="720"/>
      </w:pPr>
      <w:rPr>
        <w:rFonts w:hint="default"/>
      </w:rPr>
    </w:lvl>
    <w:lvl w:ilvl="3">
      <w:start w:val="1"/>
      <w:numFmt w:val="decimal"/>
      <w:lvlText w:val="%1.%2.%3.%4"/>
      <w:lvlJc w:val="left"/>
      <w:pPr>
        <w:ind w:left="1305" w:hanging="720"/>
      </w:pPr>
      <w:rPr>
        <w:rFonts w:hint="default"/>
      </w:rPr>
    </w:lvl>
    <w:lvl w:ilvl="4">
      <w:start w:val="1"/>
      <w:numFmt w:val="decimal"/>
      <w:lvlText w:val="%1.%2.%3.%4.%5"/>
      <w:lvlJc w:val="left"/>
      <w:pPr>
        <w:ind w:left="1500" w:hanging="720"/>
      </w:pPr>
      <w:rPr>
        <w:rFonts w:hint="default"/>
      </w:rPr>
    </w:lvl>
    <w:lvl w:ilvl="5">
      <w:start w:val="1"/>
      <w:numFmt w:val="decimal"/>
      <w:lvlText w:val="%1.%2.%3.%4.%5.%6"/>
      <w:lvlJc w:val="left"/>
      <w:pPr>
        <w:ind w:left="2055" w:hanging="1080"/>
      </w:pPr>
      <w:rPr>
        <w:rFonts w:hint="default"/>
      </w:rPr>
    </w:lvl>
    <w:lvl w:ilvl="6">
      <w:start w:val="1"/>
      <w:numFmt w:val="decimal"/>
      <w:lvlText w:val="%1.%2.%3.%4.%5.%6.%7"/>
      <w:lvlJc w:val="left"/>
      <w:pPr>
        <w:ind w:left="2250" w:hanging="1080"/>
      </w:pPr>
      <w:rPr>
        <w:rFonts w:hint="default"/>
      </w:rPr>
    </w:lvl>
    <w:lvl w:ilvl="7">
      <w:start w:val="1"/>
      <w:numFmt w:val="decimal"/>
      <w:lvlText w:val="%1.%2.%3.%4.%5.%6.%7.%8"/>
      <w:lvlJc w:val="left"/>
      <w:pPr>
        <w:ind w:left="2805" w:hanging="1440"/>
      </w:pPr>
      <w:rPr>
        <w:rFonts w:hint="default"/>
      </w:rPr>
    </w:lvl>
    <w:lvl w:ilvl="8">
      <w:start w:val="1"/>
      <w:numFmt w:val="decimal"/>
      <w:lvlText w:val="%1.%2.%3.%4.%5.%6.%7.%8.%9"/>
      <w:lvlJc w:val="left"/>
      <w:pPr>
        <w:ind w:left="3000" w:hanging="1440"/>
      </w:pPr>
      <w:rPr>
        <w:rFonts w:hint="default"/>
      </w:rPr>
    </w:lvl>
  </w:abstractNum>
  <w:abstractNum w:abstractNumId="12" w15:restartNumberingAfterBreak="0">
    <w:nsid w:val="42F90E00"/>
    <w:multiLevelType w:val="hybridMultilevel"/>
    <w:tmpl w:val="54C680EC"/>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A45AB9"/>
    <w:multiLevelType w:val="multilevel"/>
    <w:tmpl w:val="8F321DC2"/>
    <w:lvl w:ilvl="0">
      <w:start w:val="1"/>
      <w:numFmt w:val="decimal"/>
      <w:lvlText w:val="%1"/>
      <w:lvlJc w:val="left"/>
      <w:pPr>
        <w:ind w:left="885" w:hanging="885"/>
      </w:pPr>
      <w:rPr>
        <w:rFonts w:hint="default"/>
      </w:rPr>
    </w:lvl>
    <w:lvl w:ilvl="1">
      <w:start w:val="1"/>
      <w:numFmt w:val="decimal"/>
      <w:lvlText w:val="%1.%2"/>
      <w:lvlJc w:val="left"/>
      <w:pPr>
        <w:ind w:left="885" w:hanging="885"/>
      </w:pPr>
      <w:rPr>
        <w:rFonts w:hint="default"/>
      </w:rPr>
    </w:lvl>
    <w:lvl w:ilvl="2">
      <w:start w:val="1"/>
      <w:numFmt w:val="decimal"/>
      <w:lvlText w:val="%1.%2.%3"/>
      <w:lvlJc w:val="left"/>
      <w:pPr>
        <w:ind w:left="885" w:hanging="885"/>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61717AE"/>
    <w:multiLevelType w:val="hybridMultilevel"/>
    <w:tmpl w:val="241EE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650DB8"/>
    <w:multiLevelType w:val="multilevel"/>
    <w:tmpl w:val="00145416"/>
    <w:lvl w:ilvl="0">
      <w:start w:val="1"/>
      <w:numFmt w:val="decimal"/>
      <w:lvlText w:val="%1"/>
      <w:lvlJc w:val="left"/>
      <w:pPr>
        <w:ind w:left="645" w:hanging="64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B993FF4"/>
    <w:multiLevelType w:val="hybridMultilevel"/>
    <w:tmpl w:val="77CAEB8E"/>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FA2E25"/>
    <w:multiLevelType w:val="hybridMultilevel"/>
    <w:tmpl w:val="D3D65B94"/>
    <w:lvl w:ilvl="0" w:tplc="547A371C">
      <w:numFmt w:val="bullet"/>
      <w:lvlText w:val="•"/>
      <w:lvlJc w:val="left"/>
      <w:pPr>
        <w:ind w:left="720" w:hanging="360"/>
      </w:pPr>
      <w:rPr>
        <w:rFonts w:ascii="Times New Roman" w:eastAsia="SimSun" w:hAnsi="Times New Roman" w:cs="Times New Roman" w:hint="default"/>
      </w:rPr>
    </w:lvl>
    <w:lvl w:ilvl="1" w:tplc="A948CFB6">
      <w:numFmt w:val="bullet"/>
      <w:lvlText w:val="–"/>
      <w:lvlJc w:val="left"/>
      <w:pPr>
        <w:ind w:left="1440" w:hanging="360"/>
      </w:pPr>
      <w:rPr>
        <w:rFonts w:ascii="Times New Roman" w:eastAsia="SimSu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6C77C1"/>
    <w:multiLevelType w:val="hybridMultilevel"/>
    <w:tmpl w:val="0E0E796A"/>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124F57"/>
    <w:multiLevelType w:val="hybridMultilevel"/>
    <w:tmpl w:val="4540177A"/>
    <w:lvl w:ilvl="0" w:tplc="547A371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3E5FCE"/>
    <w:multiLevelType w:val="multilevel"/>
    <w:tmpl w:val="72D24FBE"/>
    <w:lvl w:ilvl="0">
      <w:start w:val="1"/>
      <w:numFmt w:val="decimal"/>
      <w:suff w:val="space"/>
      <w:lvlText w:val="فصل %1"/>
      <w:lvlJc w:val="left"/>
      <w:pPr>
        <w:ind w:left="0" w:firstLine="0"/>
      </w:pPr>
      <w:rPr>
        <w:rFonts w:hint="default"/>
        <w:vanish/>
      </w:rPr>
    </w:lvl>
    <w:lvl w:ilvl="1">
      <w:start w:val="1"/>
      <w:numFmt w:val="decimal"/>
      <w:suff w:val="nothing"/>
      <w:lvlText w:val="%2-%1- "/>
      <w:lvlJc w:val="left"/>
      <w:pPr>
        <w:ind w:left="0" w:firstLine="0"/>
      </w:pPr>
    </w:lvl>
    <w:lvl w:ilvl="2">
      <w:start w:val="1"/>
      <w:numFmt w:val="decimal"/>
      <w:suff w:val="nothing"/>
      <w:lvlText w:val="%1-%2-%3- "/>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76001F78"/>
    <w:multiLevelType w:val="hybridMultilevel"/>
    <w:tmpl w:val="E1AE7224"/>
    <w:lvl w:ilvl="0" w:tplc="A948CFB6">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5501500">
    <w:abstractNumId w:val="20"/>
  </w:num>
  <w:num w:numId="2" w16cid:durableId="155197124">
    <w:abstractNumId w:val="14"/>
  </w:num>
  <w:num w:numId="3" w16cid:durableId="27268018">
    <w:abstractNumId w:val="1"/>
  </w:num>
  <w:num w:numId="4" w16cid:durableId="205144496">
    <w:abstractNumId w:val="0"/>
  </w:num>
  <w:num w:numId="5" w16cid:durableId="123489695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177590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92283538">
    <w:abstractNumId w:val="3"/>
  </w:num>
  <w:num w:numId="8" w16cid:durableId="1702977767">
    <w:abstractNumId w:val="17"/>
  </w:num>
  <w:num w:numId="9" w16cid:durableId="1799951223">
    <w:abstractNumId w:val="6"/>
  </w:num>
  <w:num w:numId="10" w16cid:durableId="716204129">
    <w:abstractNumId w:val="7"/>
  </w:num>
  <w:num w:numId="11" w16cid:durableId="1678848076">
    <w:abstractNumId w:val="22"/>
  </w:num>
  <w:num w:numId="12" w16cid:durableId="2087678414">
    <w:abstractNumId w:val="18"/>
  </w:num>
  <w:num w:numId="13" w16cid:durableId="1712879430">
    <w:abstractNumId w:val="19"/>
  </w:num>
  <w:num w:numId="14" w16cid:durableId="1637419186">
    <w:abstractNumId w:val="12"/>
  </w:num>
  <w:num w:numId="15" w16cid:durableId="343287510">
    <w:abstractNumId w:val="11"/>
  </w:num>
  <w:num w:numId="16" w16cid:durableId="1262032420">
    <w:abstractNumId w:val="16"/>
  </w:num>
  <w:num w:numId="17" w16cid:durableId="1583954295">
    <w:abstractNumId w:val="4"/>
  </w:num>
  <w:num w:numId="18" w16cid:durableId="1232816765">
    <w:abstractNumId w:val="8"/>
  </w:num>
  <w:num w:numId="19" w16cid:durableId="823617942">
    <w:abstractNumId w:val="9"/>
  </w:num>
  <w:num w:numId="20" w16cid:durableId="1195922083">
    <w:abstractNumId w:val="5"/>
  </w:num>
  <w:num w:numId="21" w16cid:durableId="131023159">
    <w:abstractNumId w:val="2"/>
  </w:num>
  <w:num w:numId="22" w16cid:durableId="1368528116">
    <w:abstractNumId w:val="13"/>
  </w:num>
  <w:num w:numId="23" w16cid:durableId="907036671">
    <w:abstractNumId w:val="15"/>
  </w:num>
  <w:num w:numId="24" w16cid:durableId="244609023">
    <w:abstractNumId w:val="10"/>
  </w:num>
  <w:num w:numId="25" w16cid:durableId="126965306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DA7"/>
    <w:rsid w:val="00005FD4"/>
    <w:rsid w:val="000072FF"/>
    <w:rsid w:val="00023D81"/>
    <w:rsid w:val="00044EB5"/>
    <w:rsid w:val="00067CF2"/>
    <w:rsid w:val="000A2EDE"/>
    <w:rsid w:val="000D259F"/>
    <w:rsid w:val="000E6A85"/>
    <w:rsid w:val="00100A0A"/>
    <w:rsid w:val="00100D9A"/>
    <w:rsid w:val="00165437"/>
    <w:rsid w:val="0017582B"/>
    <w:rsid w:val="001C432D"/>
    <w:rsid w:val="00242EAC"/>
    <w:rsid w:val="00245673"/>
    <w:rsid w:val="0026620C"/>
    <w:rsid w:val="003A7B20"/>
    <w:rsid w:val="003B40F4"/>
    <w:rsid w:val="003C170F"/>
    <w:rsid w:val="003D2FE8"/>
    <w:rsid w:val="0040420F"/>
    <w:rsid w:val="00422C31"/>
    <w:rsid w:val="0042566E"/>
    <w:rsid w:val="00430C48"/>
    <w:rsid w:val="0047277B"/>
    <w:rsid w:val="00474CAB"/>
    <w:rsid w:val="004A46FB"/>
    <w:rsid w:val="004F6A4C"/>
    <w:rsid w:val="005137D0"/>
    <w:rsid w:val="005166AA"/>
    <w:rsid w:val="00517485"/>
    <w:rsid w:val="005A3D12"/>
    <w:rsid w:val="006909C1"/>
    <w:rsid w:val="006A587E"/>
    <w:rsid w:val="006A5DC6"/>
    <w:rsid w:val="006C7DB2"/>
    <w:rsid w:val="007A6AF9"/>
    <w:rsid w:val="007F415C"/>
    <w:rsid w:val="00810525"/>
    <w:rsid w:val="00827374"/>
    <w:rsid w:val="00833B5E"/>
    <w:rsid w:val="00834B73"/>
    <w:rsid w:val="00851B39"/>
    <w:rsid w:val="008B5F25"/>
    <w:rsid w:val="009C100D"/>
    <w:rsid w:val="009D4B94"/>
    <w:rsid w:val="00A57025"/>
    <w:rsid w:val="00A60034"/>
    <w:rsid w:val="00AD3BEF"/>
    <w:rsid w:val="00AD4DA7"/>
    <w:rsid w:val="00AE64A7"/>
    <w:rsid w:val="00B25873"/>
    <w:rsid w:val="00B72350"/>
    <w:rsid w:val="00BB29EB"/>
    <w:rsid w:val="00BE5747"/>
    <w:rsid w:val="00BF5BD8"/>
    <w:rsid w:val="00C07D58"/>
    <w:rsid w:val="00C4092F"/>
    <w:rsid w:val="00C57640"/>
    <w:rsid w:val="00C865DE"/>
    <w:rsid w:val="00C873A3"/>
    <w:rsid w:val="00CB21E9"/>
    <w:rsid w:val="00CC0435"/>
    <w:rsid w:val="00CE257F"/>
    <w:rsid w:val="00D14992"/>
    <w:rsid w:val="00D27C81"/>
    <w:rsid w:val="00D4355A"/>
    <w:rsid w:val="00D801BA"/>
    <w:rsid w:val="00DC4398"/>
    <w:rsid w:val="00E1077D"/>
    <w:rsid w:val="00EF1AE5"/>
    <w:rsid w:val="00F3688B"/>
    <w:rsid w:val="00F40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3FFAB"/>
  <w15:chartTrackingRefBased/>
  <w15:docId w15:val="{61543246-FF1B-4FB1-BD68-2853D2B33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4DA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A3D12"/>
    <w:pPr>
      <w:keepNext/>
      <w:keepLines/>
      <w:numPr>
        <w:numId w:val="3"/>
      </w:numPr>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autoRedefine/>
    <w:uiPriority w:val="9"/>
    <w:unhideWhenUsed/>
    <w:qFormat/>
    <w:rsid w:val="005A3D12"/>
    <w:pPr>
      <w:keepNext/>
      <w:keepLines/>
      <w:numPr>
        <w:ilvl w:val="1"/>
        <w:numId w:val="3"/>
      </w:numPr>
      <w:spacing w:before="200" w:after="0" w:line="240" w:lineRule="auto"/>
      <w:ind w:left="720"/>
      <w:outlineLvl w:val="2"/>
    </w:pPr>
    <w:rPr>
      <w:rFonts w:ascii="B Nazanin" w:eastAsia="B Nazanin" w:hAnsi="B Nazanin" w:cs="B Nazanin"/>
      <w:b/>
      <w:bCs/>
      <w:kern w:val="0"/>
      <w:sz w:val="24"/>
      <w:szCs w:val="24"/>
      <w14:ligatures w14:val="none"/>
    </w:rPr>
  </w:style>
  <w:style w:type="paragraph" w:styleId="Heading4">
    <w:name w:val="heading 4"/>
    <w:basedOn w:val="Normal"/>
    <w:next w:val="Normal"/>
    <w:link w:val="Heading4Char"/>
    <w:uiPriority w:val="9"/>
    <w:semiHidden/>
    <w:unhideWhenUsed/>
    <w:qFormat/>
    <w:rsid w:val="00AD4DA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D4DA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4D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4D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4D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4D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A3D12"/>
    <w:rPr>
      <w:rFonts w:ascii="B Nazanin" w:eastAsia="B Nazanin" w:hAnsi="B Nazanin" w:cs="B Nazanin"/>
      <w:b/>
      <w:bCs/>
      <w:kern w:val="0"/>
      <w:sz w:val="24"/>
      <w:szCs w:val="24"/>
      <w14:ligatures w14:val="none"/>
    </w:rPr>
  </w:style>
  <w:style w:type="character" w:customStyle="1" w:styleId="Heading1Char">
    <w:name w:val="Heading 1 Char"/>
    <w:basedOn w:val="DefaultParagraphFont"/>
    <w:link w:val="Heading1"/>
    <w:uiPriority w:val="9"/>
    <w:rsid w:val="00AD4DA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A3D12"/>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AD4DA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D4DA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D4D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4D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4D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4DA7"/>
    <w:rPr>
      <w:rFonts w:eastAsiaTheme="majorEastAsia" w:cstheme="majorBidi"/>
      <w:color w:val="272727" w:themeColor="text1" w:themeTint="D8"/>
    </w:rPr>
  </w:style>
  <w:style w:type="paragraph" w:styleId="Title">
    <w:name w:val="Title"/>
    <w:basedOn w:val="Normal"/>
    <w:next w:val="Normal"/>
    <w:link w:val="TitleChar"/>
    <w:uiPriority w:val="10"/>
    <w:qFormat/>
    <w:rsid w:val="00AD4D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4D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4D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4D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4DA7"/>
    <w:pPr>
      <w:spacing w:before="160"/>
      <w:jc w:val="center"/>
    </w:pPr>
    <w:rPr>
      <w:i/>
      <w:iCs/>
      <w:color w:val="404040" w:themeColor="text1" w:themeTint="BF"/>
    </w:rPr>
  </w:style>
  <w:style w:type="character" w:customStyle="1" w:styleId="QuoteChar">
    <w:name w:val="Quote Char"/>
    <w:basedOn w:val="DefaultParagraphFont"/>
    <w:link w:val="Quote"/>
    <w:uiPriority w:val="29"/>
    <w:rsid w:val="00AD4DA7"/>
    <w:rPr>
      <w:i/>
      <w:iCs/>
      <w:color w:val="404040" w:themeColor="text1" w:themeTint="BF"/>
    </w:rPr>
  </w:style>
  <w:style w:type="paragraph" w:styleId="ListParagraph">
    <w:name w:val="List Paragraph"/>
    <w:basedOn w:val="Normal"/>
    <w:uiPriority w:val="34"/>
    <w:qFormat/>
    <w:rsid w:val="00AD4DA7"/>
    <w:pPr>
      <w:ind w:left="720"/>
      <w:contextualSpacing/>
    </w:pPr>
  </w:style>
  <w:style w:type="character" w:styleId="IntenseEmphasis">
    <w:name w:val="Intense Emphasis"/>
    <w:basedOn w:val="DefaultParagraphFont"/>
    <w:uiPriority w:val="21"/>
    <w:qFormat/>
    <w:rsid w:val="00AD4DA7"/>
    <w:rPr>
      <w:i/>
      <w:iCs/>
      <w:color w:val="2F5496" w:themeColor="accent1" w:themeShade="BF"/>
    </w:rPr>
  </w:style>
  <w:style w:type="paragraph" w:styleId="IntenseQuote">
    <w:name w:val="Intense Quote"/>
    <w:basedOn w:val="Normal"/>
    <w:next w:val="Normal"/>
    <w:link w:val="IntenseQuoteChar"/>
    <w:uiPriority w:val="30"/>
    <w:qFormat/>
    <w:rsid w:val="00AD4DA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4DA7"/>
    <w:rPr>
      <w:i/>
      <w:iCs/>
      <w:color w:val="2F5496" w:themeColor="accent1" w:themeShade="BF"/>
    </w:rPr>
  </w:style>
  <w:style w:type="character" w:styleId="IntenseReference">
    <w:name w:val="Intense Reference"/>
    <w:basedOn w:val="DefaultParagraphFont"/>
    <w:uiPriority w:val="32"/>
    <w:qFormat/>
    <w:rsid w:val="00AD4DA7"/>
    <w:rPr>
      <w:b/>
      <w:bCs/>
      <w:smallCaps/>
      <w:color w:val="2F5496" w:themeColor="accent1" w:themeShade="BF"/>
      <w:spacing w:val="5"/>
    </w:rPr>
  </w:style>
  <w:style w:type="paragraph" w:styleId="TOCHeading">
    <w:name w:val="TOC Heading"/>
    <w:basedOn w:val="Heading1"/>
    <w:next w:val="Normal"/>
    <w:uiPriority w:val="39"/>
    <w:unhideWhenUsed/>
    <w:qFormat/>
    <w:rsid w:val="005A3D12"/>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5A3D12"/>
    <w:pPr>
      <w:spacing w:after="100"/>
      <w:ind w:left="220"/>
    </w:pPr>
  </w:style>
  <w:style w:type="paragraph" w:styleId="TOC3">
    <w:name w:val="toc 3"/>
    <w:basedOn w:val="Normal"/>
    <w:next w:val="Normal"/>
    <w:autoRedefine/>
    <w:uiPriority w:val="39"/>
    <w:unhideWhenUsed/>
    <w:rsid w:val="005A3D12"/>
    <w:pPr>
      <w:spacing w:after="100"/>
      <w:ind w:left="440"/>
    </w:pPr>
  </w:style>
  <w:style w:type="character" w:styleId="Hyperlink">
    <w:name w:val="Hyperlink"/>
    <w:basedOn w:val="DefaultParagraphFont"/>
    <w:uiPriority w:val="99"/>
    <w:unhideWhenUsed/>
    <w:rsid w:val="005A3D12"/>
    <w:rPr>
      <w:color w:val="0563C1" w:themeColor="hyperlink"/>
      <w:u w:val="single"/>
    </w:rPr>
  </w:style>
  <w:style w:type="paragraph" w:customStyle="1" w:styleId="Keywords">
    <w:name w:val="Keywords"/>
    <w:basedOn w:val="Normal"/>
    <w:qFormat/>
    <w:rsid w:val="00D14992"/>
    <w:pPr>
      <w:spacing w:after="120" w:line="240" w:lineRule="auto"/>
      <w:ind w:firstLine="274"/>
      <w:jc w:val="both"/>
    </w:pPr>
    <w:rPr>
      <w:rFonts w:ascii="Times New Roman" w:eastAsia="SimSun" w:hAnsi="Times New Roman" w:cs="Times New Roman"/>
      <w:b/>
      <w:bCs/>
      <w:i/>
      <w:kern w:val="0"/>
      <w:sz w:val="18"/>
      <w:szCs w:val="18"/>
      <w14:ligatures w14:val="none"/>
    </w:rPr>
  </w:style>
  <w:style w:type="paragraph" w:styleId="NormalWeb">
    <w:name w:val="Normal (Web)"/>
    <w:basedOn w:val="Normal"/>
    <w:uiPriority w:val="99"/>
    <w:unhideWhenUsed/>
    <w:rsid w:val="00D1499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katex-mathml">
    <w:name w:val="katex-mathml"/>
    <w:rsid w:val="00D14992"/>
  </w:style>
  <w:style w:type="character" w:customStyle="1" w:styleId="mord">
    <w:name w:val="mord"/>
    <w:rsid w:val="00D14992"/>
  </w:style>
  <w:style w:type="table" w:styleId="TableGrid">
    <w:name w:val="Table Grid"/>
    <w:basedOn w:val="TableNormal"/>
    <w:rsid w:val="00D14992"/>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14992"/>
    <w:rPr>
      <w:color w:val="808080"/>
    </w:rPr>
  </w:style>
  <w:style w:type="paragraph" w:styleId="Bibliography">
    <w:name w:val="Bibliography"/>
    <w:basedOn w:val="Normal"/>
    <w:next w:val="Normal"/>
    <w:uiPriority w:val="37"/>
    <w:semiHidden/>
    <w:unhideWhenUsed/>
    <w:rsid w:val="00D14992"/>
    <w:rPr>
      <w:kern w:val="0"/>
      <w14:ligatures w14:val="none"/>
    </w:rPr>
  </w:style>
  <w:style w:type="paragraph" w:styleId="TOC1">
    <w:name w:val="toc 1"/>
    <w:basedOn w:val="Normal"/>
    <w:next w:val="Normal"/>
    <w:autoRedefine/>
    <w:uiPriority w:val="39"/>
    <w:unhideWhenUsed/>
    <w:rsid w:val="00D14992"/>
    <w:pPr>
      <w:spacing w:after="100"/>
    </w:pPr>
  </w:style>
  <w:style w:type="character" w:styleId="Strong">
    <w:name w:val="Strong"/>
    <w:basedOn w:val="DefaultParagraphFont"/>
    <w:uiPriority w:val="22"/>
    <w:qFormat/>
    <w:rsid w:val="00851B39"/>
    <w:rPr>
      <w:b/>
      <w:bCs/>
    </w:rPr>
  </w:style>
  <w:style w:type="paragraph" w:styleId="Header">
    <w:name w:val="header"/>
    <w:basedOn w:val="Normal"/>
    <w:link w:val="HeaderChar"/>
    <w:uiPriority w:val="99"/>
    <w:unhideWhenUsed/>
    <w:rsid w:val="006A58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587E"/>
  </w:style>
  <w:style w:type="paragraph" w:styleId="Footer">
    <w:name w:val="footer"/>
    <w:basedOn w:val="Normal"/>
    <w:link w:val="FooterChar"/>
    <w:uiPriority w:val="99"/>
    <w:unhideWhenUsed/>
    <w:rsid w:val="006A58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587E"/>
  </w:style>
  <w:style w:type="paragraph" w:customStyle="1" w:styleId="figurecaption">
    <w:name w:val="figure caption"/>
    <w:rsid w:val="00D4355A"/>
    <w:pPr>
      <w:numPr>
        <w:numId w:val="25"/>
      </w:numPr>
      <w:tabs>
        <w:tab w:val="left" w:pos="533"/>
      </w:tabs>
      <w:spacing w:before="80" w:after="200" w:line="240" w:lineRule="auto"/>
      <w:ind w:left="0" w:firstLine="0"/>
      <w:jc w:val="both"/>
    </w:pPr>
    <w:rPr>
      <w:rFonts w:ascii="Times New Roman" w:eastAsia="SimSun" w:hAnsi="Times New Roman" w:cs="Times New Roman"/>
      <w:noProof/>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6915">
      <w:bodyDiv w:val="1"/>
      <w:marLeft w:val="0"/>
      <w:marRight w:val="0"/>
      <w:marTop w:val="0"/>
      <w:marBottom w:val="0"/>
      <w:divBdr>
        <w:top w:val="none" w:sz="0" w:space="0" w:color="auto"/>
        <w:left w:val="none" w:sz="0" w:space="0" w:color="auto"/>
        <w:bottom w:val="none" w:sz="0" w:space="0" w:color="auto"/>
        <w:right w:val="none" w:sz="0" w:space="0" w:color="auto"/>
      </w:divBdr>
    </w:div>
    <w:div w:id="283776743">
      <w:bodyDiv w:val="1"/>
      <w:marLeft w:val="0"/>
      <w:marRight w:val="0"/>
      <w:marTop w:val="0"/>
      <w:marBottom w:val="0"/>
      <w:divBdr>
        <w:top w:val="none" w:sz="0" w:space="0" w:color="auto"/>
        <w:left w:val="none" w:sz="0" w:space="0" w:color="auto"/>
        <w:bottom w:val="none" w:sz="0" w:space="0" w:color="auto"/>
        <w:right w:val="none" w:sz="0" w:space="0" w:color="auto"/>
      </w:divBdr>
    </w:div>
    <w:div w:id="977494744">
      <w:bodyDiv w:val="1"/>
      <w:marLeft w:val="0"/>
      <w:marRight w:val="0"/>
      <w:marTop w:val="0"/>
      <w:marBottom w:val="0"/>
      <w:divBdr>
        <w:top w:val="none" w:sz="0" w:space="0" w:color="auto"/>
        <w:left w:val="none" w:sz="0" w:space="0" w:color="auto"/>
        <w:bottom w:val="none" w:sz="0" w:space="0" w:color="auto"/>
        <w:right w:val="none" w:sz="0" w:space="0" w:color="auto"/>
      </w:divBdr>
      <w:divsChild>
        <w:div w:id="1229464293">
          <w:marLeft w:val="-105"/>
          <w:marRight w:val="0"/>
          <w:marTop w:val="0"/>
          <w:marBottom w:val="0"/>
          <w:divBdr>
            <w:top w:val="none" w:sz="0" w:space="0" w:color="auto"/>
            <w:left w:val="none" w:sz="0" w:space="0" w:color="auto"/>
            <w:bottom w:val="none" w:sz="0" w:space="0" w:color="auto"/>
            <w:right w:val="none" w:sz="0" w:space="0" w:color="auto"/>
          </w:divBdr>
        </w:div>
      </w:divsChild>
    </w:div>
    <w:div w:id="1741975042">
      <w:bodyDiv w:val="1"/>
      <w:marLeft w:val="0"/>
      <w:marRight w:val="0"/>
      <w:marTop w:val="0"/>
      <w:marBottom w:val="0"/>
      <w:divBdr>
        <w:top w:val="none" w:sz="0" w:space="0" w:color="auto"/>
        <w:left w:val="none" w:sz="0" w:space="0" w:color="auto"/>
        <w:bottom w:val="none" w:sz="0" w:space="0" w:color="auto"/>
        <w:right w:val="none" w:sz="0" w:space="0" w:color="auto"/>
      </w:divBdr>
    </w:div>
    <w:div w:id="1851866241">
      <w:bodyDiv w:val="1"/>
      <w:marLeft w:val="0"/>
      <w:marRight w:val="0"/>
      <w:marTop w:val="0"/>
      <w:marBottom w:val="0"/>
      <w:divBdr>
        <w:top w:val="none" w:sz="0" w:space="0" w:color="auto"/>
        <w:left w:val="none" w:sz="0" w:space="0" w:color="auto"/>
        <w:bottom w:val="none" w:sz="0" w:space="0" w:color="auto"/>
        <w:right w:val="none" w:sz="0" w:space="0" w:color="auto"/>
      </w:divBdr>
    </w:div>
    <w:div w:id="1922635341">
      <w:bodyDiv w:val="1"/>
      <w:marLeft w:val="0"/>
      <w:marRight w:val="0"/>
      <w:marTop w:val="0"/>
      <w:marBottom w:val="0"/>
      <w:divBdr>
        <w:top w:val="none" w:sz="0" w:space="0" w:color="auto"/>
        <w:left w:val="none" w:sz="0" w:space="0" w:color="auto"/>
        <w:bottom w:val="none" w:sz="0" w:space="0" w:color="auto"/>
        <w:right w:val="none" w:sz="0" w:space="0" w:color="auto"/>
      </w:divBdr>
    </w:div>
    <w:div w:id="1959529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theme" Target="theme/theme1.xml"/><Relationship Id="rId21" Type="http://schemas.openxmlformats.org/officeDocument/2006/relationships/image" Target="media/image9.png"/><Relationship Id="rId42" Type="http://schemas.openxmlformats.org/officeDocument/2006/relationships/image" Target="media/image22.png"/><Relationship Id="rId47" Type="http://schemas.openxmlformats.org/officeDocument/2006/relationships/image" Target="https://lh7-rt.googleusercontent.com/docsz/AD_4nXdbRFrPpBayJMZXIlxyn3BARGv0I965kKmABkx4A9TyTTZp1iP0Uq_-22e8l3T_YkBD86izSDfW6EdPXEUJ87lreI34WxbUSAqn-2U1PrviY2UczqX2jxkLjxqpSD9Q1-049jnFc6HhZ3LlDebPZXtjEHgg?key=lPBOPqTIm9t471mWqBXE4g" TargetMode="External"/><Relationship Id="rId63" Type="http://schemas.openxmlformats.org/officeDocument/2006/relationships/image" Target="media/image35.png"/><Relationship Id="rId68" Type="http://schemas.openxmlformats.org/officeDocument/2006/relationships/image" Target="https://lh7-rt.googleusercontent.com/docsz/AD_4nXdskKobIZrPfcCssFNmqsBCaOhZGfnLceiAMhYCAYhfs7fQ1-rKzyCxhS-owM2K1MzeZqAEYQeg8_6g5fScQK11sOi49o84mol0-Nah6qq0xxWNAePvX2hoq0TRdpdjgbuaLcOjfw?key=DBCfgWXwMt_097_EMl5J8hM-" TargetMode="External"/><Relationship Id="rId84" Type="http://schemas.openxmlformats.org/officeDocument/2006/relationships/image" Target="https://lh7-rt.googleusercontent.com/docsz/AD_4nXejuPy0GjNWfkoOcLfrN1W7WS63EDPT2SqTmSVhI57wEFs7AzCWQV6Sw9u18uFx7IoLGlB2uU9kwl_-PZMOLIYMAUOqbAMnTL59PSKO-GamSS2i_NXx_b3RBwJF_DokPqMIVi6XFg?key=DBCfgWXwMt_097_EMl5J8hM-" TargetMode="External"/><Relationship Id="rId89" Type="http://schemas.openxmlformats.org/officeDocument/2006/relationships/image" Target="media/image48.png"/><Relationship Id="rId112" Type="http://schemas.openxmlformats.org/officeDocument/2006/relationships/image" Target="media/image65.png"/><Relationship Id="rId16"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image" Target="https://lh7-rt.googleusercontent.com/docsz/AD_4nXevngFGDPIekxR8T73e27xFp0mkPNjUPM1qnx3bvUscHp2eKqiRFxUeExqR-Q_Ondjcju9mH-AFtuWsVPhwNAgyox0Tw2dwvbofPc_ECWWLxYhwSmWw5ZQE7QmbCPLH7zA9Af0g?key=GunhXt_wGYgctJibqtPBUxGb" TargetMode="External"/><Relationship Id="rId32" Type="http://schemas.openxmlformats.org/officeDocument/2006/relationships/image" Target="media/image17.png"/><Relationship Id="rId37" Type="http://schemas.openxmlformats.org/officeDocument/2006/relationships/image" Target="https://lh7-rt.googleusercontent.com/docsz/AD_4nXfOBcybliPCpIbfiTWcvfja0oMjEqILsTORLnjrD2lgLWqQMjFtzmAOlDkoTsW5cROag8cUdgqExDhj9fY6f0C7sN-Ie-oXYpLtuZaAVdaEALL8C0Xk9pPHFmgHSwQ5ZHxaCg81tVBe-eMTWvl5cGMOq3o?key=lPBOPqTIm9t471mWqBXE4g" TargetMode="External"/><Relationship Id="rId53" Type="http://schemas.openxmlformats.org/officeDocument/2006/relationships/image" Target="https://lh7-rt.googleusercontent.com/docsz/AD_4nXfXUylNVIQQaeWw0PmLY57TcD5maIjRf2Ovy-Kh3K9NRWbB3J8WFozbdMUecr1zCrYajdDVmdA0fanM2RGRlXrlJN7h8CP4IUNHAAev0qQ4dODhMk7hRuoV3pGnc2zfmZWWJleSZS-K7pxDc85yz8haLdbY?key=lPBOPqTIm9t471mWqBXE4g" TargetMode="External"/><Relationship Id="rId58" Type="http://schemas.openxmlformats.org/officeDocument/2006/relationships/image" Target="media/image32.png"/><Relationship Id="rId74" Type="http://schemas.openxmlformats.org/officeDocument/2006/relationships/image" Target="https://lh7-rt.googleusercontent.com/docsz/AD_4nXdk0qUY-AMEEcUsq0sA6JjR04Bx-CNYM_-lEMrBTknNdFV-ZYljGx1QdcIZS-2xno7VBzk5vxH1rAwg0lAUKpmbl-_hYmPhlVa3Ah32i97i7Mb8TIxY9DeS70Cmd5XnFSWR8GRStw?key=DBCfgWXwMt_097_EMl5J8hM-" TargetMode="External"/><Relationship Id="rId79" Type="http://schemas.openxmlformats.org/officeDocument/2006/relationships/image" Target="media/image43.png"/><Relationship Id="rId102"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image" Target="https://lh7-rt.googleusercontent.com/docsz/AD_4nXchYpCO93IdT0_bWYxlQyg3BQEVvayZ-LtmfhjoEQizAseVGH4uR2wtlzv64uf0-S0uX6lTJXgyzMKCghBlz4fOvYKnArt0Xk-Qt_h3k16RVkuhbBRL-dvBtwoiZbVppF8s_LOO?key=DBCfgWXwMt_097_EMl5J8hM-" TargetMode="External"/><Relationship Id="rId95" Type="http://schemas.openxmlformats.org/officeDocument/2006/relationships/image" Target="media/image51.png"/><Relationship Id="rId22" Type="http://schemas.openxmlformats.org/officeDocument/2006/relationships/image" Target="media/image10.png"/><Relationship Id="rId27" Type="http://schemas.openxmlformats.org/officeDocument/2006/relationships/image" Target="https://lh7-rt.googleusercontent.com/docsz/AD_4nXdI3sfeW6HA9PUB_M9aAb6AJFfQPyyxTSHusNJ_zPFz-vUMqM4Rwx-aCTFxezUUWcmj53vyHJsY6rOzCeP_2YNrfylmmwfZ3QaoYWSLaXIIrX-L4WBi4gUdYTFpAwMR1VtHuLp8mmrtOH0-5vtoIZQMaNI?key=lPBOPqTIm9t471mWqBXE4g" TargetMode="External"/><Relationship Id="rId43" Type="http://schemas.openxmlformats.org/officeDocument/2006/relationships/image" Target="https://lh7-rt.googleusercontent.com/docsz/AD_4nXeXr9Pr6aNPjr6sfPnu6daDfGdsZ02WexzAIcj-CDYNq1Ko1LsI3w7BniGhUCCblxS6yh3MbowYlDUSL2M7l3wGmRSUKGk05E-b8mx_kOlJhrJF9Oe87L1obwduyZHx4aXgx99CSRSnNlW0EeHyuH8e2JHh?key=lPBOPqTIm9t471mWqBXE4g" TargetMode="External"/><Relationship Id="rId48" Type="http://schemas.openxmlformats.org/officeDocument/2006/relationships/image" Target="media/image25.png"/><Relationship Id="rId64" Type="http://schemas.openxmlformats.org/officeDocument/2006/relationships/image" Target="https://lh7-rt.googleusercontent.com/docsz/AD_4nXdrlPddx4W0kKH6dVLTEfvktZQ4B03cIaopWLN1lEIMVMsnKFKhZy1RsZBhD_gOQ792oqoToSRf3j38dPeeWxIWC6oz6ZMLtI3ulSgARKpREBJitSe-atpXvktC98n9lQvJy5rGTw?key=DBCfgWXwMt_097_EMl5J8hM-" TargetMode="External"/><Relationship Id="rId69" Type="http://schemas.openxmlformats.org/officeDocument/2006/relationships/image" Target="media/image38.png"/><Relationship Id="rId113" Type="http://schemas.openxmlformats.org/officeDocument/2006/relationships/image" Target="media/image66.png"/><Relationship Id="rId80" Type="http://schemas.openxmlformats.org/officeDocument/2006/relationships/image" Target="https://lh7-rt.googleusercontent.com/docsz/AD_4nXdtGyZ-e6wS_0v90EWxmjgoP9yIjgobzglecIRGD8ChsVb4tPcwIDAP3ajrBhm8JQYFcxAE-hJvLLGWSTCmCqgf7FU88_dYzk0LlXmSTpacdi9Z4SP-YSdU1x01rIX3T7fk9yu_VQ?key=DBCfgWXwMt_097_EMl5J8hM-" TargetMode="External"/><Relationship Id="rId85" Type="http://schemas.openxmlformats.org/officeDocument/2006/relationships/image" Target="media/image46.png"/><Relationship Id="rId12" Type="http://schemas.openxmlformats.org/officeDocument/2006/relationships/image" Target="media/image4.png"/><Relationship Id="rId17" Type="http://schemas.openxmlformats.org/officeDocument/2006/relationships/image" Target="https://lh7-rt.googleusercontent.com/docsz/AD_4nXe39VOJVsXTsAFSKxLTiafqGtcY0sSCrCmU1NfAE9cnLRz09cziNeU9fiGB0CtLJ_wxPCEoNZqF1QIJcWI35K5fyAaGoHjh8Ausng30AKe6dDyvRYELfdQuQI58U6nEcP1DJqVvPw?key=GunhXt_wGYgctJibqtPBUxGb" TargetMode="External"/><Relationship Id="rId33" Type="http://schemas.openxmlformats.org/officeDocument/2006/relationships/image" Target="https://lh7-rt.googleusercontent.com/docsz/AD_4nXct9pNigt8JGslwzBWaDzsHjdF5pMjAItPueSXBP44sg7fAnpENeTHQpHllkOBbbgGVr9RYiluBHkTBp-SBN16mWFheGSsT-RAyM1KZ3Gh4c8n7MwQYrnMKOnwelkNaUaELCLCvJ9xA1TT2Ox2cUTOgISza?key=lPBOPqTIm9t471mWqBXE4g" TargetMode="External"/><Relationship Id="rId38" Type="http://schemas.openxmlformats.org/officeDocument/2006/relationships/image" Target="media/image20.png"/><Relationship Id="rId59" Type="http://schemas.openxmlformats.org/officeDocument/2006/relationships/image" Target="media/image33.png"/><Relationship Id="rId103" Type="http://schemas.openxmlformats.org/officeDocument/2006/relationships/image" Target="media/image56.png"/><Relationship Id="rId108" Type="http://schemas.openxmlformats.org/officeDocument/2006/relationships/image" Target="media/image61.png"/><Relationship Id="rId54" Type="http://schemas.openxmlformats.org/officeDocument/2006/relationships/image" Target="media/image28.png"/><Relationship Id="rId70" Type="http://schemas.openxmlformats.org/officeDocument/2006/relationships/image" Target="https://lh7-rt.googleusercontent.com/docsz/AD_4nXceV5KBrh31pkMAUmiCNgfcQJiowKf-Z8FhWO8OJPVqyy0q7I3-LFQigj0H1g0TWbTzdUYW7fott9RSl7OccpHE6FL-FkstGY1T7YIcjLvYUwWB3sj94E5_s1h-DfgKvvhAAR6b?key=DBCfgWXwMt_097_EMl5J8hM-" TargetMode="External"/><Relationship Id="rId75" Type="http://schemas.openxmlformats.org/officeDocument/2006/relationships/image" Target="media/image41.png"/><Relationship Id="rId91" Type="http://schemas.openxmlformats.org/officeDocument/2006/relationships/image" Target="media/image49.png"/><Relationship Id="rId96" Type="http://schemas.openxmlformats.org/officeDocument/2006/relationships/image" Target="https://lh7-rt.googleusercontent.com/docsz/AD_4nXdKpSHlJ-vtGhZv4562f6r2svSYoKGmU4FqbGBsK5qIL9y5pYrQY-EuigfrZ1MvmKnpUZL9mmHPjosmfflT0-ZzkEKNuVDWbuWUqhpTZtJW1JM1jOkpWjG7IgY3VnLdJ6ZZr1ws7w?key=DBCfgWXwMt_097_EMl5J8h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5.png"/><Relationship Id="rId49" Type="http://schemas.openxmlformats.org/officeDocument/2006/relationships/image" Target="https://lh7-rt.googleusercontent.com/docsz/AD_4nXfojZczAy3eiz7IoefubZ1zyo8KZJWWjs-MMD3W-gZna5c2gUbL27RwSbiApEpF-792Z0iipXtnwFt8MYYecIV3qpOHm2KpGPjzHpyjgJQf7cbj_PwxS7nVZ6fhB8ljH3EXkVJ4eXHuq_DeDwNDRpIMGJY?key=lPBOPqTIm9t471mWqBXE4g" TargetMode="External"/><Relationship Id="rId114" Type="http://schemas.openxmlformats.org/officeDocument/2006/relationships/image" Target="media/image67.png"/><Relationship Id="rId10" Type="http://schemas.openxmlformats.org/officeDocument/2006/relationships/image" Target="media/image3.png"/><Relationship Id="rId31" Type="http://schemas.openxmlformats.org/officeDocument/2006/relationships/image" Target="https://lh7-rt.googleusercontent.com/docsz/AD_4nXeeA7H9xF7S1jZTLi-Nlk7shJF95UAXAjOsB3acwjHD3d3S9RP-uCgDCaH9ukFIsiCtlHOY7sM1Gp6geWnP1BISBB1f4ZSE7McdxsHjUJrjHZsyZjzc18hgbuC8qm7IsCYs6hPcN6i98BDmzhf0tr5EqPI?key=lPBOPqTIm9t471mWqBXE4g" TargetMode="External"/><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image" Target="https://lh7-rt.googleusercontent.com/docsz/AD_4nXfxWN1lvniff8RvAWd4xH91HLCzDX1BjOIeisIMTI5GmPSPeND9_3AXr4gjGlvESyyu6rwweb4xczPk_qaqY6sqo13jIyKhhL44fpkg0eNWVLyKmw2Nz9X2qVnTLU81Be8ZHR0_qA?key=DBCfgWXwMt_097_EMl5J8hM-" TargetMode="External"/><Relationship Id="rId65" Type="http://schemas.openxmlformats.org/officeDocument/2006/relationships/image" Target="media/image36.png"/><Relationship Id="rId73" Type="http://schemas.openxmlformats.org/officeDocument/2006/relationships/image" Target="media/image40.png"/><Relationship Id="rId78" Type="http://schemas.openxmlformats.org/officeDocument/2006/relationships/image" Target="https://lh7-rt.googleusercontent.com/docsz/AD_4nXcjGWOvfWZtNJzQ_kKGB4_KYCCbeFkmvvGlg6R9vZBzmF55wZMIJVv1lKXJkY406ogilGVYD95RFgylKY2-Qi_PsfEdFw50HEqKvB5cVU3-uAxeVydyJTnp20EXyNy2xYV0I3jHZQ?key=DBCfgWXwMt_097_EMl5J8hM-" TargetMode="External"/><Relationship Id="rId81" Type="http://schemas.openxmlformats.org/officeDocument/2006/relationships/image" Target="media/image44.png"/><Relationship Id="rId86" Type="http://schemas.openxmlformats.org/officeDocument/2006/relationships/image" Target="https://lh7-rt.googleusercontent.com/docsz/AD_4nXdQc5O8yqF5R9AO7-PaMKbMMYaiN1qXRtu9SUxMbyltgPFgC61E3HIbjfGJEkqN9y8iKnB1whzMKoSSrXW_cofBMF0qpdOZLGwT-CMfUoteR0mpYaZ1eGhF8hVXAvC5NfYrlbWAvA?key=DBCfgWXwMt_097_EMl5J8hM-" TargetMode="External"/><Relationship Id="rId94" Type="http://schemas.openxmlformats.org/officeDocument/2006/relationships/image" Target="https://lh7-rt.googleusercontent.com/docsz/AD_4nXe-K5YygkPoBU7oC_m7_b9jGkhz9zk8X4GxH8d4ygZJODw9GxRm2k_dWC3tboMQzJrgmCPJh7O41ngkuCRRNn07sLuq6g1wqnSPQ83tKgfSY--p_X4YgHJUhUBG8cZq8HqJh0Efsw?key=DBCfgWXwMt_097_EMl5J8hM-" TargetMode="External"/><Relationship Id="rId99" Type="http://schemas.openxmlformats.org/officeDocument/2006/relationships/image" Target="media/image53.png"/><Relationship Id="rId101"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https://lh7-rt.googleusercontent.com/docsz/AD_4nXdWPItDLvdeY3CqphLHLl8SyUQDnIWllX0u42jBctp5ZZ9eBKyrxiHxpVp_ll37v4xh_EHjrEE2ssQljGg7fJcNe4jPiKqPLerqCKhdsXPCwmi7-H7oxSoyz4QUlKJqpv_H6qT7xA?key=GunhXt_wGYgctJibqtPBUxGb" TargetMode="External"/><Relationship Id="rId18" Type="http://schemas.openxmlformats.org/officeDocument/2006/relationships/image" Target="media/image7.png"/><Relationship Id="rId39" Type="http://schemas.openxmlformats.org/officeDocument/2006/relationships/image" Target="https://lh7-rt.googleusercontent.com/docsz/AD_4nXe5d2-6CnSv2xrRtvJ3xaup5TuTACDdNvOUgS5ZM3_szi-zIqZaC0qaLhn2M8LgktCl2sLVl8xlaC1Oh5s0uyNV1zxV8mqG-zgzSA3sBTbwMHADdguAgCbAA_OYYpUBQz8JjvS4P6AB-WTwWWjSUAy1ekgZ?key=lPBOPqTIm9t471mWqBXE4g" TargetMode="External"/><Relationship Id="rId109" Type="http://schemas.openxmlformats.org/officeDocument/2006/relationships/image" Target="media/image62.png"/><Relationship Id="rId34" Type="http://schemas.openxmlformats.org/officeDocument/2006/relationships/image" Target="media/image18.png"/><Relationship Id="rId50" Type="http://schemas.openxmlformats.org/officeDocument/2006/relationships/image" Target="media/image26.png"/><Relationship Id="rId55" Type="http://schemas.openxmlformats.org/officeDocument/2006/relationships/image" Target="media/image29.png"/><Relationship Id="rId76" Type="http://schemas.openxmlformats.org/officeDocument/2006/relationships/image" Target="https://lh7-rt.googleusercontent.com/docsz/AD_4nXc6wOYQzk1xojGj12zSq2GHGWB38bkgtdF98ta_a77ZW4bZ21iImgmu8dApMhSB--G9qbg8afCh_uuVP2QHFOzaT4Q03Tu0yJ_0C7mziMy_lTTOQ40JrOlqXYk2CXRiA0sHXA3BIQ?key=DBCfgWXwMt_097_EMl5J8hM-" TargetMode="External"/><Relationship Id="rId97" Type="http://schemas.openxmlformats.org/officeDocument/2006/relationships/image" Target="media/image52.png"/><Relationship Id="rId104"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https://lh7-rt.googleusercontent.com/docsz/AD_4nXdwcGr742aLRc4v-t2J-Y1h2eAsu1uKF1BH90mAX7ZX9ivOCNyrIuXxHUWuAVkXg3WX2UHNyksWl7i3ZLFZgIlgPkfbua66EQouqGbtOWwcvFHaJ6Vn4cNY-bJZMYKnBm3BFg70?key=DBCfgWXwMt_097_EMl5J8hM-" TargetMode="External"/><Relationship Id="rId2" Type="http://schemas.openxmlformats.org/officeDocument/2006/relationships/numbering" Target="numbering.xml"/><Relationship Id="rId29" Type="http://schemas.openxmlformats.org/officeDocument/2006/relationships/image" Target="https://lh7-rt.googleusercontent.com/docsz/AD_4nXcXMxGN6FwZA1OwwG6m1lRpZrA4LbLpCSx-KRAId3obKGQt4Tz25kdk3DypNKerBl56A2vSBMPgYSOi6-TCM9-YsAoEHoNMbzikrkUwhgbNbIeHcq7tPEP55SRKbgJv8TYsCiF82bFpeAjM9jMDb-k7PNw?key=lPBOPqTIm9t471mWqBXE4g" TargetMode="External"/><Relationship Id="rId24" Type="http://schemas.openxmlformats.org/officeDocument/2006/relationships/image" Target="media/image12.png"/><Relationship Id="rId40" Type="http://schemas.openxmlformats.org/officeDocument/2006/relationships/image" Target="media/image21.png"/><Relationship Id="rId45" Type="http://schemas.openxmlformats.org/officeDocument/2006/relationships/image" Target="https://lh7-rt.googleusercontent.com/docsz/AD_4nXf13HarsIbNCZ1Z5FTFCYrvaZ9oK1dWZF4DsTeAR7pmFSkxDDMqKUkyUn8DTl01zWxd2pK-BjctNdoKkwV74I8C1l0-xROK4PEzCJMsHaU-BWhQZbAOn96GxBr2eoTjqhOsBs-zaAiZkubsb5lQNkU3xCuY?key=lPBOPqTIm9t471mWqBXE4g" TargetMode="External"/><Relationship Id="rId66" Type="http://schemas.openxmlformats.org/officeDocument/2006/relationships/image" Target="https://lh7-rt.googleusercontent.com/docsz/AD_4nXfpQJ1tuixK_a71SgHVCVEgOj0g0FREVWdlV8tPR5lHX9SuvLdVmscQD-5AJiB1uxeF0_1FxYcJ0GigAlotagHA-f69yBLl6lQxAznlu2KrzPg8vTdUHROZy9LxjqOQwdjzfpZEEQ?key=DBCfgWXwMt_097_EMl5J8hM-" TargetMode="External"/><Relationship Id="rId87" Type="http://schemas.openxmlformats.org/officeDocument/2006/relationships/image" Target="media/image47.png"/><Relationship Id="rId110" Type="http://schemas.openxmlformats.org/officeDocument/2006/relationships/image" Target="media/image63.png"/><Relationship Id="rId115" Type="http://schemas.openxmlformats.org/officeDocument/2006/relationships/image" Target="media/image68.png"/><Relationship Id="rId61" Type="http://schemas.openxmlformats.org/officeDocument/2006/relationships/image" Target="media/image34.png"/><Relationship Id="rId82" Type="http://schemas.openxmlformats.org/officeDocument/2006/relationships/image" Target="https://lh7-rt.googleusercontent.com/docsz/AD_4nXcfKoWV4V8q8AAZoa4lnHlSKhtWeFiwm5W2bkQBL86FTM6oEkUR9ZgUKesHH_uVUAOIm08_RdOB7mU8arQFoqAoadbwUPIBYBZPnEkvnNI5-Fda3alLqiehYj90K9u07QLnBU5i?key=DBCfgWXwMt_097_EMl5J8hM-" TargetMode="External"/><Relationship Id="rId19" Type="http://schemas.openxmlformats.org/officeDocument/2006/relationships/image" Target="https://lh7-rt.googleusercontent.com/docsz/AD_4nXfmXqBIR6lSC5_XB0sg1HUzZntfsoFNe4TmvIc44QnXMVfHzYKGoThJxz8qXuYW9UV-rIu6P41kTlOkoEDuz_2v-cOEfDMpKsNM9dR_kZwIus-NDoyc4cuXSA2M3WPi0K0atuIIig?key=GunhXt_wGYgctJibqtPBUxGb" TargetMode="External"/><Relationship Id="rId14" Type="http://schemas.openxmlformats.org/officeDocument/2006/relationships/image" Target="media/image5.png"/><Relationship Id="rId30" Type="http://schemas.openxmlformats.org/officeDocument/2006/relationships/image" Target="media/image16.png"/><Relationship Id="rId35" Type="http://schemas.openxmlformats.org/officeDocument/2006/relationships/image" Target="https://lh7-rt.googleusercontent.com/docsz/AD_4nXfj_KKoK562cKe3pDidm0qtytxH5_Y9CWYlbOcznfDf7w0sGDVSCbgXGFu0BR13n96U0CL2M8wqTuh3cabDtD0fC6hTwe1TUJ4Ap5M8L-yYXLqe4I8j6uiUI3fwDrBKRxeJtEV1xnXVczPgQBejZsBZgf0?key=lPBOPqTIm9t471mWqBXE4g" TargetMode="External"/><Relationship Id="rId56" Type="http://schemas.openxmlformats.org/officeDocument/2006/relationships/image" Target="media/image30.png"/><Relationship Id="rId77" Type="http://schemas.openxmlformats.org/officeDocument/2006/relationships/image" Target="media/image42.png"/><Relationship Id="rId100" Type="http://schemas.openxmlformats.org/officeDocument/2006/relationships/image" Target="https://lh7-rt.googleusercontent.com/docsz/AD_4nXeAV9ZJU3sHTAxyE5BK_dJLWX9BoEoE7QOf8cuWlchyASZlRskX_asc_looYYb5G8XlbH5uAKSktEu8mNEqxqaDzdkBbp6DJ8OJOWl_2071EHl6hGlFqt-eSLFr3jcM7PpBASL2?key=DBCfgWXwMt_097_EMl5J8hM-" TargetMode="External"/><Relationship Id="rId105"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https://lh7-rt.googleusercontent.com/docsz/AD_4nXfFEy2BShA9Bau8NG68vWhFL5GqCqIVuwwrDykGWY1FN2iK3sJIP2WWF6Njuqj8lEqS4r8yELkbA3idWJuCuwrfx60KiErq9rvmzPCQqNtZTNEAllIw2SilG-FoI4PVL1tcHOvVVEMxk6AWnG2pixIzeC0?key=lPBOPqTIm9t471mWqBXE4g" TargetMode="External"/><Relationship Id="rId72" Type="http://schemas.openxmlformats.org/officeDocument/2006/relationships/image" Target="https://lh7-rt.googleusercontent.com/docsz/AD_4nXcWmqotw4lJdhIDA0bHRYHfdBelJSNSHD_1zDMvhLCKKyTjW5xRjK-ojn2eRvCtdTQdrkUaEIiNkIheLPOml8Z2NfRkMIvCEu7r5dYtchA-qeRYK2Pe4iui-_yLLVrzjfeTVv2j_w?key=DBCfgWXwMt_097_EMl5J8hM-" TargetMode="External"/><Relationship Id="rId93" Type="http://schemas.openxmlformats.org/officeDocument/2006/relationships/image" Target="media/image50.png"/><Relationship Id="rId98" Type="http://schemas.openxmlformats.org/officeDocument/2006/relationships/image" Target="https://lh7-rt.googleusercontent.com/docsz/AD_4nXcEyHnX_p2WqrtLo_Pr8AmXz27-TI3-WKLKzUgYh87azObXXDX2OSLhqsknVZXDnGg_Xl96YLssWMUXIWF5lWuaiY0Uy5dbOF8nH4-rYabkhGJYr4ZA1aZ968R06AF0J0gU4onESg?key=DBCfgWXwMt_097_EMl5J8hM-"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4.png"/><Relationship Id="rId67" Type="http://schemas.openxmlformats.org/officeDocument/2006/relationships/image" Target="media/image37.png"/><Relationship Id="rId11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https://lh7-rt.googleusercontent.com/docsz/AD_4nXcOgfkaU09zEBlhjVQ__Df72EbBQBUvRutcSl_1_fipRXlUoeclLawMyD_gYEj-HfyVBLLv-0701cmdYLD3F1ECLfFZa-DtAwFy7jfQSk0GAt6JLaN-il3F7rxy-C0WGv-lqWkVqTaUg2LMzzfqbKkBYFIe?key=lPBOPqTIm9t471mWqBXE4g" TargetMode="External"/><Relationship Id="rId62" Type="http://schemas.openxmlformats.org/officeDocument/2006/relationships/image" Target="https://lh7-rt.googleusercontent.com/docsz/AD_4nXdVFQtiuBQ8v2S1W-fRiqVxltkC_X4K1MY2zoujwkpP7rDjCWXdzlKISvkkTeR6dLzWg5i7W6HanDry6tBeQU879DtFstLor3BlblY09RKU5cfzXik1N2LOUKizJhfrmq9Unm5PyQ?key=DBCfgWXwMt_097_EMl5J8hM-" TargetMode="External"/><Relationship Id="rId83" Type="http://schemas.openxmlformats.org/officeDocument/2006/relationships/image" Target="media/image45.png"/><Relationship Id="rId88" Type="http://schemas.openxmlformats.org/officeDocument/2006/relationships/image" Target="https://lh7-rt.googleusercontent.com/docsz/AD_4nXfiOzPubnSY4QKXlzWUPCPY5hqZ3vPhrqMJh8G20nZElw9zOFETZlkejndUjDvlJNWz0W9JCrdgs4CiVV2KdSCEs-vKlLGUbjHwA82Q0ZZvo1S5OEbRDR77jacyDuc9wuqr5mv56A?key=DBCfgWXwMt_097_EMl5J8hM-" TargetMode="External"/><Relationship Id="rId111" Type="http://schemas.openxmlformats.org/officeDocument/2006/relationships/image" Target="media/image64.png"/><Relationship Id="rId15" Type="http://schemas.openxmlformats.org/officeDocument/2006/relationships/image" Target="https://lh7-rt.googleusercontent.com/docsz/AD_4nXdZ84ho9ZifYqDc8aRF18vjpZEXwGxkJquCnBWyp4ss3W_A4IPfo-PfgJtvxLLbprb0zGvJS2tqhvWvZ_ur_wWYssTW2XfA_iN8ma75Onwf56NvXIKPCOGgOETyEyeZIjNX2COjSg?key=GunhXt_wGYgctJibqtPBUxGb" TargetMode="External"/><Relationship Id="rId36" Type="http://schemas.openxmlformats.org/officeDocument/2006/relationships/image" Target="media/image19.png"/><Relationship Id="rId57" Type="http://schemas.openxmlformats.org/officeDocument/2006/relationships/image" Target="media/image31.png"/><Relationship Id="rId106"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B036C-8D7E-4226-9D2B-AD5CC4571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Pages>
  <Words>36126</Words>
  <Characters>205921</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he</dc:creator>
  <cp:keywords/>
  <dc:description/>
  <cp:lastModifiedBy>Ali Maher</cp:lastModifiedBy>
  <cp:revision>4</cp:revision>
  <cp:lastPrinted>2025-01-30T13:48:00Z</cp:lastPrinted>
  <dcterms:created xsi:type="dcterms:W3CDTF">2025-01-30T13:47:00Z</dcterms:created>
  <dcterms:modified xsi:type="dcterms:W3CDTF">2025-03-18T05:51:00Z</dcterms:modified>
</cp:coreProperties>
</file>